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4E0CC8">
        <w:rPr>
          <w:highlight w:val="yellow"/>
          <w:rPrChange w:id="5" w:author="Windows 用户" w:date="2021-12-16T13:16:00Z">
            <w:rPr/>
          </w:rPrChange>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w:t>
      </w:r>
      <w:del w:id="6" w:author="Windows 用户" w:date="2021-11-18T21:32:00Z">
        <w:r w:rsidRPr="00A57B74" w:rsidDel="008A1EC3">
          <w:delText>n</w:delText>
        </w:r>
      </w:del>
      <w:r w:rsidRPr="00A57B74">
        <w:t xml:space="preserve"> </w:t>
      </w:r>
      <w:ins w:id="7" w:author="Windows 用户" w:date="2021-11-18T21:32:00Z">
        <w:r w:rsidR="008A1EC3" w:rsidRPr="008A1EC3">
          <w:t>customized</w:t>
        </w:r>
        <w:r w:rsidR="008A1EC3" w:rsidRPr="008A1EC3" w:rsidDel="008A1EC3">
          <w:t xml:space="preserve"> </w:t>
        </w:r>
      </w:ins>
      <w:del w:id="8"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9" w:name="OLE_LINK1"/>
      <w:r w:rsidRPr="00A57B74">
        <w:t>Flexible projects</w:t>
      </w:r>
      <w:bookmarkEnd w:id="9"/>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0" w:name="OLE_LINK12"/>
      <w:bookmarkStart w:id="11"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0"/>
      <w:bookmarkEnd w:id="11"/>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2"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3" w:author="Windows 用户" w:date="2021-12-06T14:55:00Z">
        <w:r w:rsidR="005E1749">
          <w:rPr>
            <w:rFonts w:cstheme="minorEastAsia"/>
            <w:kern w:val="0"/>
          </w:rPr>
          <w:t xml:space="preserve"> </w:t>
        </w:r>
        <w:r w:rsidR="005E1749" w:rsidRPr="005E1749">
          <w:rPr>
            <w:noProof/>
            <w:color w:val="0070C0"/>
            <w:rPrChange w:id="14" w:author="Windows 用户" w:date="2021-12-06T14:55:00Z">
              <w:rPr>
                <w:noProof/>
              </w:rPr>
            </w:rPrChange>
          </w:rPr>
          <w:t>(</w:t>
        </w:r>
        <w:bookmarkStart w:id="15" w:name="OLE_LINK76"/>
        <w:bookmarkStart w:id="16" w:name="OLE_LINK77"/>
        <w:r w:rsidR="005E1749" w:rsidRPr="005E1749">
          <w:rPr>
            <w:noProof/>
            <w:color w:val="0070C0"/>
            <w:rPrChange w:id="17" w:author="Windows 用户" w:date="2021-12-06T14:55:00Z">
              <w:rPr>
                <w:noProof/>
              </w:rPr>
            </w:rPrChange>
          </w:rPr>
          <w:t xml:space="preserve">Neumann </w:t>
        </w:r>
        <w:bookmarkEnd w:id="15"/>
        <w:bookmarkEnd w:id="16"/>
        <w:r w:rsidR="005E1749" w:rsidRPr="005E1749">
          <w:rPr>
            <w:noProof/>
            <w:color w:val="0070C0"/>
            <w:rPrChange w:id="18"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6E64B14" w:rsidR="00DD525E" w:rsidRDefault="007D716A" w:rsidP="007F0BBA">
      <w:pPr>
        <w:ind w:firstLine="420"/>
        <w:rPr>
          <w:ins w:id="19" w:author="Windows 用户" w:date="2022-01-10T21:25:00Z"/>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0" w:name="OLE_LINK67"/>
      <w:r w:rsidR="004C6CDA" w:rsidRPr="00C70BEA">
        <w:rPr>
          <w:rFonts w:cstheme="minorEastAsia"/>
          <w:kern w:val="0"/>
        </w:rPr>
        <w:t>Caramia</w:t>
      </w:r>
      <w:bookmarkEnd w:id="2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1" w:author="Windows 用户" w:date="2022-01-06T21:31:00Z">
            <w:rPr>
              <w:rFonts w:cstheme="minorEastAsia"/>
              <w:kern w:val="0"/>
            </w:rPr>
          </w:rPrChange>
        </w:rPr>
        <w:t xml:space="preserve"> </w:t>
      </w:r>
      <w:ins w:id="22" w:author="Windows 用户" w:date="2022-01-06T21:31:00Z">
        <w:r w:rsidR="00E84741" w:rsidRPr="00E84741">
          <w:rPr>
            <w:rFonts w:cstheme="minorEastAsia"/>
            <w:color w:val="0070C0"/>
            <w:kern w:val="0"/>
            <w:rPrChange w:id="23"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4" w:author="Windows 用户" w:date="2022-01-06T21:16:00Z">
        <w:r w:rsidRPr="00E84741" w:rsidDel="00D50256">
          <w:rPr>
            <w:rFonts w:cstheme="minorEastAsia"/>
            <w:color w:val="0070C0"/>
            <w:kern w:val="0"/>
            <w:rPrChange w:id="25" w:author="Windows 用户" w:date="2022-01-06T21:31:00Z">
              <w:rPr>
                <w:rFonts w:cstheme="minorEastAsia"/>
                <w:kern w:val="0"/>
              </w:rPr>
            </w:rPrChange>
          </w:rPr>
          <w:delText>in real-world projects</w:delText>
        </w:r>
      </w:del>
      <w:ins w:id="26" w:author="Windows 用户" w:date="2022-01-06T21:30:00Z">
        <w:r w:rsidR="008A19C6" w:rsidRPr="00E84741">
          <w:rPr>
            <w:rFonts w:cstheme="minorEastAsia"/>
            <w:color w:val="0070C0"/>
            <w:kern w:val="0"/>
            <w:rPrChange w:id="27" w:author="Windows 用户" w:date="2022-01-06T21:31:00Z">
              <w:rPr>
                <w:rFonts w:cstheme="minorEastAsia"/>
                <w:kern w:val="0"/>
              </w:rPr>
            </w:rPrChange>
          </w:rPr>
          <w:t>.</w:t>
        </w:r>
      </w:ins>
      <w:ins w:id="28" w:author="Windows 用户" w:date="2022-01-06T21:31:00Z">
        <w:r w:rsidR="00E84741" w:rsidRPr="00E84741">
          <w:rPr>
            <w:rFonts w:cstheme="minorEastAsia"/>
            <w:color w:val="0070C0"/>
            <w:kern w:val="0"/>
            <w:rPrChange w:id="29" w:author="Windows 用户" w:date="2022-01-06T21:31:00Z">
              <w:rPr>
                <w:rFonts w:cstheme="minorEastAsia"/>
                <w:kern w:val="0"/>
              </w:rPr>
            </w:rPrChange>
          </w:rPr>
          <w:t xml:space="preserve"> </w:t>
        </w:r>
      </w:ins>
      <w:del w:id="30" w:author="Windows 用户" w:date="2022-01-06T21:30:00Z">
        <w:r w:rsidRPr="004E0903" w:rsidDel="008A19C6">
          <w:rPr>
            <w:rFonts w:cstheme="minorEastAsia"/>
            <w:kern w:val="0"/>
          </w:rPr>
          <w:delText xml:space="preserve">, </w:delText>
        </w:r>
      </w:del>
      <w:ins w:id="31" w:author="Windows 用户" w:date="2022-01-06T21:29:00Z">
        <w:r w:rsidR="008A19C6" w:rsidRPr="004426DC">
          <w:rPr>
            <w:color w:val="0070C0"/>
          </w:rPr>
          <w:t xml:space="preserve">For example, </w:t>
        </w:r>
        <w:r w:rsidR="008A19C6" w:rsidRPr="00851F06">
          <w:rPr>
            <w:color w:val="0070C0"/>
            <w:highlight w:val="yellow"/>
            <w:rPrChange w:id="32" w:author="Windows 用户" w:date="2022-01-20T11:34:00Z">
              <w:rPr>
                <w:color w:val="0070C0"/>
              </w:rPr>
            </w:rPrChange>
          </w:rPr>
          <w:t>In the IT and R&amp;D sectors, flexible project management methods (agile and extreme) are becoming more and more popular in practice, and flexible methods require flexible project structures</w:t>
        </w:r>
        <w:r w:rsidR="008A19C6" w:rsidRPr="002F6FE3">
          <w:rPr>
            <w:color w:val="0070C0"/>
          </w:rPr>
          <w:t xml:space="preserve">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3" w:author="Windows 用户" w:date="2022-01-06T21:32:00Z">
        <w:r w:rsidR="007C5C18">
          <w:rPr>
            <w:color w:val="0070C0"/>
          </w:rPr>
          <w:t>.</w:t>
        </w:r>
      </w:ins>
      <w:ins w:id="34" w:author="Windows 用户" w:date="2022-01-07T09:01:00Z">
        <w:r w:rsidR="00F5189C">
          <w:rPr>
            <w:rFonts w:cstheme="minorEastAsia" w:hint="eastAsia"/>
            <w:kern w:val="0"/>
          </w:rPr>
          <w:t xml:space="preserve"> </w:t>
        </w:r>
      </w:ins>
      <w:ins w:id="35" w:author="Windows 用户" w:date="2022-01-06T21:32:00Z">
        <w:r w:rsidR="00773821">
          <w:rPr>
            <w:rFonts w:cstheme="minorEastAsia" w:hint="eastAsia"/>
            <w:color w:val="0070C0"/>
            <w:kern w:val="0"/>
          </w:rPr>
          <w:t>T</w:t>
        </w:r>
        <w:r w:rsidR="00773821">
          <w:rPr>
            <w:rFonts w:cstheme="minorEastAsia"/>
            <w:color w:val="0070C0"/>
            <w:kern w:val="0"/>
          </w:rPr>
          <w:t xml:space="preserve">herefore, </w:t>
        </w:r>
      </w:ins>
      <w:ins w:id="36" w:author="Windows 用户" w:date="2022-01-10T20:33:00Z">
        <w:r w:rsidR="00EF09B0" w:rsidRPr="00EF09B0">
          <w:rPr>
            <w:rFonts w:cstheme="minorEastAsia"/>
            <w:color w:val="0070C0"/>
            <w:kern w:val="0"/>
            <w:rPrChange w:id="37" w:author="Windows 用户" w:date="2022-01-10T20:33:00Z">
              <w:rPr>
                <w:rFonts w:cstheme="minorEastAsia"/>
                <w:kern w:val="0"/>
              </w:rPr>
            </w:rPrChange>
          </w:rPr>
          <w:t>a project can be accomplished in a number of ways in a realistic scenario</w:t>
        </w:r>
        <w:r w:rsidR="00EF09B0">
          <w:rPr>
            <w:rFonts w:cstheme="minorEastAsia" w:hint="eastAsia"/>
            <w:kern w:val="0"/>
          </w:rPr>
          <w:t>,</w:t>
        </w:r>
        <w:r w:rsidR="00EF09B0">
          <w:rPr>
            <w:rFonts w:cstheme="minorEastAsia"/>
            <w:kern w:val="0"/>
          </w:rPr>
          <w:t xml:space="preserve"> </w:t>
        </w:r>
      </w:ins>
      <w:moveToRangeStart w:id="38" w:author="Windows 用户" w:date="2022-01-06T21:15:00Z" w:name="move92396135"/>
      <w:ins w:id="39" w:author="Windows 用户" w:date="2022-01-06T21:15:00Z">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ins>
      <w:ins w:id="40" w:author="Windows 用户" w:date="2022-01-07T09:04:00Z">
        <w:r w:rsidR="00E3572D">
          <w:rPr>
            <w:rFonts w:cstheme="minorEastAsia" w:hint="eastAsia"/>
            <w:kern w:val="0"/>
          </w:rPr>
          <w:t>.</w:t>
        </w:r>
        <w:r w:rsidR="00E3572D">
          <w:rPr>
            <w:rFonts w:cstheme="minorEastAsia"/>
            <w:kern w:val="0"/>
          </w:rPr>
          <w:t xml:space="preserve"> </w:t>
        </w:r>
      </w:ins>
      <w:ins w:id="41" w:author="Windows 用户" w:date="2022-01-06T21:15:00Z">
        <w:del w:id="42" w:author="Windows 用户" w:date="2022-01-07T09:04:00Z">
          <w:r w:rsidR="00E3572D" w:rsidRPr="00831181" w:rsidDel="0098050D">
            <w:rPr>
              <w:rFonts w:cstheme="minorEastAsia"/>
              <w:color w:val="0070C0"/>
              <w:kern w:val="0"/>
              <w:rPrChange w:id="43" w:author="Windows 用户" w:date="2022-01-10T21:29:00Z">
                <w:rPr>
                  <w:rFonts w:cstheme="minorEastAsia"/>
                  <w:kern w:val="0"/>
                </w:rPr>
              </w:rPrChange>
            </w:rPr>
            <w:delText>; even if some activities are not implemented, this does not affect the completion of the project objectives.</w:delText>
          </w:r>
        </w:del>
      </w:ins>
      <w:moveToRangeEnd w:id="38"/>
      <w:ins w:id="44" w:author="Windows 用户" w:date="2022-01-10T21:29:00Z">
        <w:r w:rsidR="00831181" w:rsidRPr="00831181">
          <w:rPr>
            <w:rFonts w:cstheme="minorEastAsia"/>
            <w:color w:val="0070C0"/>
            <w:kern w:val="0"/>
            <w:rPrChange w:id="45" w:author="Windows 用户" w:date="2022-01-10T21:29:00Z">
              <w:rPr>
                <w:rFonts w:cstheme="minorEastAsia"/>
                <w:kern w:val="0"/>
              </w:rPr>
            </w:rPrChange>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831181">
          <w:rPr>
            <w:rFonts w:cstheme="minorEastAsia"/>
            <w:color w:val="0070C0"/>
            <w:kern w:val="0"/>
            <w:rPrChange w:id="46" w:author="Windows 用户" w:date="2022-01-10T21:29:00Z">
              <w:rPr>
                <w:rFonts w:cstheme="minorEastAsia"/>
                <w:kern w:val="0"/>
              </w:rPr>
            </w:rPrChange>
          </w:rPr>
          <w:t>, as well as different resource requirements.</w:t>
        </w:r>
        <w:r w:rsidR="00831181">
          <w:rPr>
            <w:rFonts w:cstheme="minorEastAsia"/>
            <w:kern w:val="0"/>
          </w:rPr>
          <w:t xml:space="preserve"> </w:t>
        </w:r>
      </w:ins>
      <w:ins w:id="47" w:author="Windows 用户" w:date="2022-01-06T21:17:00Z">
        <w:r w:rsidR="00B83771" w:rsidRPr="00831181">
          <w:rPr>
            <w:rFonts w:cstheme="minorEastAsia"/>
            <w:kern w:val="0"/>
            <w:rPrChange w:id="48" w:author="Windows 用户" w:date="2022-01-10T21:29:00Z">
              <w:rPr>
                <w:rFonts w:cstheme="minorEastAsia"/>
                <w:kern w:val="0"/>
                <w:highlight w:val="yellow"/>
              </w:rPr>
            </w:rPrChange>
          </w:rPr>
          <w:t xml:space="preserve">Taking a </w:t>
        </w:r>
        <w:r w:rsidR="00B83771" w:rsidRPr="00831181">
          <w:rPr>
            <w:rFonts w:cstheme="minorEastAsia"/>
            <w:kern w:val="0"/>
            <w:rPrChange w:id="49" w:author="Windows 用户" w:date="2022-01-10T21:29:00Z">
              <w:rPr>
                <w:rFonts w:cstheme="minorEastAsia"/>
                <w:kern w:val="0"/>
                <w:highlight w:val="yellow"/>
              </w:rPr>
            </w:rPrChange>
          </w:rPr>
          <w:lastRenderedPageBreak/>
          <w:t>bridge construction project as an example, reinforced</w:t>
        </w:r>
      </w:ins>
      <w:ins w:id="50" w:author="Windows 用户" w:date="2022-01-06T21:20:00Z">
        <w:r w:rsidR="007B0B0D" w:rsidRPr="00831181" w:rsidDel="00B83771">
          <w:rPr>
            <w:rFonts w:cstheme="minorEastAsia"/>
            <w:kern w:val="0"/>
            <w:rPrChange w:id="51" w:author="Windows 用户" w:date="2022-01-10T21:29:00Z">
              <w:rPr>
                <w:rFonts w:cstheme="minorEastAsia"/>
                <w:kern w:val="0"/>
                <w:highlight w:val="yellow"/>
              </w:rPr>
            </w:rPrChange>
          </w:rPr>
          <w:t xml:space="preserve"> </w:t>
        </w:r>
      </w:ins>
      <w:moveToRangeStart w:id="52" w:author="Windows 用户" w:date="2022-01-06T21:10:00Z" w:name="move92395874"/>
      <w:moveTo w:id="53" w:author="Windows 用户" w:date="2022-01-06T21:10:00Z">
        <w:del w:id="54" w:author="Windows 用户" w:date="2022-01-06T21:17:00Z">
          <w:r w:rsidR="00FE134E" w:rsidRPr="00831181" w:rsidDel="00B83771">
            <w:rPr>
              <w:rFonts w:cstheme="minorEastAsia"/>
              <w:kern w:val="0"/>
              <w:rPrChange w:id="55" w:author="Windows 用户" w:date="2022-01-10T21:29:00Z">
                <w:rPr>
                  <w:rFonts w:cstheme="minorEastAsia"/>
                  <w:kern w:val="0"/>
                  <w:highlight w:val="yellow"/>
                </w:rPr>
              </w:rPrChange>
            </w:rPr>
            <w:delText xml:space="preserve">Taking a bridge construction project as an example, reinforced </w:delText>
          </w:r>
        </w:del>
        <w:r w:rsidR="00FE134E" w:rsidRPr="00831181">
          <w:rPr>
            <w:rFonts w:cstheme="minorEastAsia"/>
            <w:kern w:val="0"/>
            <w:rPrChange w:id="56" w:author="Windows 用户" w:date="2022-01-10T21:29:00Z">
              <w:rPr>
                <w:rFonts w:cstheme="minorEastAsia"/>
                <w:kern w:val="0"/>
                <w:highlight w:val="yellow"/>
              </w:rPr>
            </w:rPrChange>
          </w:rPr>
          <w:t xml:space="preserve">concrete or steel </w:t>
        </w:r>
        <w:r w:rsidR="00FE134E" w:rsidRPr="00831181">
          <w:rPr>
            <w:rFonts w:cs="等线"/>
            <w:kern w:val="0"/>
            <w:rPrChange w:id="57" w:author="Windows 用户" w:date="2022-01-10T21:29:00Z">
              <w:rPr>
                <w:rFonts w:cs="等线"/>
                <w:kern w:val="0"/>
                <w:highlight w:val="yellow"/>
              </w:rPr>
            </w:rPrChange>
          </w:rPr>
          <w:t>structures</w:t>
        </w:r>
        <w:r w:rsidR="00FE134E" w:rsidRPr="00831181">
          <w:rPr>
            <w:rFonts w:cstheme="minorEastAsia"/>
            <w:kern w:val="0"/>
            <w:rPrChange w:id="58" w:author="Windows 用户" w:date="2022-01-10T21:29:00Z">
              <w:rPr>
                <w:rFonts w:cstheme="minorEastAsia"/>
                <w:kern w:val="0"/>
                <w:highlight w:val="yellow"/>
              </w:rPr>
            </w:rPrChange>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831181">
          <w:rPr>
            <w:rFonts w:cs="等线"/>
            <w:kern w:val="0"/>
            <w:rPrChange w:id="59" w:author="Windows 用户" w:date="2022-01-10T21:29:00Z">
              <w:rPr>
                <w:rFonts w:cs="等线"/>
                <w:kern w:val="0"/>
                <w:highlight w:val="yellow"/>
              </w:rPr>
            </w:rPrChange>
          </w:rPr>
          <w:t>welding</w:t>
        </w:r>
        <w:r w:rsidR="00FE134E" w:rsidRPr="00831181">
          <w:rPr>
            <w:rFonts w:cstheme="minorEastAsia"/>
            <w:kern w:val="0"/>
            <w:rPrChange w:id="60" w:author="Windows 用户" w:date="2022-01-10T21:29:00Z">
              <w:rPr>
                <w:rFonts w:cstheme="minorEastAsia"/>
                <w:kern w:val="0"/>
                <w:highlight w:val="yellow"/>
              </w:rPr>
            </w:rPrChange>
          </w:rPr>
          <w:t xml:space="preserve"> and other activities are required.</w:t>
        </w:r>
        <w:r w:rsidR="00FE134E" w:rsidRPr="00831181">
          <w:rPr>
            <w:rPrChange w:id="61" w:author="Windows 用户" w:date="2022-01-10T21:29:00Z">
              <w:rPr>
                <w:highlight w:val="yellow"/>
              </w:rPr>
            </w:rPrChange>
          </w:rPr>
          <w:t xml:space="preserve"> </w:t>
        </w:r>
        <w:r w:rsidR="00FE134E" w:rsidRPr="00831181">
          <w:rPr>
            <w:rFonts w:cstheme="minorEastAsia"/>
            <w:kern w:val="0"/>
            <w:rPrChange w:id="62" w:author="Windows 用户" w:date="2022-01-10T21:29:00Z">
              <w:rPr>
                <w:rFonts w:cstheme="minorEastAsia"/>
                <w:kern w:val="0"/>
                <w:highlight w:val="yellow"/>
              </w:rPr>
            </w:rPrChange>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2"/>
      <w:ins w:id="63" w:author="Windows 用户" w:date="2022-01-06T21:43:00Z">
        <w:r w:rsidR="00113CC1" w:rsidRPr="00113CC1">
          <w:rPr>
            <w:rFonts w:hint="eastAsia"/>
          </w:rPr>
          <w:t xml:space="preserve"> </w:t>
        </w:r>
      </w:ins>
      <w:ins w:id="64" w:author="Windows 用户" w:date="2022-01-10T21:25:00Z">
        <w:r w:rsidR="00DD525E" w:rsidRPr="00DD525E">
          <w:rPr>
            <w:rFonts w:cstheme="minorEastAsia"/>
            <w:color w:val="0070C0"/>
            <w:kern w:val="0"/>
          </w:rPr>
          <w:t xml:space="preserve">These examples provide theoretical and practical support for the project scheduling problem discussed in this </w:t>
        </w:r>
      </w:ins>
      <w:ins w:id="65" w:author="Windows 用户" w:date="2022-01-11T10:24:00Z">
        <w:r w:rsidR="00537FCB">
          <w:rPr>
            <w:rFonts w:cstheme="minorEastAsia"/>
            <w:color w:val="0070C0"/>
            <w:kern w:val="0"/>
          </w:rPr>
          <w:t>paper</w:t>
        </w:r>
      </w:ins>
      <w:ins w:id="66" w:author="Windows 用户" w:date="2022-01-10T21:25:00Z">
        <w:r w:rsidR="00DD525E" w:rsidRPr="00DD525E">
          <w:rPr>
            <w:rFonts w:cstheme="minorEastAsia"/>
            <w:color w:val="0070C0"/>
            <w:kern w:val="0"/>
          </w:rPr>
          <w:t>.</w:t>
        </w:r>
      </w:ins>
    </w:p>
    <w:p w14:paraId="36D4C33E" w14:textId="770D46D6" w:rsidR="00202CE0" w:rsidRPr="00E8154D" w:rsidRDefault="00CB106B" w:rsidP="004E0903">
      <w:pPr>
        <w:ind w:firstLine="420"/>
        <w:rPr>
          <w:ins w:id="67" w:author="Windows 用户" w:date="2021-12-27T10:34:00Z"/>
          <w:rPrChange w:id="68" w:author="Windows 用户" w:date="2021-12-28T10:31:00Z">
            <w:rPr>
              <w:ins w:id="69" w:author="Windows 用户" w:date="2021-12-27T10:34:00Z"/>
              <w:rFonts w:cstheme="minorEastAsia"/>
              <w:kern w:val="0"/>
            </w:rPr>
          </w:rPrChange>
        </w:rPr>
      </w:pPr>
      <w:ins w:id="70" w:author="Windows 用户" w:date="2022-01-11T10:12:00Z">
        <w:r w:rsidRPr="00CB106B">
          <w:rPr>
            <w:rFonts w:cstheme="minorEastAsia"/>
            <w:color w:val="0070C0"/>
            <w:kern w:val="0"/>
            <w:rPrChange w:id="71" w:author="Windows 用户" w:date="2022-01-11T10:12:00Z">
              <w:rPr>
                <w:rFonts w:cstheme="minorEastAsia"/>
                <w:kern w:val="0"/>
              </w:rPr>
            </w:rPrChange>
          </w:rPr>
          <w:t xml:space="preserve">In recent years, more and more researches on the combination of flexible structure and resource-constrained project scheduling, which aim to find a project structure and minimize the project </w:t>
        </w:r>
      </w:ins>
      <w:ins w:id="72" w:author="Windows 用户" w:date="2022-01-11T10:14:00Z">
        <w:r>
          <w:rPr>
            <w:rFonts w:cstheme="minorEastAsia"/>
            <w:color w:val="0070C0"/>
            <w:kern w:val="0"/>
          </w:rPr>
          <w:t>makespan</w:t>
        </w:r>
      </w:ins>
      <w:ins w:id="73" w:author="Windows 用户" w:date="2022-01-11T10:15:00Z">
        <w:r>
          <w:rPr>
            <w:rFonts w:cstheme="minorEastAsia"/>
            <w:color w:val="0070C0"/>
            <w:kern w:val="0"/>
          </w:rPr>
          <w:t xml:space="preserve"> </w:t>
        </w:r>
      </w:ins>
      <w:r w:rsidR="00BE1952">
        <w:rPr>
          <w:rFonts w:cstheme="minorEastAsia"/>
          <w:color w:val="0070C0"/>
          <w:kern w:val="0"/>
        </w:rPr>
        <w:fldChar w:fldCharType="begin"/>
      </w:r>
      <w:r w:rsidR="00BE1952">
        <w:rPr>
          <w:rFonts w:cstheme="minorEastAsia"/>
          <w:color w:val="0070C0"/>
          <w:kern w:val="0"/>
        </w:rPr>
        <w:instrText xml:space="preserve"> ADDIN EN.CITE &lt;EndNote&gt;&lt;Cite&gt;&lt;Author&gt;Servranckx&lt;/Author&gt;&lt;Year&gt;2021&lt;/Year&gt;&lt;RecNum&gt;129&lt;/RecNum&gt;&lt;DisplayText&gt;(Servranckx et al., 2021)&lt;/DisplayText&gt;&lt;record&gt;&lt;rec-number&gt;129&lt;/rec-number&gt;&lt;foreign-keys&gt;&lt;key app="EN" db-id="xffv0rxrjsrdz5ew9dbxfdvfpf5ept2v0pxz" timestamp="1641825851"&gt;129&lt;/key&gt;&lt;/foreign-keys&gt;&lt;ref-type name="Journal Article"&gt;17&lt;/ref-type&gt;&lt;contributors&gt;&lt;authors&gt;&lt;author&gt;Servranckx, Tom&lt;/author&gt;&lt;author&gt;Coelho, José&lt;/author&gt;&lt;author&gt;Vanhoucke, Mario&lt;/author&gt;&lt;/authors&gt;&lt;/contributors&gt;&lt;titles&gt;&lt;title&gt;Various extensions in resource-constrained project scheduling with alternative subgraphs&lt;/title&gt;&lt;secondary-title&gt;International Journal of Production Research&lt;/secondary-title&gt;&lt;/titles&gt;&lt;periodical&gt;&lt;full-title&gt;International Journal of Production Research&lt;/full-title&gt;&lt;/periodical&gt;&lt;pages&gt;1-20&lt;/pages&gt;&lt;dates&gt;&lt;year&gt;2021&lt;/year&gt;&lt;/dates&gt;&lt;isbn&gt;0020-7543&lt;/isbn&gt;&lt;urls&gt;&lt;/urls&gt;&lt;/record&gt;&lt;/Cite&gt;&lt;/EndNote&gt;</w:instrText>
      </w:r>
      <w:r w:rsidR="00BE1952">
        <w:rPr>
          <w:rFonts w:cstheme="minorEastAsia"/>
          <w:color w:val="0070C0"/>
          <w:kern w:val="0"/>
        </w:rPr>
        <w:fldChar w:fldCharType="separate"/>
      </w:r>
      <w:r w:rsidR="00BE1952">
        <w:rPr>
          <w:rFonts w:cstheme="minorEastAsia"/>
          <w:noProof/>
          <w:color w:val="0070C0"/>
          <w:kern w:val="0"/>
        </w:rPr>
        <w:t>(Servranckx et al., 2021)</w:t>
      </w:r>
      <w:r w:rsidR="00BE1952">
        <w:rPr>
          <w:rFonts w:cstheme="minorEastAsia"/>
          <w:color w:val="0070C0"/>
          <w:kern w:val="0"/>
        </w:rPr>
        <w:fldChar w:fldCharType="end"/>
      </w:r>
      <w:ins w:id="74" w:author="Windows 用户" w:date="2022-01-11T10:12:00Z">
        <w:r w:rsidRPr="00CB106B">
          <w:rPr>
            <w:rFonts w:cstheme="minorEastAsia"/>
            <w:color w:val="0070C0"/>
            <w:kern w:val="0"/>
            <w:rPrChange w:id="75" w:author="Windows 用户" w:date="2022-01-11T10:12:00Z">
              <w:rPr>
                <w:rFonts w:cstheme="minorEastAsia"/>
                <w:kern w:val="0"/>
              </w:rPr>
            </w:rPrChange>
          </w:rPr>
          <w:t>.</w:t>
        </w:r>
        <w:r>
          <w:rPr>
            <w:rFonts w:cstheme="minorEastAsia"/>
            <w:kern w:val="0"/>
          </w:rPr>
          <w:t xml:space="preserve"> </w:t>
        </w:r>
      </w:ins>
      <w:del w:id="76" w:author="Windows 用户" w:date="2022-01-06T21:15: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77" w:name="OLE_LINK2"/>
        <w:bookmarkStart w:id="78" w:name="OLE_LINK3"/>
        <w:r w:rsidR="007D716A" w:rsidRPr="00A57B74" w:rsidDel="00A63755">
          <w:delText xml:space="preserve"> </w:delText>
        </w:r>
      </w:del>
      <w:moveFromRangeStart w:id="79" w:author="Windows 用户" w:date="2022-01-06T21:10:00Z" w:name="move92395874"/>
      <w:moveFrom w:id="80" w:author="Windows 用户" w:date="2022-01-06T21:10:00Z">
        <w:del w:id="81" w:author="Windows 用户" w:date="2022-01-06T21:29:00Z">
          <w:r w:rsidR="007D716A" w:rsidRPr="008621C2" w:rsidDel="00A63755">
            <w:rPr>
              <w:rFonts w:cstheme="minorEastAsia"/>
              <w:kern w:val="0"/>
              <w:highlight w:val="yellow"/>
              <w:rPrChange w:id="82"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83" w:author="Windows 用户" w:date="2022-01-06T21:08:00Z">
                <w:rPr>
                  <w:rFonts w:cs="等线"/>
                  <w:kern w:val="0"/>
                </w:rPr>
              </w:rPrChange>
            </w:rPr>
            <w:delText>structures</w:delText>
          </w:r>
          <w:r w:rsidR="007D716A" w:rsidRPr="008621C2" w:rsidDel="00A63755">
            <w:rPr>
              <w:rFonts w:cstheme="minorEastAsia"/>
              <w:kern w:val="0"/>
              <w:highlight w:val="yellow"/>
              <w:rPrChange w:id="84" w:author="Windows 用户" w:date="2022-01-06T21:08:00Z">
                <w:rPr>
                  <w:rFonts w:cstheme="minorEastAsia"/>
                  <w:kern w:val="0"/>
                </w:rPr>
              </w:rPrChange>
            </w:rPr>
            <w:delText xml:space="preserve"> can be selected for pier construction.</w:delText>
          </w:r>
          <w:bookmarkEnd w:id="77"/>
          <w:bookmarkEnd w:id="78"/>
          <w:r w:rsidR="007D716A" w:rsidRPr="008621C2" w:rsidDel="00A63755">
            <w:rPr>
              <w:rFonts w:cstheme="minorEastAsia"/>
              <w:kern w:val="0"/>
              <w:highlight w:val="yellow"/>
              <w:rPrChange w:id="85"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86" w:name="OLE_LINK36"/>
          <w:bookmarkStart w:id="87" w:name="OLE_LINK37"/>
          <w:r w:rsidR="007D716A" w:rsidRPr="008621C2" w:rsidDel="00A63755">
            <w:rPr>
              <w:rFonts w:cstheme="minorEastAsia"/>
              <w:kern w:val="0"/>
              <w:highlight w:val="yellow"/>
              <w:rPrChange w:id="88"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9" w:author="Windows 用户" w:date="2022-01-06T21:08:00Z">
                <w:rPr>
                  <w:rFonts w:cs="等线"/>
                  <w:kern w:val="0"/>
                </w:rPr>
              </w:rPrChange>
            </w:rPr>
            <w:delText>welding</w:delText>
          </w:r>
          <w:r w:rsidR="007D716A" w:rsidRPr="008621C2" w:rsidDel="00A63755">
            <w:rPr>
              <w:rFonts w:cstheme="minorEastAsia"/>
              <w:kern w:val="0"/>
              <w:highlight w:val="yellow"/>
              <w:rPrChange w:id="90" w:author="Windows 用户" w:date="2022-01-06T21:08:00Z">
                <w:rPr>
                  <w:rFonts w:cstheme="minorEastAsia"/>
                  <w:kern w:val="0"/>
                </w:rPr>
              </w:rPrChange>
            </w:rPr>
            <w:delText xml:space="preserve"> and other activities are required.</w:delText>
          </w:r>
          <w:r w:rsidR="007D716A" w:rsidRPr="008621C2" w:rsidDel="00A63755">
            <w:rPr>
              <w:highlight w:val="yellow"/>
              <w:rPrChange w:id="91" w:author="Windows 用户" w:date="2022-01-06T21:08:00Z">
                <w:rPr/>
              </w:rPrChange>
            </w:rPr>
            <w:delText xml:space="preserve"> </w:delText>
          </w:r>
          <w:bookmarkEnd w:id="86"/>
          <w:bookmarkEnd w:id="87"/>
          <w:r w:rsidR="007D716A" w:rsidRPr="008621C2" w:rsidDel="00A63755">
            <w:rPr>
              <w:rFonts w:cstheme="minorEastAsia"/>
              <w:kern w:val="0"/>
              <w:highlight w:val="yellow"/>
              <w:rPrChange w:id="92"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93" w:author="Windows 用户" w:date="2021-12-28T10:42:00Z">
                <w:rPr>
                  <w:rFonts w:cstheme="minorEastAsia"/>
                  <w:kern w:val="0"/>
                </w:rPr>
              </w:rPrChange>
            </w:rPr>
            <w:delText xml:space="preserve"> </w:delText>
          </w:r>
        </w:del>
      </w:moveFrom>
      <w:bookmarkStart w:id="94" w:name="OLE_LINK84"/>
      <w:bookmarkStart w:id="95" w:name="OLE_LINK85"/>
      <w:bookmarkStart w:id="96" w:name="OLE_LINK80"/>
      <w:bookmarkStart w:id="97" w:name="OLE_LINK81"/>
      <w:moveFromRangeEnd w:id="79"/>
      <w:ins w:id="98" w:author="Windows 用户" w:date="2021-12-28T10:41:00Z">
        <w:r w:rsidR="007A5902" w:rsidRPr="007A5902">
          <w:rPr>
            <w:rFonts w:cstheme="minorEastAsia"/>
            <w:color w:val="0070C0"/>
            <w:kern w:val="0"/>
            <w:rPrChange w:id="99" w:author="Windows 用户" w:date="2021-12-28T10:42:00Z">
              <w:rPr>
                <w:rFonts w:cstheme="minorEastAsia"/>
                <w:kern w:val="0"/>
              </w:rPr>
            </w:rPrChange>
          </w:rPr>
          <w:t xml:space="preserve">Most construction projects have a completion date. </w:t>
        </w:r>
      </w:ins>
      <w:ins w:id="100" w:author="Windows 用户" w:date="2022-01-11T10:17:00Z">
        <w:r w:rsidRPr="00CB106B">
          <w:rPr>
            <w:rFonts w:cstheme="minorEastAsia"/>
            <w:color w:val="0070C0"/>
            <w:kern w:val="0"/>
          </w:rPr>
          <w:t xml:space="preserve">Since the completion time of the project has been fixed, it is not necessary to consider optimizing the </w:t>
        </w:r>
      </w:ins>
      <w:ins w:id="101" w:author="Windows 用户" w:date="2022-01-11T10:18:00Z">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ins>
      <w:ins w:id="102" w:author="Windows 用户" w:date="2022-01-11T10:19:00Z">
        <w:r>
          <w:rPr>
            <w:rFonts w:cstheme="minorEastAsia"/>
            <w:color w:val="0070C0"/>
            <w:kern w:val="0"/>
          </w:rPr>
          <w:t xml:space="preserve"> </w:t>
        </w:r>
      </w:ins>
      <w:ins w:id="103" w:author="Windows 用户" w:date="2022-01-11T10:17:00Z">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ins>
      <w:ins w:id="104" w:author="Windows 用户" w:date="2021-12-28T10:41:00Z">
        <w:r w:rsidR="007A5902" w:rsidRPr="007A5902">
          <w:rPr>
            <w:rFonts w:cstheme="minorEastAsia"/>
            <w:color w:val="0070C0"/>
            <w:kern w:val="0"/>
            <w:rPrChange w:id="105" w:author="Windows 用户" w:date="2021-12-28T10:42:00Z">
              <w:rPr>
                <w:rFonts w:cstheme="minorEastAsia"/>
                <w:kern w:val="0"/>
              </w:rPr>
            </w:rPrChange>
          </w:rPr>
          <w:t xml:space="preserve">Within a fixed </w:t>
        </w:r>
      </w:ins>
      <w:ins w:id="106" w:author="Windows 用户" w:date="2021-12-31T15:12:00Z">
        <w:r w:rsidR="00BD5F07">
          <w:rPr>
            <w:rFonts w:cstheme="minorEastAsia"/>
            <w:color w:val="0070C0"/>
            <w:kern w:val="0"/>
          </w:rPr>
          <w:t>date</w:t>
        </w:r>
      </w:ins>
      <w:ins w:id="107" w:author="Windows 用户" w:date="2021-12-28T10:41:00Z">
        <w:r w:rsidR="007A5902" w:rsidRPr="007A5902">
          <w:rPr>
            <w:rFonts w:cstheme="minorEastAsia"/>
            <w:color w:val="0070C0"/>
            <w:kern w:val="0"/>
            <w:rPrChange w:id="108" w:author="Windows 用户" w:date="2021-12-28T10:42:00Z">
              <w:rPr>
                <w:rFonts w:cstheme="minorEastAsia"/>
                <w:kern w:val="0"/>
              </w:rPr>
            </w:rPrChange>
          </w:rPr>
          <w:t xml:space="preserve">, highly </w:t>
        </w:r>
      </w:ins>
      <w:ins w:id="109"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110" w:author="Windows 用户" w:date="2021-12-28T10:41:00Z">
        <w:r w:rsidR="007A5902" w:rsidRPr="007A5902">
          <w:rPr>
            <w:rFonts w:cstheme="minorEastAsia"/>
            <w:color w:val="0070C0"/>
            <w:kern w:val="0"/>
            <w:rPrChange w:id="111" w:author="Windows 用户" w:date="2021-12-28T10:42:00Z">
              <w:rPr>
                <w:rFonts w:cstheme="minorEastAsia"/>
                <w:kern w:val="0"/>
              </w:rPr>
            </w:rPrChange>
          </w:rPr>
          <w:t>resource consumption may cause financial difficulties, increase project risks, and lead to low project efficiency and high costs</w:t>
        </w:r>
      </w:ins>
      <w:bookmarkEnd w:id="94"/>
      <w:bookmarkEnd w:id="95"/>
      <w:ins w:id="112"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113"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114" w:author="Windows 用户" w:date="2021-12-28T10:41:00Z">
        <w:r w:rsidR="007A5902" w:rsidRPr="007A5902">
          <w:rPr>
            <w:rFonts w:cstheme="minorEastAsia"/>
            <w:color w:val="0070C0"/>
            <w:kern w:val="0"/>
            <w:rPrChange w:id="115" w:author="Windows 用户" w:date="2021-12-28T10:42:00Z">
              <w:rPr>
                <w:rFonts w:cstheme="minorEastAsia"/>
                <w:kern w:val="0"/>
              </w:rPr>
            </w:rPrChange>
          </w:rPr>
          <w:t>. For flexible construction projects,</w:t>
        </w:r>
      </w:ins>
      <w:ins w:id="116" w:author="Windows 用户" w:date="2022-01-20T11:35:00Z">
        <w:r w:rsidR="00851F06">
          <w:rPr>
            <w:rFonts w:cstheme="minorEastAsia"/>
            <w:color w:val="0070C0"/>
            <w:kern w:val="0"/>
          </w:rPr>
          <w:t xml:space="preserve"> </w:t>
        </w:r>
        <w:r w:rsidR="00851F06">
          <w:rPr>
            <w:rFonts w:cstheme="minorEastAsia" w:hint="eastAsia"/>
            <w:color w:val="0070C0"/>
            <w:kern w:val="0"/>
          </w:rPr>
          <w:t>the</w:t>
        </w:r>
        <w:r w:rsidR="00851F06">
          <w:rPr>
            <w:rFonts w:cstheme="minorEastAsia"/>
            <w:color w:val="0070C0"/>
            <w:kern w:val="0"/>
          </w:rPr>
          <w:t xml:space="preserve"> </w:t>
        </w:r>
        <w:r w:rsidR="00851F06">
          <w:rPr>
            <w:rFonts w:cstheme="minorEastAsia" w:hint="eastAsia"/>
            <w:color w:val="0070C0"/>
            <w:kern w:val="0"/>
          </w:rPr>
          <w:t>choice</w:t>
        </w:r>
        <w:r w:rsidR="00851F06">
          <w:rPr>
            <w:rFonts w:cstheme="minorEastAsia"/>
            <w:color w:val="0070C0"/>
            <w:kern w:val="0"/>
          </w:rPr>
          <w:t xml:space="preserve"> of </w:t>
        </w:r>
        <w:r w:rsidR="00851F06">
          <w:rPr>
            <w:rFonts w:cstheme="minorEastAsia" w:hint="eastAsia"/>
            <w:color w:val="0070C0"/>
            <w:kern w:val="0"/>
          </w:rPr>
          <w:t>differe</w:t>
        </w:r>
        <w:r w:rsidR="00851F06">
          <w:rPr>
            <w:rFonts w:cstheme="minorEastAsia"/>
            <w:color w:val="0070C0"/>
            <w:kern w:val="0"/>
          </w:rPr>
          <w:t xml:space="preserve">nt methods will affect </w:t>
        </w:r>
      </w:ins>
      <w:ins w:id="117" w:author="Windows 用户" w:date="2022-01-20T11:36:00Z">
        <w:r w:rsidR="00851F06">
          <w:rPr>
            <w:rFonts w:cstheme="minorEastAsia"/>
            <w:color w:val="0070C0"/>
            <w:kern w:val="0"/>
          </w:rPr>
          <w:t>resource requirements, so</w:t>
        </w:r>
      </w:ins>
      <w:ins w:id="118" w:author="Windows 用户" w:date="2021-12-28T10:41:00Z">
        <w:r w:rsidR="007A5902" w:rsidRPr="007A5902">
          <w:rPr>
            <w:rFonts w:cstheme="minorEastAsia"/>
            <w:color w:val="0070C0"/>
            <w:kern w:val="0"/>
            <w:rPrChange w:id="119" w:author="Windows 用户" w:date="2021-12-28T10:42:00Z">
              <w:rPr>
                <w:rFonts w:cstheme="minorEastAsia"/>
                <w:kern w:val="0"/>
              </w:rPr>
            </w:rPrChange>
          </w:rPr>
          <w:t xml:space="preserve"> the level of resource utilization is particularly important</w:t>
        </w:r>
      </w:ins>
      <w:ins w:id="120" w:author="Windows 用户" w:date="2022-01-20T11:36:00Z">
        <w:r w:rsidR="004430BE">
          <w:rPr>
            <w:rFonts w:cstheme="minorEastAsia"/>
            <w:color w:val="0070C0"/>
            <w:kern w:val="0"/>
          </w:rPr>
          <w:t xml:space="preserve"> during the project ex</w:t>
        </w:r>
      </w:ins>
      <w:ins w:id="121" w:author="Windows 用户" w:date="2022-01-20T14:37:00Z">
        <w:r w:rsidR="00FF2C78">
          <w:rPr>
            <w:rFonts w:cstheme="minorEastAsia" w:hint="eastAsia"/>
            <w:color w:val="0070C0"/>
            <w:kern w:val="0"/>
          </w:rPr>
          <w:t>ec</w:t>
        </w:r>
      </w:ins>
      <w:ins w:id="122" w:author="Windows 用户" w:date="2022-01-20T11:36:00Z">
        <w:r w:rsidR="004430BE">
          <w:rPr>
            <w:rFonts w:cstheme="minorEastAsia"/>
            <w:color w:val="0070C0"/>
            <w:kern w:val="0"/>
          </w:rPr>
          <w:t>ution</w:t>
        </w:r>
      </w:ins>
      <w:ins w:id="123" w:author="Windows 用户" w:date="2021-12-28T10:41:00Z">
        <w:r w:rsidR="007A5902" w:rsidRPr="007A5902">
          <w:rPr>
            <w:rFonts w:cstheme="minorEastAsia"/>
            <w:color w:val="0070C0"/>
            <w:kern w:val="0"/>
            <w:rPrChange w:id="124" w:author="Windows 用户" w:date="2021-12-28T10:42:00Z">
              <w:rPr>
                <w:rFonts w:cstheme="minorEastAsia"/>
                <w:kern w:val="0"/>
              </w:rPr>
            </w:rPrChange>
          </w:rPr>
          <w:t xml:space="preserve">. Choosing and </w:t>
        </w:r>
      </w:ins>
      <w:ins w:id="125" w:author="Windows 用户" w:date="2021-12-28T10:58:00Z">
        <w:r w:rsidR="004F276B">
          <w:rPr>
            <w:rFonts w:cstheme="minorEastAsia"/>
            <w:color w:val="0070C0"/>
            <w:kern w:val="0"/>
          </w:rPr>
          <w:t>scheduling</w:t>
        </w:r>
      </w:ins>
      <w:ins w:id="126" w:author="Windows 用户" w:date="2021-12-28T10:41:00Z">
        <w:r w:rsidR="007A5902" w:rsidRPr="007A5902">
          <w:rPr>
            <w:rFonts w:cstheme="minorEastAsia"/>
            <w:color w:val="0070C0"/>
            <w:kern w:val="0"/>
            <w:rPrChange w:id="127" w:author="Windows 用户" w:date="2021-12-28T10:42:00Z">
              <w:rPr>
                <w:rFonts w:cstheme="minorEastAsia"/>
                <w:kern w:val="0"/>
              </w:rPr>
            </w:rPrChange>
          </w:rPr>
          <w:t xml:space="preserve"> activities in a way that controls fluctuations in resource consumption can help</w:t>
        </w:r>
      </w:ins>
      <w:ins w:id="128" w:author="Windows 用户" w:date="2021-12-28T10:59:00Z">
        <w:r w:rsidR="004F276B">
          <w:rPr>
            <w:rFonts w:cstheme="minorEastAsia"/>
            <w:color w:val="0070C0"/>
            <w:kern w:val="0"/>
          </w:rPr>
          <w:t xml:space="preserve"> contractors</w:t>
        </w:r>
      </w:ins>
      <w:ins w:id="129" w:author="Windows 用户" w:date="2021-12-28T10:41:00Z">
        <w:r w:rsidR="007A5902" w:rsidRPr="007A5902">
          <w:rPr>
            <w:rFonts w:cstheme="minorEastAsia"/>
            <w:color w:val="0070C0"/>
            <w:kern w:val="0"/>
            <w:rPrChange w:id="130" w:author="Windows 用户" w:date="2021-12-28T10:42:00Z">
              <w:rPr>
                <w:rFonts w:cstheme="minorEastAsia"/>
                <w:kern w:val="0"/>
              </w:rPr>
            </w:rPrChange>
          </w:rPr>
          <w:t xml:space="preserve"> control project costs and increase project profits.</w:t>
        </w:r>
      </w:ins>
      <w:bookmarkEnd w:id="96"/>
      <w:bookmarkEnd w:id="97"/>
      <w:del w:id="131" w:author="Windows 用户" w:date="2022-01-06T21:29:00Z">
        <w:r w:rsidR="00524DEA" w:rsidDel="008A19C6">
          <w:rPr>
            <w:color w:val="0070C0"/>
          </w:rPr>
          <w:fldChar w:fldCharType="begin"/>
        </w:r>
        <w:r w:rsidR="00524DEA"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R="00524DEA" w:rsidDel="008A19C6">
          <w:rPr>
            <w:color w:val="0070C0"/>
          </w:rPr>
          <w:fldChar w:fldCharType="separate"/>
        </w:r>
        <w:r w:rsidR="00524DEA" w:rsidDel="008A19C6">
          <w:rPr>
            <w:noProof/>
            <w:color w:val="0070C0"/>
          </w:rPr>
          <w:delText>(Birjandi et al., 2019)</w:delText>
        </w:r>
        <w:r w:rsidR="00524DEA" w:rsidDel="008A19C6">
          <w:rPr>
            <w:color w:val="0070C0"/>
          </w:rPr>
          <w:fldChar w:fldCharType="end"/>
        </w:r>
      </w:del>
    </w:p>
    <w:p w14:paraId="25F08B35" w14:textId="721613F7" w:rsidR="002B46EE" w:rsidRPr="00AE5E54" w:rsidRDefault="00202CE0">
      <w:pPr>
        <w:ind w:firstLine="420"/>
        <w:rPr>
          <w:ins w:id="132" w:author="Windows 用户" w:date="2021-12-27T10:49:00Z"/>
          <w:rFonts w:cstheme="minorEastAsia"/>
          <w:color w:val="0070C0"/>
          <w:kern w:val="0"/>
        </w:rPr>
      </w:pPr>
      <w:ins w:id="133"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34" w:author="Windows 用户" w:date="2022-01-02T15:11:00Z">
        <w:r w:rsidR="007825F4">
          <w:rPr>
            <w:rFonts w:cstheme="minorEastAsia"/>
            <w:color w:val="0070C0"/>
            <w:kern w:val="0"/>
          </w:rPr>
          <w:t xml:space="preserve">the </w:t>
        </w:r>
      </w:ins>
      <w:ins w:id="135" w:author="Windows 用户" w:date="2021-12-28T12:21:00Z">
        <w:r w:rsidR="00F544E0">
          <w:rPr>
            <w:rFonts w:cstheme="minorEastAsia"/>
            <w:color w:val="0070C0"/>
            <w:kern w:val="0"/>
          </w:rPr>
          <w:t>flexible and unfixed structure</w:t>
        </w:r>
      </w:ins>
      <w:ins w:id="136" w:author="Windows 用户" w:date="2021-12-28T13:22:00Z">
        <w:r w:rsidR="00E94828">
          <w:rPr>
            <w:rFonts w:cstheme="minorEastAsia"/>
            <w:color w:val="0070C0"/>
            <w:kern w:val="0"/>
          </w:rPr>
          <w:t xml:space="preserve"> is also </w:t>
        </w:r>
      </w:ins>
      <w:ins w:id="137" w:author="Windows 用户" w:date="2022-01-02T15:11:00Z">
        <w:r w:rsidR="007825F4">
          <w:rPr>
            <w:rFonts w:cstheme="minorEastAsia"/>
            <w:color w:val="0070C0"/>
            <w:kern w:val="0"/>
          </w:rPr>
          <w:t xml:space="preserve">a </w:t>
        </w:r>
      </w:ins>
      <w:ins w:id="138" w:author="Windows 用户" w:date="2021-12-28T13:22:00Z">
        <w:r w:rsidR="00E94828">
          <w:rPr>
            <w:rFonts w:cstheme="minorEastAsia"/>
            <w:color w:val="0070C0"/>
            <w:kern w:val="0"/>
          </w:rPr>
          <w:t>key factor affecting the effect of resource leveling</w:t>
        </w:r>
      </w:ins>
      <w:ins w:id="139" w:author="Windows 用户" w:date="2021-12-27T10:35:00Z">
        <w:r w:rsidRPr="00090DCA">
          <w:rPr>
            <w:rFonts w:cstheme="minorEastAsia"/>
            <w:color w:val="0070C0"/>
            <w:kern w:val="0"/>
          </w:rPr>
          <w:t xml:space="preserve">. </w:t>
        </w:r>
      </w:ins>
      <w:ins w:id="140"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41" w:name="OLE_LINK58"/>
        <w:bookmarkStart w:id="142" w:name="OLE_LINK61"/>
        <w:r w:rsidR="007F0BBA" w:rsidRPr="00D4444A">
          <w:rPr>
            <w:color w:val="0070C0"/>
          </w:rPr>
          <w:t>urce can be alleviated.</w:t>
        </w:r>
        <w:bookmarkEnd w:id="141"/>
        <w:bookmarkEnd w:id="142"/>
        <w:r w:rsidR="007F0BBA" w:rsidRPr="00D4444A">
          <w:rPr>
            <w:color w:val="0070C0"/>
          </w:rPr>
          <w:t xml:space="preserve"> The greater the activity’s float, the more conducive it is to adjust the start time of the activity and make the use of resources more stable. </w:t>
        </w:r>
      </w:ins>
      <w:ins w:id="143" w:author="Windows 用户" w:date="2021-12-31T13:32:00Z">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44" w:author="Windows 用户" w:date="2021-12-31T13:34:00Z">
        <w:r w:rsidR="00143A4E">
          <w:rPr>
            <w:color w:val="0070C0"/>
          </w:rPr>
          <w:t>However, i</w:t>
        </w:r>
      </w:ins>
      <w:ins w:id="145" w:author="Windows 用户" w:date="2021-12-28T13:24:00Z">
        <w:r w:rsidR="00E94828" w:rsidRPr="00090DCA">
          <w:rPr>
            <w:color w:val="0070C0"/>
          </w:rPr>
          <w:t xml:space="preserve">n the </w:t>
        </w:r>
        <w:r w:rsidR="00E94828" w:rsidRPr="00090DCA">
          <w:rPr>
            <w:color w:val="0070C0"/>
          </w:rPr>
          <w:lastRenderedPageBreak/>
          <w:t xml:space="preserve">flexible structure, the implementation activities and precedence relationship in the project are not fixed, which </w:t>
        </w:r>
      </w:ins>
      <w:ins w:id="146" w:author="Windows 用户" w:date="2021-12-31T09:36:00Z">
        <w:r w:rsidR="001E46F8">
          <w:rPr>
            <w:color w:val="0070C0"/>
          </w:rPr>
          <w:t xml:space="preserve">affect </w:t>
        </w:r>
      </w:ins>
      <w:ins w:id="147"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48"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49" w:author="Windows 用户" w:date="2021-12-28T13:26:00Z">
        <w:r w:rsidR="00E94828" w:rsidRPr="00E94828">
          <w:rPr>
            <w:rFonts w:cstheme="minorEastAsia"/>
            <w:color w:val="0070C0"/>
            <w:kern w:val="0"/>
          </w:rPr>
          <w:t>.</w:t>
        </w:r>
      </w:ins>
      <w:ins w:id="150" w:author="Windows 用户" w:date="2022-01-20T11:41:00Z">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ins>
      <w:ins w:id="151" w:author="Windows 用户" w:date="2022-01-20T11:42:00Z">
        <w:r w:rsidR="00DE6905">
          <w:rPr>
            <w:rFonts w:cstheme="minorEastAsia"/>
            <w:color w:val="0070C0"/>
            <w:kern w:val="0"/>
          </w:rPr>
          <w:t xml:space="preserve">on this, we combine flexible structure with resource </w:t>
        </w:r>
        <w:r w:rsidR="007B6461">
          <w:rPr>
            <w:rFonts w:cstheme="minorEastAsia"/>
            <w:color w:val="0070C0"/>
            <w:kern w:val="0"/>
          </w:rPr>
          <w:t>leveling</w:t>
        </w:r>
      </w:ins>
      <w:ins w:id="152" w:author="Windows 用户" w:date="2022-01-20T11:44:00Z">
        <w:r w:rsidR="00A87DC2">
          <w:rPr>
            <w:rFonts w:cstheme="minorEastAsia"/>
            <w:color w:val="0070C0"/>
            <w:kern w:val="0"/>
          </w:rPr>
          <w:t xml:space="preserve"> to improve the </w:t>
        </w:r>
      </w:ins>
      <w:ins w:id="153" w:author="Windows 用户" w:date="2022-01-20T11:45:00Z">
        <w:r w:rsidR="00A87DC2">
          <w:rPr>
            <w:rFonts w:cstheme="minorEastAsia"/>
            <w:color w:val="0070C0"/>
            <w:kern w:val="0"/>
          </w:rPr>
          <w:t>resource utilization</w:t>
        </w:r>
        <w:r w:rsidR="00C75284">
          <w:rPr>
            <w:rFonts w:cstheme="minorEastAsia"/>
            <w:color w:val="0070C0"/>
            <w:kern w:val="0"/>
          </w:rPr>
          <w:t xml:space="preserve"> of flexible project and improve </w:t>
        </w:r>
      </w:ins>
      <w:ins w:id="154" w:author="Windows 用户" w:date="2022-01-20T11:46:00Z">
        <w:r w:rsidR="00C75284">
          <w:rPr>
            <w:rFonts w:cstheme="minorEastAsia"/>
            <w:color w:val="0070C0"/>
            <w:kern w:val="0"/>
          </w:rPr>
          <w:t xml:space="preserve">the </w:t>
        </w:r>
        <w:r w:rsidR="00C75284" w:rsidRPr="00C75284">
          <w:rPr>
            <w:rFonts w:cstheme="minorEastAsia"/>
            <w:color w:val="0070C0"/>
            <w:kern w:val="0"/>
          </w:rPr>
          <w:t>decision-making in the scheduling process.</w:t>
        </w:r>
      </w:ins>
      <w:ins w:id="155" w:author="Windows 用户" w:date="2022-01-20T11:42:00Z">
        <w:r w:rsidR="00DE6905">
          <w:rPr>
            <w:rFonts w:cstheme="minorEastAsia"/>
            <w:color w:val="0070C0"/>
            <w:kern w:val="0"/>
          </w:rPr>
          <w:t xml:space="preserve"> </w:t>
        </w:r>
      </w:ins>
    </w:p>
    <w:p w14:paraId="69B2E40A" w14:textId="36ABB6E8" w:rsidR="00D51131" w:rsidDel="00E94828" w:rsidRDefault="00D51131">
      <w:pPr>
        <w:ind w:firstLine="420"/>
        <w:rPr>
          <w:del w:id="156"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57"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58" w:name="OLE_LINK10"/>
      <w:bookmarkStart w:id="159" w:name="OLE_LINK11"/>
      <w:r w:rsidRPr="00A57B74">
        <w:rPr>
          <w:rFonts w:cstheme="minorEastAsia"/>
          <w:w w:val="107"/>
          <w:kern w:val="0"/>
        </w:rPr>
        <w:t>the precedence relationships appear with the implemented activities.</w:t>
      </w:r>
      <w:bookmarkEnd w:id="158"/>
      <w:bookmarkEnd w:id="15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60"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61" w:author="Windows 用户" w:date="2021-12-03T14:02:00Z">
        <w:r w:rsidR="00D34AB2">
          <w:rPr>
            <w:rFonts w:cstheme="minorEastAsia" w:hint="eastAsia"/>
            <w:w w:val="107"/>
            <w:kern w:val="0"/>
          </w:rPr>
          <w:t>.</w:t>
        </w:r>
      </w:ins>
      <w:del w:id="162"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63" w:author="Windows 用户" w:date="2021-12-03T14:04:00Z">
        <w:r w:rsidR="006C30A8" w:rsidRPr="00667210">
          <w:rPr>
            <w:rFonts w:cstheme="minorEastAsia"/>
            <w:color w:val="0070C0"/>
            <w:w w:val="107"/>
            <w:kern w:val="0"/>
            <w:rPrChange w:id="164"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65" w:author="Windows 用户" w:date="2021-12-03T14:06:00Z">
              <w:rPr>
                <w:rFonts w:cstheme="minorEastAsia"/>
                <w:w w:val="107"/>
                <w:kern w:val="0"/>
              </w:rPr>
            </w:rPrChange>
          </w:rPr>
          <w:t>activit</w:t>
        </w:r>
      </w:ins>
      <w:ins w:id="166" w:author="Windows 用户" w:date="2021-12-03T14:05:00Z">
        <w:r w:rsidR="004210A2" w:rsidRPr="00667210">
          <w:rPr>
            <w:rFonts w:cstheme="minorEastAsia"/>
            <w:color w:val="0070C0"/>
            <w:w w:val="107"/>
            <w:kern w:val="0"/>
            <w:rPrChange w:id="167" w:author="Windows 用户" w:date="2021-12-03T14:06:00Z">
              <w:rPr>
                <w:rFonts w:cstheme="minorEastAsia"/>
                <w:w w:val="107"/>
                <w:kern w:val="0"/>
              </w:rPr>
            </w:rPrChange>
          </w:rPr>
          <w:t>y’</w:t>
        </w:r>
      </w:ins>
      <w:ins w:id="168" w:author="Windows 用户" w:date="2021-12-03T14:04:00Z">
        <w:r w:rsidR="006C30A8" w:rsidRPr="00667210">
          <w:rPr>
            <w:rFonts w:cstheme="minorEastAsia"/>
            <w:color w:val="0070C0"/>
            <w:w w:val="107"/>
            <w:kern w:val="0"/>
            <w:rPrChange w:id="169" w:author="Windows 用户" w:date="2021-12-03T14:06:00Z">
              <w:rPr>
                <w:rFonts w:cstheme="minorEastAsia"/>
                <w:w w:val="107"/>
                <w:kern w:val="0"/>
              </w:rPr>
            </w:rPrChange>
          </w:rPr>
          <w:t>s</w:t>
        </w:r>
      </w:ins>
      <w:ins w:id="170" w:author="Windows 用户" w:date="2021-12-03T14:05:00Z">
        <w:r w:rsidR="004210A2" w:rsidRPr="00667210">
          <w:rPr>
            <w:rFonts w:cstheme="minorEastAsia"/>
            <w:color w:val="0070C0"/>
            <w:w w:val="107"/>
            <w:kern w:val="0"/>
            <w:rPrChange w:id="171" w:author="Windows 用户" w:date="2021-12-03T14:06:00Z">
              <w:rPr>
                <w:rFonts w:cstheme="minorEastAsia"/>
                <w:w w:val="107"/>
                <w:kern w:val="0"/>
              </w:rPr>
            </w:rPrChange>
          </w:rPr>
          <w:t xml:space="preserve"> float</w:t>
        </w:r>
      </w:ins>
      <w:ins w:id="172" w:author="Windows 用户" w:date="2021-12-03T14:04:00Z">
        <w:r w:rsidR="006C30A8" w:rsidRPr="00667210">
          <w:rPr>
            <w:rFonts w:cstheme="minorEastAsia"/>
            <w:color w:val="0070C0"/>
            <w:w w:val="107"/>
            <w:kern w:val="0"/>
            <w:rPrChange w:id="173" w:author="Windows 用户" w:date="2021-12-03T14:06:00Z">
              <w:rPr>
                <w:rFonts w:cstheme="minorEastAsia"/>
                <w:w w:val="107"/>
                <w:kern w:val="0"/>
              </w:rPr>
            </w:rPrChange>
          </w:rPr>
          <w:t xml:space="preserve"> and provide additional flexibility </w:t>
        </w:r>
      </w:ins>
      <w:ins w:id="174" w:author="Windows 用户" w:date="2021-12-03T14:05:00Z">
        <w:r w:rsidR="004210A2" w:rsidRPr="00667210">
          <w:rPr>
            <w:rFonts w:cstheme="minorEastAsia"/>
            <w:color w:val="0070C0"/>
            <w:w w:val="107"/>
            <w:kern w:val="0"/>
            <w:rPrChange w:id="175" w:author="Windows 用户" w:date="2021-12-03T14:06:00Z">
              <w:rPr>
                <w:rFonts w:cstheme="minorEastAsia"/>
                <w:w w:val="107"/>
                <w:kern w:val="0"/>
              </w:rPr>
            </w:rPrChange>
          </w:rPr>
          <w:t>to level the</w:t>
        </w:r>
      </w:ins>
      <w:ins w:id="176" w:author="Windows 用户" w:date="2021-12-03T14:04:00Z">
        <w:r w:rsidR="006C30A8" w:rsidRPr="00667210">
          <w:rPr>
            <w:rFonts w:cstheme="minorEastAsia"/>
            <w:color w:val="0070C0"/>
            <w:w w:val="107"/>
            <w:kern w:val="0"/>
            <w:rPrChange w:id="177" w:author="Windows 用户" w:date="2021-12-03T14:06:00Z">
              <w:rPr>
                <w:rFonts w:cstheme="minorEastAsia"/>
                <w:w w:val="107"/>
                <w:kern w:val="0"/>
              </w:rPr>
            </w:rPrChange>
          </w:rPr>
          <w:t xml:space="preserve"> resource requirements.</w:t>
        </w:r>
      </w:ins>
      <w:ins w:id="178" w:author="Windows 用户" w:date="2021-12-03T14:06:00Z">
        <w:r w:rsidR="00667210">
          <w:rPr>
            <w:rFonts w:cstheme="minorEastAsia"/>
            <w:color w:val="0070C0"/>
            <w:w w:val="107"/>
            <w:kern w:val="0"/>
          </w:rPr>
          <w:t xml:space="preserve"> </w:t>
        </w:r>
      </w:ins>
      <w:ins w:id="179" w:author="Windows 用户" w:date="2021-12-03T14:51:00Z">
        <w:r w:rsidR="00934CBB" w:rsidRPr="009008D1">
          <w:rPr>
            <w:color w:val="0070C0"/>
          </w:rPr>
          <w:t>Jaskowski</w:t>
        </w:r>
      </w:ins>
      <w:ins w:id="180" w:author="Windows 用户" w:date="2021-12-03T14:52:00Z">
        <w:r w:rsidR="00934CBB">
          <w:rPr>
            <w:color w:val="0070C0"/>
          </w:rPr>
          <w:t xml:space="preserve"> and </w:t>
        </w:r>
      </w:ins>
      <w:ins w:id="181" w:author="Windows 用户" w:date="2021-12-03T14:51:00Z">
        <w:r w:rsidR="00934CBB" w:rsidRPr="009008D1">
          <w:rPr>
            <w:color w:val="0070C0"/>
          </w:rPr>
          <w:t>Biruk</w:t>
        </w:r>
      </w:ins>
      <w:ins w:id="182" w:author="Windows 用户" w:date="2021-12-03T14:52:00Z">
        <w:r w:rsidR="00934CBB">
          <w:rPr>
            <w:rFonts w:hint="eastAsia"/>
            <w:color w:val="0070C0"/>
          </w:rPr>
          <w:t xml:space="preserve"> (</w:t>
        </w:r>
        <w:r w:rsidR="00934CBB">
          <w:rPr>
            <w:color w:val="0070C0"/>
          </w:rPr>
          <w:t xml:space="preserve">2018) </w:t>
        </w:r>
      </w:ins>
      <w:ins w:id="183"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w:t>
        </w:r>
        <w:r w:rsidR="00981FFB" w:rsidRPr="00981FFB">
          <w:rPr>
            <w:color w:val="0070C0"/>
          </w:rPr>
          <w:lastRenderedPageBreak/>
          <w:t xml:space="preserve">in the resource </w:t>
        </w:r>
      </w:ins>
      <w:ins w:id="184" w:author="Windows 用户" w:date="2021-12-03T15:01:00Z">
        <w:r w:rsidR="0052126D">
          <w:rPr>
            <w:color w:val="0070C0"/>
          </w:rPr>
          <w:t>leveling</w:t>
        </w:r>
      </w:ins>
      <w:ins w:id="185" w:author="Windows 用户" w:date="2021-12-03T15:00:00Z">
        <w:r w:rsidR="00981FFB" w:rsidRPr="00981FFB">
          <w:rPr>
            <w:color w:val="0070C0"/>
          </w:rPr>
          <w:t xml:space="preserve"> problem, allowing activities to be executed in reverse order or in parallel.  T</w:t>
        </w:r>
      </w:ins>
      <w:ins w:id="186" w:author="Windows 用户" w:date="2021-12-03T15:01:00Z">
        <w:r w:rsidR="0052126D">
          <w:rPr>
            <w:color w:val="0070C0"/>
          </w:rPr>
          <w:t>hey</w:t>
        </w:r>
      </w:ins>
      <w:ins w:id="187" w:author="Windows 用户" w:date="2021-12-03T15:00:00Z">
        <w:r w:rsidR="007A1AAE">
          <w:rPr>
            <w:color w:val="0070C0"/>
          </w:rPr>
          <w:t xml:space="preserve"> use</w:t>
        </w:r>
        <w:r w:rsidR="00981FFB" w:rsidRPr="00981FFB">
          <w:rPr>
            <w:color w:val="0070C0"/>
          </w:rPr>
          <w:t xml:space="preserve"> an example to illustrate that the soft </w:t>
        </w:r>
      </w:ins>
      <w:ins w:id="188" w:author="Windows 用户" w:date="2021-12-03T15:02:00Z">
        <w:r w:rsidR="00EE266A">
          <w:rPr>
            <w:color w:val="0070C0"/>
          </w:rPr>
          <w:t>precedence</w:t>
        </w:r>
      </w:ins>
      <w:ins w:id="189" w:author="Windows 用户" w:date="2021-12-03T15:00:00Z">
        <w:r w:rsidR="00981FFB" w:rsidRPr="00981FFB">
          <w:rPr>
            <w:color w:val="0070C0"/>
          </w:rPr>
          <w:t xml:space="preserve"> relationship </w:t>
        </w:r>
      </w:ins>
      <w:ins w:id="190" w:author="Windows 用户" w:date="2021-12-03T15:05:00Z">
        <w:r w:rsidR="007A1AAE">
          <w:rPr>
            <w:color w:val="0070C0"/>
          </w:rPr>
          <w:t>makes the</w:t>
        </w:r>
      </w:ins>
      <w:ins w:id="191" w:author="Windows 用户" w:date="2021-12-03T15:00:00Z">
        <w:r w:rsidR="00981FFB" w:rsidRPr="00981FFB">
          <w:rPr>
            <w:color w:val="0070C0"/>
          </w:rPr>
          <w:t xml:space="preserve"> </w:t>
        </w:r>
      </w:ins>
      <w:ins w:id="192" w:author="Windows 用户" w:date="2021-12-03T15:05:00Z">
        <w:r w:rsidR="007A1AAE" w:rsidRPr="00981FFB">
          <w:rPr>
            <w:color w:val="0070C0"/>
          </w:rPr>
          <w:t xml:space="preserve">activities </w:t>
        </w:r>
        <w:r w:rsidR="007A1AAE">
          <w:rPr>
            <w:color w:val="0070C0"/>
          </w:rPr>
          <w:t xml:space="preserve">have </w:t>
        </w:r>
      </w:ins>
      <w:ins w:id="193" w:author="Windows 用户" w:date="2021-12-03T15:00:00Z">
        <w:r w:rsidR="00981FFB" w:rsidRPr="00981FFB">
          <w:rPr>
            <w:color w:val="0070C0"/>
          </w:rPr>
          <w:t xml:space="preserve">greater </w:t>
        </w:r>
      </w:ins>
      <w:ins w:id="194" w:author="Windows 用户" w:date="2021-12-03T15:03:00Z">
        <w:r w:rsidR="001F4289">
          <w:rPr>
            <w:color w:val="0070C0"/>
          </w:rPr>
          <w:t>float</w:t>
        </w:r>
      </w:ins>
      <w:ins w:id="195" w:author="Windows 用户" w:date="2021-12-03T15:00:00Z">
        <w:r w:rsidR="00981FFB" w:rsidRPr="00981FFB">
          <w:rPr>
            <w:color w:val="0070C0"/>
          </w:rPr>
          <w:t xml:space="preserve"> and can obtain schedules with higher resource utilization.</w:t>
        </w:r>
      </w:ins>
      <w:ins w:id="196"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97" w:author="Windows 用户" w:date="2021-12-03T15:09:00Z">
              <w:rPr>
                <w:rFonts w:cstheme="minorEastAsia"/>
                <w:w w:val="107"/>
                <w:kern w:val="0"/>
              </w:rPr>
            </w:rPrChange>
          </w:rPr>
          <w:t xml:space="preserve">Although these studies increase the flexibility of resource </w:t>
        </w:r>
      </w:ins>
      <w:ins w:id="198"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99" w:author="Windows 用户" w:date="2021-12-03T15:08:00Z">
        <w:r w:rsidR="00CE6372" w:rsidRPr="00CE6372">
          <w:rPr>
            <w:rFonts w:cstheme="minorEastAsia"/>
            <w:color w:val="0070C0"/>
            <w:w w:val="107"/>
            <w:kern w:val="0"/>
            <w:rPrChange w:id="200" w:author="Windows 用户" w:date="2021-12-03T15:09:00Z">
              <w:rPr>
                <w:rFonts w:cstheme="minorEastAsia"/>
                <w:w w:val="107"/>
                <w:kern w:val="0"/>
              </w:rPr>
            </w:rPrChange>
          </w:rPr>
          <w:t xml:space="preserve">by considering changing the type of </w:t>
        </w:r>
      </w:ins>
      <w:ins w:id="201"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202" w:author="Windows 用户" w:date="2021-12-03T15:08:00Z">
        <w:r w:rsidR="00CE6372" w:rsidRPr="00CE6372">
          <w:rPr>
            <w:rFonts w:cstheme="minorEastAsia"/>
            <w:color w:val="0070C0"/>
            <w:w w:val="107"/>
            <w:kern w:val="0"/>
            <w:rPrChange w:id="203"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204" w:name="OLE_LINK29"/>
      <w:bookmarkStart w:id="205" w:name="OLE_LINK35"/>
      <w:r w:rsidRPr="00A57B74">
        <w:t>two-stage heuristic algorithm</w:t>
      </w:r>
      <w:bookmarkEnd w:id="204"/>
      <w:bookmarkEnd w:id="205"/>
      <w:r w:rsidRPr="00A57B74">
        <w:t xml:space="preserve"> (TSHA) and a</w:t>
      </w:r>
      <w:del w:id="206" w:author="Windows 用户" w:date="2021-11-18T21:32:00Z">
        <w:r w:rsidRPr="00A57B74" w:rsidDel="008A1EC3">
          <w:delText>n</w:delText>
        </w:r>
      </w:del>
      <w:r w:rsidRPr="00A57B74">
        <w:t xml:space="preserve"> </w:t>
      </w:r>
      <w:ins w:id="207" w:author="Windows 用户" w:date="2021-11-18T21:32:00Z">
        <w:r w:rsidR="008A1EC3" w:rsidRPr="009348F2">
          <w:rPr>
            <w:color w:val="0070C0"/>
            <w:rPrChange w:id="208" w:author="Windows 用户" w:date="2021-12-06T14:16:00Z">
              <w:rPr/>
            </w:rPrChange>
          </w:rPr>
          <w:t>customized</w:t>
        </w:r>
      </w:ins>
      <w:del w:id="209" w:author="Windows 用户" w:date="2021-11-18T21:32:00Z">
        <w:r w:rsidRPr="009348F2" w:rsidDel="008A1EC3">
          <w:rPr>
            <w:color w:val="0070C0"/>
            <w:rPrChange w:id="210" w:author="Windows 用户" w:date="2021-12-06T14:16:00Z">
              <w:rPr/>
            </w:rPrChange>
          </w:rPr>
          <w:delText>improved</w:delText>
        </w:r>
      </w:del>
      <w:ins w:id="211" w:author="Windows 用户" w:date="2021-11-18T21:32:00Z">
        <w:r w:rsidR="008A1EC3" w:rsidRPr="009348F2">
          <w:rPr>
            <w:color w:val="0070C0"/>
            <w:rPrChange w:id="212" w:author="Windows 用户" w:date="2021-12-06T14:16:00Z">
              <w:rPr/>
            </w:rPrChange>
          </w:rPr>
          <w:t xml:space="preserve"> </w:t>
        </w:r>
      </w:ins>
      <w:del w:id="213"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14" w:name="OLE_LINK99"/>
      <w:bookmarkStart w:id="215"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14"/>
    <w:bookmarkEnd w:id="215"/>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16" w:author="Windows 用户" w:date="2021-11-18T21:32:00Z">
        <w:r w:rsidRPr="00A57B74" w:rsidDel="008A1EC3">
          <w:delText>n</w:delText>
        </w:r>
      </w:del>
      <w:r w:rsidRPr="00A57B74">
        <w:t xml:space="preserve"> </w:t>
      </w:r>
      <w:ins w:id="217" w:author="Windows 用户" w:date="2021-11-18T21:32:00Z">
        <w:r w:rsidR="008A1EC3" w:rsidRPr="009348F2">
          <w:rPr>
            <w:color w:val="0070C0"/>
            <w:rPrChange w:id="218" w:author="Windows 用户" w:date="2021-12-06T14:16:00Z">
              <w:rPr/>
            </w:rPrChange>
          </w:rPr>
          <w:t>customized</w:t>
        </w:r>
      </w:ins>
      <w:del w:id="219" w:author="Windows 用户" w:date="2021-11-18T21:32:00Z">
        <w:r w:rsidRPr="009348F2" w:rsidDel="008A1EC3">
          <w:rPr>
            <w:color w:val="0070C0"/>
            <w:rPrChange w:id="220" w:author="Windows 用户" w:date="2021-12-06T14:16:00Z">
              <w:rPr/>
            </w:rPrChange>
          </w:rPr>
          <w:delText>improved</w:delText>
        </w:r>
      </w:del>
      <w:r w:rsidRPr="009348F2">
        <w:rPr>
          <w:color w:val="0070C0"/>
          <w:rPrChange w:id="221"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22" w:name="OLE_LINK27"/>
        <w:bookmarkStart w:id="223" w:name="OLE_LINK28"/>
        <m:r>
          <w:rPr>
            <w:rFonts w:ascii="Cambria Math" w:hAnsi="Cambria Math"/>
          </w:rPr>
          <m:t>A</m:t>
        </m:r>
        <w:bookmarkEnd w:id="222"/>
        <w:bookmarkEnd w:id="223"/>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w:t>
      </w:r>
      <w:r w:rsidRPr="00A57B74">
        <w:lastRenderedPageBreak/>
        <w:t xml:space="preserve">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until all its predecessors have been completed. Wh</w:t>
      </w:r>
      <w:bookmarkStart w:id="224" w:name="OLE_LINK40"/>
      <w:bookmarkStart w:id="225"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24"/>
      <w:bookmarkEnd w:id="225"/>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26" w:name="OLE_LINK71"/>
      <w:bookmarkStart w:id="227" w:name="OLE_LINK72"/>
      <w:r w:rsidRPr="00A57B74">
        <w:t xml:space="preserve">successor </w:t>
      </w:r>
      <w:bookmarkEnd w:id="226"/>
      <w:bookmarkEnd w:id="227"/>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28" w:author="Windows 用户" w:date="2021-11-17T15:52:00Z">
            <m:rPr>
              <m:sty m:val="p"/>
            </m:rPr>
            <w:rPr>
              <w:rFonts w:ascii="Cambria Math" w:hAnsi="Cambria Math"/>
              <w:color w:val="0070C0"/>
              <w:rPrChange w:id="229" w:author="Windows 用户" w:date="2021-12-06T14:17:00Z">
                <w:rPr>
                  <w:rFonts w:ascii="Cambria Math" w:hAnsi="Cambria Math"/>
                </w:rPr>
              </w:rPrChange>
            </w:rPr>
            <m:t>&lt;</m:t>
          </w:ins>
        </m:r>
        <m:r>
          <w:del w:id="230"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31" w:name="OLE_LINK78"/>
      <w:bookmarkStart w:id="232" w:name="OLE_LINK79"/>
      <w:r w:rsidRPr="00A57B74">
        <w:t>Performing the project with any feasible structure is able to achieve the planned objective of the project</w:t>
      </w:r>
      <w:ins w:id="233" w:author="Windows 用户" w:date="2021-12-04T16:07:00Z">
        <w:r w:rsidR="002F6311">
          <w:rPr>
            <w:rFonts w:hint="eastAsia"/>
          </w:rPr>
          <w:t>,</w:t>
        </w:r>
        <w:r w:rsidR="002F6311">
          <w:t xml:space="preserve"> </w:t>
        </w:r>
        <w:r w:rsidR="002F6311" w:rsidRPr="002F6311">
          <w:rPr>
            <w:color w:val="0070C0"/>
            <w:rPrChange w:id="234" w:author="Windows 用户" w:date="2021-12-04T16:07:00Z">
              <w:rPr/>
            </w:rPrChange>
          </w:rPr>
          <w:t>however, different project structures have different effects on the flexibility of the construction schedule</w:t>
        </w:r>
      </w:ins>
      <w:ins w:id="235" w:author="Windows 用户" w:date="2021-12-31T12:41:00Z">
        <w:r w:rsidR="00133C67">
          <w:rPr>
            <w:rFonts w:hint="eastAsia"/>
            <w:color w:val="0070C0"/>
          </w:rPr>
          <w:t>,</w:t>
        </w:r>
        <w:r w:rsidR="00133C67">
          <w:rPr>
            <w:color w:val="0070C0"/>
          </w:rPr>
          <w:t xml:space="preserve"> </w:t>
        </w:r>
      </w:ins>
      <w:ins w:id="236"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37" w:author="Windows 用户" w:date="2021-12-04T16:07:00Z">
        <w:r w:rsidR="002F6311" w:rsidRPr="002F6311">
          <w:rPr>
            <w:color w:val="0070C0"/>
            <w:rPrChange w:id="238" w:author="Windows 用户" w:date="2021-12-04T16:07:00Z">
              <w:rPr/>
            </w:rPrChange>
          </w:rPr>
          <w:t>.</w:t>
        </w:r>
      </w:ins>
      <w:ins w:id="239" w:author="Windows 用户" w:date="2022-01-07T09:10:00Z">
        <w:r w:rsidR="00AE29D2">
          <w:rPr>
            <w:color w:val="0070C0"/>
          </w:rPr>
          <w:t xml:space="preserve"> </w:t>
        </w:r>
      </w:ins>
      <w:del w:id="240" w:author="Windows 用户" w:date="2021-12-04T16:07:00Z">
        <w:r w:rsidRPr="00A57B74" w:rsidDel="002F6311">
          <w:delText>.</w:delText>
        </w:r>
      </w:del>
    </w:p>
    <w:bookmarkEnd w:id="231"/>
    <w:bookmarkEnd w:id="232"/>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41" w:author="Windows 用户" w:date="2021-12-18T13:37:00Z">
        <w:r w:rsidRPr="00A57B74" w:rsidDel="00F367D5">
          <w:delText xml:space="preserve">; </w:delText>
        </w:r>
      </w:del>
      <w:ins w:id="242"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43" w:author="Windows 用户" w:date="2021-11-17T15:53:00Z">
                  <w:rPr>
                    <w:rFonts w:ascii="Cambria Math" w:hAnsi="Cambria Math" w:hint="eastAsia"/>
                  </w:rPr>
                </w:rPrChange>
              </w:rPr>
              <m:t>∪</m:t>
            </m:r>
          </m:e>
          <m:sub>
            <m:r>
              <w:rPr>
                <w:rFonts w:ascii="Cambria Math" w:hAnsi="Cambria Math"/>
                <w:highlight w:val="yellow"/>
                <w:rPrChange w:id="244" w:author="Windows 用户" w:date="2021-11-17T15:53:00Z">
                  <w:rPr>
                    <w:rFonts w:ascii="Cambria Math" w:hAnsi="Cambria Math"/>
                  </w:rPr>
                </w:rPrChange>
              </w:rPr>
              <m:t>e=1</m:t>
            </m:r>
          </m:sub>
          <m:sup>
            <m:r>
              <w:rPr>
                <w:rFonts w:ascii="Cambria Math" w:hAnsi="Cambria Math"/>
                <w:highlight w:val="yellow"/>
                <w:rPrChange w:id="245"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46" w:author="Windows 用户" w:date="2021-11-17T15:53:00Z">
                  <w:rPr>
                    <w:rFonts w:ascii="Cambria Math" w:hAnsi="Cambria Math" w:cs="Times New Roman"/>
                  </w:rPr>
                </w:rPrChange>
              </w:rPr>
              <m:t>Q</m:t>
            </m:r>
          </m:e>
          <m:sub>
            <m:r>
              <w:rPr>
                <w:rFonts w:ascii="Cambria Math" w:hAnsi="Cambria Math" w:cs="Times New Roman"/>
                <w:highlight w:val="yellow"/>
                <w:rPrChange w:id="247" w:author="Windows 用户" w:date="2021-11-17T15:53:00Z">
                  <w:rPr>
                    <w:rFonts w:ascii="Cambria Math" w:hAnsi="Cambria Math" w:cs="Times New Roman"/>
                  </w:rPr>
                </w:rPrChange>
              </w:rPr>
              <m:t>e</m:t>
            </m:r>
          </m:sub>
        </m:sSub>
        <m:r>
          <w:rPr>
            <w:rFonts w:ascii="Cambria Math" w:hAnsi="Cambria Math" w:cs="Times New Roman"/>
            <w:highlight w:val="yellow"/>
            <w:rPrChange w:id="248" w:author="Windows 用户" w:date="2021-11-17T15:53:00Z">
              <w:rPr>
                <w:rFonts w:ascii="Cambria Math" w:hAnsi="Cambria Math" w:cs="Times New Roman"/>
              </w:rPr>
            </w:rPrChange>
          </w:rPr>
          <m:t>=Q</m:t>
        </m:r>
      </m:oMath>
      <w:r w:rsidRPr="00587E35">
        <w:rPr>
          <w:highlight w:val="yellow"/>
          <w:rPrChange w:id="249"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50" w:author="Windows 用户" w:date="2021-11-17T15:53:00Z">
                  <w:rPr>
                    <w:rFonts w:ascii="Cambria Math" w:hAnsi="Cambria Math" w:hint="eastAsia"/>
                  </w:rPr>
                </w:rPrChange>
              </w:rPr>
              <m:t>∩</m:t>
            </m:r>
          </m:e>
          <m:sub>
            <m:r>
              <w:rPr>
                <w:rFonts w:ascii="Cambria Math" w:hAnsi="Cambria Math"/>
                <w:highlight w:val="yellow"/>
                <w:rPrChange w:id="251" w:author="Windows 用户" w:date="2021-11-17T15:53:00Z">
                  <w:rPr>
                    <w:rFonts w:ascii="Cambria Math" w:hAnsi="Cambria Math"/>
                  </w:rPr>
                </w:rPrChange>
              </w:rPr>
              <m:t>e=1</m:t>
            </m:r>
          </m:sub>
          <m:sup>
            <m:r>
              <w:rPr>
                <w:rFonts w:ascii="Cambria Math" w:hAnsi="Cambria Math"/>
                <w:highlight w:val="yellow"/>
                <w:rPrChange w:id="252"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53" w:author="Windows 用户" w:date="2021-11-17T15:53:00Z">
                  <w:rPr>
                    <w:rFonts w:ascii="Cambria Math" w:hAnsi="Cambria Math" w:cs="Times New Roman"/>
                  </w:rPr>
                </w:rPrChange>
              </w:rPr>
              <m:t>Q</m:t>
            </m:r>
          </m:e>
          <m:sub>
            <m:r>
              <w:rPr>
                <w:rFonts w:ascii="Cambria Math" w:hAnsi="Cambria Math" w:cs="Times New Roman"/>
                <w:highlight w:val="yellow"/>
                <w:rPrChange w:id="254" w:author="Windows 用户" w:date="2021-11-17T15:53:00Z">
                  <w:rPr>
                    <w:rFonts w:ascii="Cambria Math" w:hAnsi="Cambria Math" w:cs="Times New Roman"/>
                  </w:rPr>
                </w:rPrChange>
              </w:rPr>
              <m:t>e</m:t>
            </m:r>
          </m:sub>
        </m:sSub>
        <m:r>
          <w:rPr>
            <w:rFonts w:ascii="Cambria Math" w:hAnsi="Cambria Math" w:cs="Times New Roman"/>
            <w:highlight w:val="yellow"/>
            <w:rPrChange w:id="255"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w:lastRenderedPageBreak/>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56"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57" w:author="Windows 用户" w:date="2021-12-03T15:17:00Z">
        <w:r w:rsidR="00C311C3">
          <w:t>A</w:t>
        </w:r>
      </w:ins>
      <w:del w:id="258" w:author="Windows 用户" w:date="2021-12-03T15:17:00Z">
        <w:r w:rsidRPr="00A57B74" w:rsidDel="00C311C3">
          <w:delText>a</w:delText>
        </w:r>
      </w:del>
      <w:r w:rsidRPr="00A57B74">
        <w:t xml:space="preserve">fter we number </w:t>
      </w:r>
      <w:bookmarkStart w:id="259" w:name="OLE_LINK30"/>
      <w:bookmarkStart w:id="260" w:name="OLE_LINK31"/>
      <w:bookmarkStart w:id="261"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62" w:author="Windows 用户" w:date="2021-12-18T13:44:00Z">
            <m:rPr>
              <m:scr m:val="script"/>
              <m:sty m:val="p"/>
            </m:rPr>
            <w:rPr>
              <w:rFonts w:ascii="Cambria Math" w:hAnsi="Cambria Math"/>
              <w:color w:val="0070C0"/>
              <w:rPrChange w:id="263" w:author="Windows 用户" w:date="2021-12-18T13:45:00Z">
                <w:rPr>
                  <w:rFonts w:ascii="Cambria Math" w:hAnsi="Cambria Math"/>
                </w:rPr>
              </w:rPrChange>
            </w:rPr>
            <m:t>l</m:t>
          </w:ins>
        </m:r>
      </m:oMath>
      <w:ins w:id="264"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59"/>
      <w:bookmarkEnd w:id="260"/>
      <w:bookmarkEnd w:id="261"/>
      <w:ins w:id="265" w:author="Windows 用户" w:date="2021-12-18T13:45:00Z">
        <w:r w:rsidR="00F367D5">
          <w:rPr>
            <w:rFonts w:hint="eastAsia"/>
          </w:rPr>
          <w:t>,</w:t>
        </w:r>
        <w:r w:rsidR="00F367D5">
          <w:t xml:space="preserve"> </w:t>
        </w:r>
        <w:r w:rsidR="00F367D5" w:rsidRPr="00F367D5">
          <w:rPr>
            <w:color w:val="0070C0"/>
            <w:rPrChange w:id="266" w:author="Windows 用户" w:date="2021-12-18T13:46:00Z">
              <w:rPr/>
            </w:rPrChange>
          </w:rPr>
          <w:t xml:space="preserve">i.e., </w:t>
        </w:r>
        <m:oMath>
          <m:r>
            <w:rPr>
              <w:rFonts w:ascii="Cambria Math" w:hAnsi="Cambria Math"/>
              <w:color w:val="0070C0"/>
              <w:rPrChange w:id="267" w:author="Windows 用户" w:date="2021-12-18T13:46:00Z">
                <w:rPr>
                  <w:rFonts w:ascii="Cambria Math" w:hAnsi="Cambria Math"/>
                </w:rPr>
              </w:rPrChange>
            </w:rPr>
            <m:t>j&lt;</m:t>
          </m:r>
        </m:oMath>
      </w:ins>
      <m:oMath>
        <m:r>
          <w:ins w:id="268"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7943651F"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69" w:name="OLE_LINK62"/>
      <w:bookmarkStart w:id="270" w:name="OLE_LINK63"/>
      <w:r w:rsidRPr="00A57B74">
        <w:t xml:space="preserve">superstructure </w:t>
      </w:r>
      <w:bookmarkEnd w:id="269"/>
      <w:bookmarkEnd w:id="270"/>
      <w:r w:rsidR="00811358">
        <w:t xml:space="preserve">and substructure. </w:t>
      </w:r>
      <w:r w:rsidR="00811358">
        <w:fldChar w:fldCharType="begin"/>
      </w:r>
      <w:r w:rsidR="00811358">
        <w:instrText xml:space="preserve"> REF _Ref81394402 \h </w:instrText>
      </w:r>
      <w:r w:rsidR="00811358">
        <w:fldChar w:fldCharType="separate"/>
      </w:r>
      <w:r w:rsidR="00B26F87">
        <w:t xml:space="preserve">Fig. </w:t>
      </w:r>
      <w:r w:rsidR="00B26F87">
        <w:rPr>
          <w:noProof/>
        </w:rPr>
        <w:t>1</w:t>
      </w:r>
      <w:r w:rsidR="00811358">
        <w:fldChar w:fldCharType="end"/>
      </w:r>
      <w:ins w:id="271"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72" w:author="Windows 用户" w:date="2021-12-06T14:17:00Z">
            <w:rPr/>
          </w:rPrChange>
        </w:rPr>
        <w:t xml:space="preserve"> </w:t>
      </w:r>
      <w:ins w:id="273" w:author="Windows 用户" w:date="2021-11-17T15:56:00Z">
        <w:r w:rsidR="00660CB8" w:rsidRPr="009348F2">
          <w:rPr>
            <w:color w:val="0070C0"/>
            <w:rPrChange w:id="274" w:author="Windows 用户" w:date="2021-12-06T14:17:00Z">
              <w:rPr/>
            </w:rPrChange>
          </w:rPr>
          <w:t>dashed</w:t>
        </w:r>
      </w:ins>
      <w:del w:id="275"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w:t>
      </w:r>
      <w:r w:rsidRPr="00A57B74">
        <w:lastRenderedPageBreak/>
        <w:t xml:space="preserve">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276" w:name="OLE_LINK15"/>
      <w:bookmarkStart w:id="277"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76"/>
      <w:bookmarkEnd w:id="277"/>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43BC7EE5" w:rsidR="007D716A" w:rsidRPr="00A57B74" w:rsidRDefault="00811358" w:rsidP="00811358">
      <w:pPr>
        <w:pStyle w:val="a4"/>
      </w:pPr>
      <w:bookmarkStart w:id="278" w:name="_Ref81394402"/>
      <w:r>
        <w:t xml:space="preserve">Fig. </w:t>
      </w:r>
      <w:fldSimple w:instr=" SEQ Fig. \* ARABIC ">
        <w:r w:rsidR="00B26F87">
          <w:rPr>
            <w:noProof/>
          </w:rPr>
          <w:t>1</w:t>
        </w:r>
      </w:fldSimple>
      <w:bookmarkEnd w:id="278"/>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79" w:name="OLE_LINK39"/>
      <w:r w:rsidRPr="00A57B74">
        <w:t>Nonlinear integer programming model</w:t>
      </w:r>
    </w:p>
    <w:bookmarkEnd w:id="279"/>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283D4E0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962422"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80" w:name="OLE_LINK38"/>
                  <w:bookmarkStart w:id="281"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80"/>
                  <w:bookmarkEnd w:id="281"/>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E39A5C2" w:rsidR="007D716A" w:rsidRPr="003F5742" w:rsidRDefault="007D716A" w:rsidP="004E4939">
            <w:pPr>
              <w:tabs>
                <w:tab w:val="center" w:pos="4320"/>
                <w:tab w:val="right" w:pos="8640"/>
              </w:tabs>
              <w:spacing w:line="240" w:lineRule="auto"/>
              <w:ind w:firstLineChars="0" w:firstLine="0"/>
            </w:pPr>
            <w:bookmarkStart w:id="282"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2</w:t>
            </w:r>
            <w:r w:rsidRPr="003F5742">
              <w:fldChar w:fldCharType="end"/>
            </w:r>
            <w:r w:rsidRPr="003F5742">
              <w:rPr>
                <w:rFonts w:hint="eastAsia"/>
              </w:rPr>
              <w:t>)</w:t>
            </w:r>
            <w:bookmarkEnd w:id="282"/>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962422"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6D7B1765" w:rsidR="007D716A" w:rsidRPr="003F5742" w:rsidRDefault="007D716A" w:rsidP="004E4939">
            <w:pPr>
              <w:tabs>
                <w:tab w:val="center" w:pos="4320"/>
                <w:tab w:val="right" w:pos="8640"/>
              </w:tabs>
              <w:spacing w:line="240" w:lineRule="auto"/>
              <w:ind w:firstLineChars="0" w:firstLine="0"/>
            </w:pPr>
            <w:bookmarkStart w:id="283"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3</w:t>
            </w:r>
            <w:r w:rsidRPr="003F5742">
              <w:fldChar w:fldCharType="end"/>
            </w:r>
            <w:r w:rsidRPr="003F5742">
              <w:rPr>
                <w:rFonts w:hint="eastAsia"/>
              </w:rPr>
              <w:t>)</w:t>
            </w:r>
            <w:bookmarkEnd w:id="283"/>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962422"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B4A927F" w:rsidR="007D716A" w:rsidRPr="003F5742" w:rsidRDefault="007D716A" w:rsidP="004E4939">
            <w:pPr>
              <w:tabs>
                <w:tab w:val="center" w:pos="4320"/>
                <w:tab w:val="right" w:pos="8640"/>
              </w:tabs>
              <w:spacing w:line="240" w:lineRule="auto"/>
              <w:ind w:firstLineChars="0" w:firstLine="0"/>
            </w:pPr>
            <w:bookmarkStart w:id="284"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4</w:t>
            </w:r>
            <w:r w:rsidRPr="003F5742">
              <w:fldChar w:fldCharType="end"/>
            </w:r>
            <w:r w:rsidRPr="003F5742">
              <w:rPr>
                <w:rFonts w:hint="eastAsia"/>
              </w:rPr>
              <w:t>)</w:t>
            </w:r>
            <w:bookmarkEnd w:id="284"/>
          </w:p>
        </w:tc>
      </w:tr>
      <w:tr w:rsidR="007D716A" w:rsidRPr="003F5742" w:rsidDel="00587E35" w14:paraId="1CB5E52A" w14:textId="77777777" w:rsidTr="001F1E24">
        <w:trPr>
          <w:jc w:val="center"/>
          <w:del w:id="285"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86" w:author="Windows 用户" w:date="2021-11-17T15:52:00Z"/>
              </w:rPr>
            </w:pPr>
          </w:p>
        </w:tc>
        <w:tc>
          <w:tcPr>
            <w:tcW w:w="4597" w:type="dxa"/>
            <w:vAlign w:val="center"/>
          </w:tcPr>
          <w:p w14:paraId="447A949F" w14:textId="77777777" w:rsidR="007D716A" w:rsidRPr="003F5742" w:rsidDel="00587E35" w:rsidRDefault="00962422" w:rsidP="004E4939">
            <w:pPr>
              <w:tabs>
                <w:tab w:val="center" w:pos="4320"/>
                <w:tab w:val="right" w:pos="8640"/>
              </w:tabs>
              <w:spacing w:line="240" w:lineRule="auto"/>
              <w:ind w:firstLineChars="0" w:firstLine="0"/>
              <w:rPr>
                <w:del w:id="287" w:author="Windows 用户" w:date="2021-11-17T15:52:00Z"/>
              </w:rPr>
            </w:pPr>
            <m:oMath>
              <m:nary>
                <m:naryPr>
                  <m:chr m:val="∑"/>
                  <m:limLoc m:val="subSup"/>
                  <m:ctrlPr>
                    <w:del w:id="288" w:author="Windows 用户" w:date="2021-11-17T15:52:00Z">
                      <w:rPr>
                        <w:rFonts w:ascii="Cambria Math" w:hAnsi="Cambria Math"/>
                        <w:i/>
                      </w:rPr>
                    </w:del>
                  </m:ctrlPr>
                </m:naryPr>
                <m:sub>
                  <m:r>
                    <w:del w:id="289" w:author="Windows 用户" w:date="2021-11-17T15:52:00Z">
                      <w:rPr>
                        <w:rFonts w:ascii="Cambria Math" w:hAnsi="Cambria Math"/>
                      </w:rPr>
                      <m:t>t=</m:t>
                    </w:del>
                  </m:r>
                  <m:sSub>
                    <m:sSubPr>
                      <m:ctrlPr>
                        <w:del w:id="290" w:author="Windows 用户" w:date="2021-11-17T15:52:00Z">
                          <w:rPr>
                            <w:rFonts w:ascii="Cambria Math" w:hAnsi="Cambria Math"/>
                            <w:i/>
                          </w:rPr>
                        </w:del>
                      </m:ctrlPr>
                    </m:sSubPr>
                    <m:e>
                      <m:r>
                        <w:del w:id="291" w:author="Windows 用户" w:date="2021-11-17T15:52:00Z">
                          <w:rPr>
                            <w:rFonts w:ascii="Cambria Math" w:hAnsi="Cambria Math"/>
                          </w:rPr>
                          <m:t>es</m:t>
                        </w:del>
                      </m:r>
                    </m:e>
                    <m:sub>
                      <m:r>
                        <w:del w:id="292" w:author="Windows 用户" w:date="2021-11-17T15:52:00Z">
                          <w:rPr>
                            <w:rFonts w:ascii="Cambria Math" w:hAnsi="Cambria Math"/>
                          </w:rPr>
                          <m:t>n+1</m:t>
                        </w:del>
                      </m:r>
                    </m:sub>
                  </m:sSub>
                </m:sub>
                <m:sup>
                  <m:sSub>
                    <m:sSubPr>
                      <m:ctrlPr>
                        <w:del w:id="293" w:author="Windows 用户" w:date="2021-11-17T15:52:00Z">
                          <w:rPr>
                            <w:rFonts w:ascii="Cambria Math" w:hAnsi="Cambria Math"/>
                            <w:i/>
                          </w:rPr>
                        </w:del>
                      </m:ctrlPr>
                    </m:sSubPr>
                    <m:e>
                      <m:r>
                        <w:del w:id="294" w:author="Windows 用户" w:date="2021-11-17T15:52:00Z">
                          <w:rPr>
                            <w:rFonts w:ascii="Cambria Math" w:hAnsi="Cambria Math"/>
                          </w:rPr>
                          <m:t>ls</m:t>
                        </w:del>
                      </m:r>
                    </m:e>
                    <m:sub>
                      <m:r>
                        <w:del w:id="295" w:author="Windows 用户" w:date="2021-11-17T15:52:00Z">
                          <w:rPr>
                            <w:rFonts w:ascii="Cambria Math" w:hAnsi="Cambria Math"/>
                          </w:rPr>
                          <m:t>n+1</m:t>
                        </w:del>
                      </m:r>
                    </m:sub>
                  </m:sSub>
                </m:sup>
                <m:e>
                  <m:r>
                    <w:del w:id="296" w:author="Windows 用户" w:date="2021-11-17T15:52:00Z">
                      <w:rPr>
                        <w:rFonts w:ascii="Cambria Math" w:hAnsi="Cambria Math"/>
                      </w:rPr>
                      <m:t>t</m:t>
                    </w:del>
                  </m:r>
                  <m:sSub>
                    <m:sSubPr>
                      <m:ctrlPr>
                        <w:del w:id="297" w:author="Windows 用户" w:date="2021-11-17T15:52:00Z">
                          <w:rPr>
                            <w:rFonts w:ascii="Cambria Math" w:hAnsi="Cambria Math"/>
                          </w:rPr>
                        </w:del>
                      </m:ctrlPr>
                    </m:sSubPr>
                    <m:e>
                      <m:r>
                        <w:del w:id="298" w:author="Windows 用户" w:date="2021-11-17T15:52:00Z">
                          <w:rPr>
                            <w:rFonts w:ascii="Cambria Math" w:hAnsi="Cambria Math"/>
                          </w:rPr>
                          <m:t>x</m:t>
                        </w:del>
                      </m:r>
                    </m:e>
                    <m:sub>
                      <m:r>
                        <w:del w:id="299" w:author="Windows 用户" w:date="2021-11-17T15:52:00Z">
                          <w:rPr>
                            <w:rFonts w:ascii="Cambria Math" w:hAnsi="Cambria Math"/>
                          </w:rPr>
                          <m:t>n</m:t>
                        </w:del>
                      </m:r>
                      <m:r>
                        <w:del w:id="300" w:author="Windows 用户" w:date="2021-11-17T15:52:00Z">
                          <m:rPr>
                            <m:sty m:val="p"/>
                          </m:rPr>
                          <w:rPr>
                            <w:rFonts w:ascii="Cambria Math" w:hAnsi="Cambria Math"/>
                          </w:rPr>
                          <m:t>+1,</m:t>
                        </w:del>
                      </m:r>
                      <m:r>
                        <w:del w:id="301" w:author="Windows 用户" w:date="2021-11-17T15:52:00Z">
                          <w:rPr>
                            <w:rFonts w:ascii="Cambria Math" w:hAnsi="Cambria Math"/>
                          </w:rPr>
                          <m:t>t</m:t>
                        </w:del>
                      </m:r>
                    </m:sub>
                  </m:sSub>
                  <m:r>
                    <w:del w:id="302" w:author="Windows 用户" w:date="2021-11-17T15:52:00Z">
                      <m:rPr>
                        <m:sty m:val="p"/>
                      </m:rPr>
                      <w:rPr>
                        <w:rFonts w:ascii="Cambria Math" w:hAnsi="Cambria Math" w:hint="eastAsia"/>
                      </w:rPr>
                      <m:t>≤</m:t>
                    </w:del>
                  </m:r>
                  <m:acc>
                    <m:accPr>
                      <m:chr m:val="̅"/>
                      <m:ctrlPr>
                        <w:del w:id="303" w:author="Windows 用户" w:date="2021-11-17T15:52:00Z">
                          <w:rPr>
                            <w:rFonts w:ascii="Cambria Math" w:hAnsi="Cambria Math"/>
                            <w:iCs/>
                          </w:rPr>
                        </w:del>
                      </m:ctrlPr>
                    </m:accPr>
                    <m:e>
                      <m:r>
                        <w:del w:id="304" w:author="Windows 用户" w:date="2021-11-17T15:52:00Z">
                          <w:rPr>
                            <w:rFonts w:ascii="Cambria Math" w:hAnsi="Cambria Math"/>
                          </w:rPr>
                          <m:t>d</m:t>
                        </w:del>
                      </m:r>
                    </m:e>
                  </m:acc>
                </m:e>
              </m:nary>
            </m:oMath>
            <w:del w:id="305"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306"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307" w:author="Windows 用户" w:date="2021-11-17T15:52:00Z"/>
              </w:rPr>
            </w:pPr>
            <w:bookmarkStart w:id="308" w:name="式5"/>
            <w:del w:id="309"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308"/>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962422"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6FBAFFE5" w:rsidR="007D716A" w:rsidRPr="003F5742" w:rsidRDefault="007D716A" w:rsidP="004E4939">
            <w:pPr>
              <w:tabs>
                <w:tab w:val="center" w:pos="4320"/>
                <w:tab w:val="right" w:pos="8640"/>
              </w:tabs>
              <w:spacing w:line="240" w:lineRule="auto"/>
              <w:ind w:firstLineChars="0" w:firstLine="0"/>
            </w:pPr>
            <w:bookmarkStart w:id="310"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1" w:author="Windows 用户" w:date="2022-01-12T20:17:00Z">
              <w:r w:rsidR="00B26F87">
                <w:rPr>
                  <w:noProof/>
                </w:rPr>
                <w:t>5</w:t>
              </w:r>
            </w:ins>
            <w:del w:id="312" w:author="Windows 用户" w:date="2021-11-17T15:57:00Z">
              <w:r w:rsidR="00811358" w:rsidDel="00660CB8">
                <w:rPr>
                  <w:noProof/>
                </w:rPr>
                <w:delText>6</w:delText>
              </w:r>
            </w:del>
            <w:r w:rsidRPr="003F5742">
              <w:fldChar w:fldCharType="end"/>
            </w:r>
            <w:r w:rsidRPr="003F5742">
              <w:rPr>
                <w:rFonts w:hint="eastAsia"/>
              </w:rPr>
              <w:t>)</w:t>
            </w:r>
            <w:bookmarkEnd w:id="310"/>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962422"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32A82DA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3" w:author="Windows 用户" w:date="2022-01-12T20:17:00Z">
              <w:r w:rsidR="00B26F87">
                <w:rPr>
                  <w:noProof/>
                </w:rPr>
                <w:t>6</w:t>
              </w:r>
            </w:ins>
            <w:del w:id="314"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962422"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2781471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5" w:author="Windows 用户" w:date="2022-01-12T20:17:00Z">
              <w:r w:rsidR="00B26F87">
                <w:rPr>
                  <w:noProof/>
                </w:rPr>
                <w:t>7</w:t>
              </w:r>
            </w:ins>
            <w:del w:id="316"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962422"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3236980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7" w:author="Windows 用户" w:date="2022-01-12T20:17:00Z">
              <w:r w:rsidR="00B26F87">
                <w:rPr>
                  <w:noProof/>
                </w:rPr>
                <w:t>8</w:t>
              </w:r>
            </w:ins>
            <w:del w:id="318"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19" w:name="OLE_LINK42"/>
      <w:bookmarkStart w:id="320" w:name="OLE_LINK43"/>
      <w:r w:rsidRPr="00A57B74">
        <w:rPr>
          <w:szCs w:val="22"/>
        </w:rPr>
        <w:t xml:space="preserve"> minimizes the resource usage</w:t>
      </w:r>
      <w:bookmarkEnd w:id="319"/>
      <w:bookmarkEnd w:id="320"/>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21"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21"/>
      <w:r w:rsidRPr="00A57B74">
        <w:t xml:space="preserve"> </w:t>
      </w:r>
      <w:del w:id="322"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23" w:author="Windows 用户" w:date="2021-11-18T21:38:00Z">
        <w:r w:rsidRPr="00A57B74" w:rsidDel="00C701AD">
          <w:delText>6</w:delText>
        </w:r>
      </w:del>
      <w:ins w:id="324"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25" w:author="Windows 用户" w:date="2021-11-18T21:38:00Z">
        <w:r w:rsidRPr="00A57B74" w:rsidDel="00C701AD">
          <w:rPr>
            <w:rFonts w:cs="Times New Roman"/>
          </w:rPr>
          <w:delText>7</w:delText>
        </w:r>
      </w:del>
      <w:ins w:id="326"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27" w:name="OLE_LINK33"/>
      <w:bookmarkStart w:id="328" w:name="OLE_LINK34"/>
      <w:r w:rsidRPr="00A57B74">
        <w:rPr>
          <w:rFonts w:cs="Times New Roman"/>
        </w:rPr>
        <w:t>Constraint</w:t>
      </w:r>
      <w:r w:rsidRPr="00A57B74">
        <w:t xml:space="preserve"> (</w:t>
      </w:r>
      <w:del w:id="329" w:author="Windows 用户" w:date="2021-11-18T21:38:00Z">
        <w:r w:rsidRPr="00A57B74" w:rsidDel="00C701AD">
          <w:delText>8</w:delText>
        </w:r>
      </w:del>
      <w:ins w:id="330"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27"/>
      <w:bookmarkEnd w:id="328"/>
      <w:r w:rsidRPr="00A57B74">
        <w:rPr>
          <w:rFonts w:cs="Times New Roman"/>
        </w:rPr>
        <w:t>Constraint</w:t>
      </w:r>
      <w:r w:rsidRPr="00A57B74">
        <w:t xml:space="preserve"> (</w:t>
      </w:r>
      <w:del w:id="331" w:author="Windows 用户" w:date="2021-11-18T21:38:00Z">
        <w:r w:rsidRPr="00A57B74" w:rsidDel="00C701AD">
          <w:delText>9</w:delText>
        </w:r>
      </w:del>
      <w:ins w:id="332"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E424762" w:rsidR="007D716A" w:rsidRPr="00FB1B5D" w:rsidRDefault="007D716A" w:rsidP="001F1E24">
            <w:pPr>
              <w:spacing w:line="240" w:lineRule="auto"/>
              <w:ind w:firstLineChars="0" w:firstLine="0"/>
            </w:pPr>
            <w:bookmarkStart w:id="333"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4" w:author="Windows 用户" w:date="2022-01-12T20:17:00Z">
              <w:r w:rsidR="00B26F87">
                <w:rPr>
                  <w:noProof/>
                </w:rPr>
                <w:t>9</w:t>
              </w:r>
            </w:ins>
            <w:del w:id="335" w:author="Windows 用户" w:date="2021-11-17T15:57:00Z">
              <w:r w:rsidR="00811358" w:rsidDel="00660CB8">
                <w:rPr>
                  <w:noProof/>
                </w:rPr>
                <w:delText>10</w:delText>
              </w:r>
            </w:del>
            <w:r w:rsidRPr="00FB1B5D">
              <w:fldChar w:fldCharType="end"/>
            </w:r>
            <w:r w:rsidRPr="00FB1B5D">
              <w:t>)</w:t>
            </w:r>
            <w:bookmarkEnd w:id="333"/>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36" w:author="Windows 用户" w:date="2021-11-17T19:50:00Z">
              <w:r w:rsidR="000A671F">
                <w:t>6</w:t>
              </w:r>
            </w:ins>
            <w:del w:id="337" w:author="Windows 用户" w:date="2021-11-17T19:49:00Z">
              <w:r w:rsidRPr="00FB1B5D" w:rsidDel="000A671F">
                <w:delText>7</w:delText>
              </w:r>
            </w:del>
            <w:r w:rsidRPr="00FB1B5D">
              <w:t xml:space="preserve">), </w:t>
            </w:r>
            <w:r w:rsidRPr="00FB1B5D">
              <w:rPr>
                <w:rFonts w:cs="Times New Roman"/>
              </w:rPr>
              <w:t>(</w:t>
            </w:r>
            <w:ins w:id="338" w:author="Windows 用户" w:date="2021-11-17T19:50:00Z">
              <w:r w:rsidR="000A671F">
                <w:rPr>
                  <w:rFonts w:cs="Times New Roman"/>
                </w:rPr>
                <w:t>8</w:t>
              </w:r>
            </w:ins>
            <w:del w:id="339"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962422"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40" w:name="OLE_LINK22"/>
                  <w:bookmarkStart w:id="341"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40"/>
                  <w:bookmarkEnd w:id="341"/>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74CB362" w:rsidR="007D716A" w:rsidRPr="00FB1B5D" w:rsidRDefault="007D716A" w:rsidP="001F1E24">
            <w:pPr>
              <w:spacing w:line="240" w:lineRule="auto"/>
              <w:ind w:firstLineChars="0" w:firstLine="0"/>
            </w:pPr>
            <w:bookmarkStart w:id="342"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3" w:author="Windows 用户" w:date="2022-01-12T20:17:00Z">
              <w:r w:rsidR="00B26F87">
                <w:rPr>
                  <w:noProof/>
                </w:rPr>
                <w:t>10</w:t>
              </w:r>
            </w:ins>
            <w:del w:id="344" w:author="Windows 用户" w:date="2021-11-17T15:57:00Z">
              <w:r w:rsidR="00811358" w:rsidDel="00660CB8">
                <w:rPr>
                  <w:noProof/>
                </w:rPr>
                <w:delText>11</w:delText>
              </w:r>
            </w:del>
            <w:r w:rsidRPr="00FB1B5D">
              <w:fldChar w:fldCharType="end"/>
            </w:r>
            <w:r w:rsidRPr="00FB1B5D">
              <w:t>)</w:t>
            </w:r>
            <w:bookmarkEnd w:id="342"/>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962422"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57AFBB92" w:rsidR="007D716A" w:rsidRPr="00FB1B5D" w:rsidRDefault="007D716A" w:rsidP="001F1E24">
            <w:pPr>
              <w:spacing w:line="240" w:lineRule="auto"/>
              <w:ind w:firstLineChars="0" w:firstLine="0"/>
            </w:pPr>
            <w:bookmarkStart w:id="345"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6" w:author="Windows 用户" w:date="2022-01-12T20:17:00Z">
              <w:r w:rsidR="00B26F87">
                <w:rPr>
                  <w:noProof/>
                </w:rPr>
                <w:t>11</w:t>
              </w:r>
            </w:ins>
            <w:del w:id="347" w:author="Windows 用户" w:date="2021-11-17T15:57:00Z">
              <w:r w:rsidR="00811358" w:rsidDel="00660CB8">
                <w:rPr>
                  <w:noProof/>
                </w:rPr>
                <w:delText>12</w:delText>
              </w:r>
            </w:del>
            <w:r w:rsidRPr="00FB1B5D">
              <w:fldChar w:fldCharType="end"/>
            </w:r>
            <w:r w:rsidRPr="00FB1B5D">
              <w:t>)</w:t>
            </w:r>
            <w:bookmarkEnd w:id="345"/>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962422"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5936F703"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48" w:author="Windows 用户" w:date="2022-01-12T20:17:00Z">
              <w:r w:rsidR="00B26F87">
                <w:rPr>
                  <w:noProof/>
                  <w:szCs w:val="21"/>
                </w:rPr>
                <w:t>12</w:t>
              </w:r>
            </w:ins>
            <w:del w:id="349"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50" w:author="Windows 用户" w:date="2021-12-06T14:47:00Z">
        <w:r w:rsidR="007001DA" w:rsidRPr="007001DA">
          <w:rPr>
            <w:color w:val="0070C0"/>
            <w:rPrChange w:id="351" w:author="Windows 用户" w:date="2021-12-06T14:47:00Z">
              <w:rPr/>
            </w:rPrChange>
          </w:rPr>
          <w:t>parameter</w:t>
        </w:r>
      </w:ins>
      <w:del w:id="352"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962422"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3E8B644D"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53" w:author="Windows 用户" w:date="2022-01-12T20:17:00Z">
              <w:r w:rsidR="00B26F87">
                <w:rPr>
                  <w:noProof/>
                </w:rPr>
                <w:t>13</w:t>
              </w:r>
            </w:ins>
            <w:del w:id="354"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55" w:author="Windows 用户" w:date="2021-11-18T21:39:00Z">
        <w:r w:rsidRPr="00A57B74" w:rsidDel="00483C3C">
          <w:delText>10</w:delText>
        </w:r>
      </w:del>
      <w:ins w:id="356" w:author="Windows 用户" w:date="2021-11-18T21:39:00Z">
        <w:r w:rsidR="00483C3C">
          <w:t>9</w:t>
        </w:r>
      </w:ins>
      <w:r w:rsidRPr="00A57B74">
        <w:t>). At the same time, according to equation (1</w:t>
      </w:r>
      <w:ins w:id="357" w:author="Windows 用户" w:date="2021-11-18T21:39:00Z">
        <w:r w:rsidR="00483C3C">
          <w:t>3</w:t>
        </w:r>
      </w:ins>
      <w:del w:id="358"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59" w:author="Windows 用户" w:date="2021-11-18T21:38:00Z">
        <w:r w:rsidRPr="00A57B74" w:rsidDel="00483C3C">
          <w:delText>8</w:delText>
        </w:r>
      </w:del>
      <w:ins w:id="360" w:author="Windows 用户" w:date="2021-11-18T21:38:00Z">
        <w:r w:rsidR="00483C3C">
          <w:t>7</w:t>
        </w:r>
      </w:ins>
      <w:r w:rsidRPr="00A57B74">
        <w:t>) can be expressed as (</w:t>
      </w:r>
      <w:del w:id="361" w:author="Windows 用户" w:date="2021-12-06T14:18:00Z">
        <w:r w:rsidRPr="00A57B74" w:rsidDel="004B38F3">
          <w:delText>11</w:delText>
        </w:r>
      </w:del>
      <w:ins w:id="362"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63" w:name="OLE_LINK70"/>
      <w:bookmarkStart w:id="364" w:name="OLE_LINK73"/>
      <w:r w:rsidRPr="00A57B74">
        <w:t>a</w:t>
      </w:r>
      <w:del w:id="365" w:author="Windows 用户" w:date="2021-11-18T21:33:00Z">
        <w:r w:rsidRPr="00A57B74" w:rsidDel="008A1EC3">
          <w:delText>n</w:delText>
        </w:r>
      </w:del>
      <w:r w:rsidRPr="00A57B74">
        <w:t xml:space="preserve"> </w:t>
      </w:r>
      <w:ins w:id="366" w:author="Windows 用户" w:date="2021-11-18T21:33:00Z">
        <w:r w:rsidR="008A1EC3" w:rsidRPr="004B38F3">
          <w:rPr>
            <w:color w:val="0070C0"/>
            <w:rPrChange w:id="367" w:author="Windows 用户" w:date="2021-12-06T14:18:00Z">
              <w:rPr/>
            </w:rPrChange>
          </w:rPr>
          <w:t>customized</w:t>
        </w:r>
        <w:r w:rsidR="008A1EC3">
          <w:t xml:space="preserve"> </w:t>
        </w:r>
      </w:ins>
      <w:del w:id="368" w:author="Windows 用户" w:date="2021-11-18T21:33:00Z">
        <w:r w:rsidRPr="00A57B74" w:rsidDel="008A1EC3">
          <w:delText xml:space="preserve">improved </w:delText>
        </w:r>
      </w:del>
      <w:r w:rsidRPr="00A57B74">
        <w:t>genetic algorithm</w:t>
      </w:r>
      <w:bookmarkEnd w:id="363"/>
      <w:bookmarkEnd w:id="364"/>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B05B098" w:rsidR="007D716A" w:rsidRPr="00A57B74" w:rsidRDefault="00253CF5" w:rsidP="00253CF5">
      <w:pPr>
        <w:pStyle w:val="a4"/>
      </w:pPr>
      <w:r>
        <w:t xml:space="preserve">Fig. </w:t>
      </w:r>
      <w:fldSimple w:instr=" SEQ Fig. \* ARABIC ">
        <w:r w:rsidR="00B26F87">
          <w:rPr>
            <w:noProof/>
          </w:rPr>
          <w:t>2</w:t>
        </w:r>
      </w:fldSimple>
      <w:r>
        <w:t xml:space="preserve"> </w:t>
      </w:r>
      <w:r w:rsidRPr="00A57B74">
        <w:t>Project network</w:t>
      </w:r>
    </w:p>
    <w:p w14:paraId="4D1966FF" w14:textId="33C46047" w:rsidR="007D716A" w:rsidRPr="00A57B74" w:rsidRDefault="007D716A" w:rsidP="001F1E24">
      <w:pPr>
        <w:pStyle w:val="a4"/>
        <w:keepNext/>
      </w:pPr>
      <w:r w:rsidRPr="00A57B74">
        <w:t xml:space="preserve">Table </w:t>
      </w:r>
      <w:fldSimple w:instr=" SEQ Table \* ARABIC ">
        <w:r w:rsidR="00B26F87">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962422"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962422"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69" w:author="Windows 用户" w:date="2021-11-20T10:25:00Z"/>
        </w:rPr>
      </w:pPr>
      <w:bookmarkStart w:id="370" w:name="OLE_LINK44"/>
      <w:bookmarkStart w:id="371" w:name="OLE_LINK45"/>
    </w:p>
    <w:p w14:paraId="4F142379" w14:textId="06D3FFF7" w:rsidR="00FF18F5" w:rsidRDefault="00A50F47">
      <w:pPr>
        <w:keepNext/>
        <w:ind w:firstLineChars="0" w:firstLine="0"/>
        <w:jc w:val="center"/>
        <w:rPr>
          <w:ins w:id="372" w:author="Windows 用户" w:date="2021-11-20T10:36:00Z"/>
        </w:rPr>
        <w:pPrChange w:id="373" w:author="Windows 用户" w:date="2021-11-20T10:36:00Z">
          <w:pPr>
            <w:ind w:firstLineChars="0" w:firstLine="0"/>
            <w:jc w:val="center"/>
          </w:pPr>
        </w:pPrChange>
      </w:pPr>
      <w:ins w:id="374" w:author="Windows 用户" w:date="2021-12-01T10:01:00Z">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1C493745" w:rsidR="00E64DCD" w:rsidRDefault="00FF18F5">
      <w:pPr>
        <w:pStyle w:val="a4"/>
        <w:rPr>
          <w:ins w:id="375" w:author="Windows 用户" w:date="2021-11-20T10:28:00Z"/>
        </w:rPr>
        <w:pPrChange w:id="376" w:author="Windows 用户" w:date="2021-11-20T10:36:00Z">
          <w:pPr>
            <w:ind w:firstLine="420"/>
          </w:pPr>
        </w:pPrChange>
      </w:pPr>
      <w:bookmarkStart w:id="377" w:name="_Ref88297098"/>
      <w:ins w:id="378" w:author="Windows 用户" w:date="2021-11-20T10:36:00Z">
        <w:r>
          <w:t xml:space="preserve">Fig. </w:t>
        </w:r>
        <w:r>
          <w:fldChar w:fldCharType="begin"/>
        </w:r>
        <w:r>
          <w:instrText xml:space="preserve"> SEQ Fig. \* ARABIC </w:instrText>
        </w:r>
      </w:ins>
      <w:r>
        <w:fldChar w:fldCharType="separate"/>
      </w:r>
      <w:ins w:id="379" w:author="Windows 用户" w:date="2022-01-12T20:17:00Z">
        <w:r w:rsidR="00B26F87">
          <w:rPr>
            <w:noProof/>
          </w:rPr>
          <w:t>3</w:t>
        </w:r>
      </w:ins>
      <w:ins w:id="380" w:author="Windows 用户" w:date="2021-11-20T10:36:00Z">
        <w:r>
          <w:fldChar w:fldCharType="end"/>
        </w:r>
        <w:bookmarkEnd w:id="377"/>
        <w:r>
          <w:t xml:space="preserve"> </w:t>
        </w:r>
      </w:ins>
      <w:ins w:id="381" w:author="Windows 用户" w:date="2021-11-22T12:49:00Z">
        <w:r w:rsidR="00E92C27" w:rsidRPr="00E92C27">
          <w:t>The project network and corresponding optimal schedule</w:t>
        </w:r>
      </w:ins>
      <w:ins w:id="382"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83" w:author="Windows 用户" w:date="2021-11-20T10:38:00Z">
            <w:rPr/>
          </w:rPrChange>
        </w:rPr>
      </w:pPr>
      <w:ins w:id="384" w:author="Windows 用户" w:date="2021-11-22T12:35:00Z">
        <w:r w:rsidRPr="004825DA">
          <w:rPr>
            <w:color w:val="0070C0"/>
            <w:rPrChange w:id="385" w:author="Windows 用户" w:date="2021-11-23T13:00:00Z">
              <w:rPr/>
            </w:rPrChange>
          </w:rPr>
          <w:t>The example project has three different project structures</w:t>
        </w:r>
      </w:ins>
      <w:ins w:id="386" w:author="Windows 用户" w:date="2021-12-18T14:22:00Z">
        <w:r w:rsidR="009B40FA">
          <w:rPr>
            <w:color w:val="0070C0"/>
          </w:rPr>
          <w:t xml:space="preserve"> and the corres</w:t>
        </w:r>
      </w:ins>
      <w:ins w:id="387" w:author="Windows 用户" w:date="2021-12-18T14:23:00Z">
        <w:r w:rsidR="009B40FA">
          <w:rPr>
            <w:color w:val="0070C0"/>
          </w:rPr>
          <w:t>ponding set of implemented activities</w:t>
        </w:r>
      </w:ins>
      <w:ins w:id="388" w:author="Windows 用户" w:date="2021-11-22T12:35:00Z">
        <w:r w:rsidRPr="004825DA">
          <w:rPr>
            <w:color w:val="0070C0"/>
            <w:rPrChange w:id="389" w:author="Windows 用户" w:date="2021-11-23T13:00:00Z">
              <w:rPr/>
            </w:rPrChange>
          </w:rPr>
          <w:t xml:space="preserve">: </w:t>
        </w:r>
      </w:ins>
      <m:oMath>
        <m:sSub>
          <m:sSubPr>
            <m:ctrlPr>
              <w:ins w:id="390" w:author="Windows 用户" w:date="2021-12-18T14:28:00Z">
                <w:rPr>
                  <w:rFonts w:ascii="Cambria Math" w:hAnsi="Cambria Math"/>
                  <w:color w:val="0070C0"/>
                </w:rPr>
              </w:ins>
            </m:ctrlPr>
          </m:sSubPr>
          <m:e>
            <m:r>
              <w:ins w:id="391" w:author="Windows 用户" w:date="2021-12-18T14:28:00Z">
                <m:rPr>
                  <m:sty m:val="p"/>
                </m:rPr>
                <w:rPr>
                  <w:rFonts w:ascii="Cambria Math" w:hAnsi="Cambria Math"/>
                  <w:color w:val="0070C0"/>
                </w:rPr>
                <m:t>P</m:t>
              </w:ins>
            </m:r>
          </m:e>
          <m:sub>
            <m:r>
              <w:ins w:id="392" w:author="Windows 用户" w:date="2021-12-18T14:28:00Z">
                <w:rPr>
                  <w:rFonts w:ascii="Cambria Math" w:hAnsi="Cambria Math"/>
                  <w:color w:val="0070C0"/>
                </w:rPr>
                <m:t>1</m:t>
              </w:ins>
            </m:r>
          </m:sub>
        </m:sSub>
      </m:oMath>
      <w:ins w:id="393" w:author="Windows 用户" w:date="2021-12-18T14:28:00Z">
        <w:r w:rsidR="009B40FA">
          <w:rPr>
            <w:rFonts w:hint="eastAsia"/>
            <w:color w:val="0070C0"/>
          </w:rPr>
          <w:t xml:space="preserve"> </w:t>
        </w:r>
      </w:ins>
      <w:ins w:id="394" w:author="Windows 用户" w:date="2021-11-20T10:32:00Z">
        <w:r w:rsidR="00A52C55" w:rsidRPr="004825DA">
          <w:rPr>
            <w:color w:val="0070C0"/>
            <w:rPrChange w:id="395" w:author="Windows 用户" w:date="2021-11-23T13:00:00Z">
              <w:rPr/>
            </w:rPrChange>
          </w:rPr>
          <w:t xml:space="preserve">= </w:t>
        </w:r>
      </w:ins>
      <w:ins w:id="396" w:author="Windows 用户" w:date="2021-11-20T10:30:00Z">
        <w:r w:rsidR="006C5024" w:rsidRPr="004825DA">
          <w:rPr>
            <w:color w:val="0070C0"/>
            <w:rPrChange w:id="397" w:author="Windows 用户" w:date="2021-11-23T13:00:00Z">
              <w:rPr/>
            </w:rPrChange>
          </w:rPr>
          <w:t>{</w:t>
        </w:r>
      </w:ins>
      <w:ins w:id="398" w:author="Windows 用户" w:date="2021-11-20T10:31:00Z">
        <w:r w:rsidR="0073090D" w:rsidRPr="004825DA">
          <w:rPr>
            <w:color w:val="0070C0"/>
            <w:rPrChange w:id="399" w:author="Windows 用户" w:date="2021-11-23T13:00:00Z">
              <w:rPr/>
            </w:rPrChange>
          </w:rPr>
          <w:t>0, 1, 2, 3, 5, 6, 8, 10</w:t>
        </w:r>
      </w:ins>
      <w:ins w:id="400" w:author="Windows 用户" w:date="2021-11-20T10:30:00Z">
        <w:r w:rsidR="006C5024" w:rsidRPr="004825DA">
          <w:rPr>
            <w:color w:val="0070C0"/>
            <w:rPrChange w:id="401" w:author="Windows 用户" w:date="2021-11-23T13:00:00Z">
              <w:rPr/>
            </w:rPrChange>
          </w:rPr>
          <w:t>}</w:t>
        </w:r>
      </w:ins>
      <w:ins w:id="402" w:author="Windows 用户" w:date="2021-11-20T10:32:00Z">
        <w:r w:rsidR="0073090D" w:rsidRPr="004825DA">
          <w:rPr>
            <w:color w:val="0070C0"/>
            <w:rPrChange w:id="403" w:author="Windows 用户" w:date="2021-11-23T13:00:00Z">
              <w:rPr/>
            </w:rPrChange>
          </w:rPr>
          <w:t>,</w:t>
        </w:r>
      </w:ins>
      <w:ins w:id="404" w:author="Windows 用户" w:date="2021-11-21T11:05:00Z">
        <w:r w:rsidR="00760871" w:rsidRPr="004825DA">
          <w:rPr>
            <w:color w:val="0070C0"/>
            <w:rPrChange w:id="405" w:author="Windows 用户" w:date="2021-11-23T13:00:00Z">
              <w:rPr/>
            </w:rPrChange>
          </w:rPr>
          <w:t xml:space="preserve"> </w:t>
        </w:r>
      </w:ins>
      <m:oMath>
        <m:sSub>
          <m:sSubPr>
            <m:ctrlPr>
              <w:ins w:id="406" w:author="Windows 用户" w:date="2021-12-18T14:28:00Z">
                <w:rPr>
                  <w:rFonts w:ascii="Cambria Math" w:hAnsi="Cambria Math"/>
                  <w:color w:val="0070C0"/>
                </w:rPr>
              </w:ins>
            </m:ctrlPr>
          </m:sSubPr>
          <m:e>
            <m:r>
              <w:ins w:id="407" w:author="Windows 用户" w:date="2021-12-18T14:28:00Z">
                <m:rPr>
                  <m:sty m:val="p"/>
                </m:rPr>
                <w:rPr>
                  <w:rFonts w:ascii="Cambria Math" w:hAnsi="Cambria Math"/>
                  <w:color w:val="0070C0"/>
                </w:rPr>
                <m:t>P</m:t>
              </w:ins>
            </m:r>
          </m:e>
          <m:sub>
            <m:r>
              <w:ins w:id="408" w:author="Windows 用户" w:date="2021-12-18T14:28:00Z">
                <w:rPr>
                  <w:rFonts w:ascii="Cambria Math" w:hAnsi="Cambria Math"/>
                  <w:color w:val="0070C0"/>
                </w:rPr>
                <m:t>2</m:t>
              </w:ins>
            </m:r>
          </m:sub>
        </m:sSub>
      </m:oMath>
      <w:ins w:id="409" w:author="Windows 用户" w:date="2021-12-18T14:29:00Z">
        <w:r w:rsidR="009B40FA">
          <w:rPr>
            <w:rFonts w:hint="eastAsia"/>
            <w:color w:val="0070C0"/>
          </w:rPr>
          <w:t xml:space="preserve"> </w:t>
        </w:r>
      </w:ins>
      <w:ins w:id="410" w:author="Windows 用户" w:date="2021-11-20T10:32:00Z">
        <w:r w:rsidR="00A52C55" w:rsidRPr="004825DA">
          <w:rPr>
            <w:color w:val="0070C0"/>
            <w:rPrChange w:id="411" w:author="Windows 用户" w:date="2021-11-23T13:00:00Z">
              <w:rPr/>
            </w:rPrChange>
          </w:rPr>
          <w:t xml:space="preserve">= </w:t>
        </w:r>
        <w:r w:rsidR="0073090D" w:rsidRPr="004825DA">
          <w:rPr>
            <w:color w:val="0070C0"/>
            <w:rPrChange w:id="412" w:author="Windows 用户" w:date="2021-11-23T13:00:00Z">
              <w:rPr/>
            </w:rPrChange>
          </w:rPr>
          <w:t xml:space="preserve">{0, 1, 2, 3, 5, 6, </w:t>
        </w:r>
        <w:r w:rsidR="00A52C55" w:rsidRPr="004825DA">
          <w:rPr>
            <w:color w:val="0070C0"/>
            <w:rPrChange w:id="413" w:author="Windows 用户" w:date="2021-11-23T13:00:00Z">
              <w:rPr/>
            </w:rPrChange>
          </w:rPr>
          <w:t>9</w:t>
        </w:r>
        <w:r w:rsidR="0073090D" w:rsidRPr="004825DA">
          <w:rPr>
            <w:color w:val="0070C0"/>
            <w:rPrChange w:id="414" w:author="Windows 用户" w:date="2021-11-23T13:00:00Z">
              <w:rPr/>
            </w:rPrChange>
          </w:rPr>
          <w:t>, 10}</w:t>
        </w:r>
        <w:r w:rsidR="00A52C55" w:rsidRPr="004825DA">
          <w:rPr>
            <w:color w:val="0070C0"/>
            <w:rPrChange w:id="415" w:author="Windows 用户" w:date="2021-11-23T13:00:00Z">
              <w:rPr/>
            </w:rPrChange>
          </w:rPr>
          <w:t xml:space="preserve">, </w:t>
        </w:r>
      </w:ins>
      <m:oMath>
        <m:sSub>
          <m:sSubPr>
            <m:ctrlPr>
              <w:ins w:id="416" w:author="Windows 用户" w:date="2021-12-18T14:28:00Z">
                <w:rPr>
                  <w:rFonts w:ascii="Cambria Math" w:hAnsi="Cambria Math"/>
                  <w:color w:val="0070C0"/>
                </w:rPr>
              </w:ins>
            </m:ctrlPr>
          </m:sSubPr>
          <m:e>
            <m:r>
              <w:ins w:id="417" w:author="Windows 用户" w:date="2021-12-18T14:28:00Z">
                <m:rPr>
                  <m:sty m:val="p"/>
                </m:rPr>
                <w:rPr>
                  <w:rFonts w:ascii="Cambria Math" w:hAnsi="Cambria Math"/>
                  <w:color w:val="0070C0"/>
                </w:rPr>
                <m:t>P</m:t>
              </w:ins>
            </m:r>
          </m:e>
          <m:sub>
            <m:r>
              <w:ins w:id="418" w:author="Windows 用户" w:date="2021-12-18T14:28:00Z">
                <w:rPr>
                  <w:rFonts w:ascii="Cambria Math" w:hAnsi="Cambria Math"/>
                  <w:color w:val="0070C0"/>
                </w:rPr>
                <m:t>3</m:t>
              </w:ins>
            </m:r>
          </m:sub>
        </m:sSub>
      </m:oMath>
      <w:ins w:id="419" w:author="Windows 用户" w:date="2021-11-20T10:32:00Z">
        <w:r w:rsidR="00A52C55" w:rsidRPr="004825DA">
          <w:rPr>
            <w:color w:val="0070C0"/>
            <w:rPrChange w:id="420" w:author="Windows 用户" w:date="2021-11-23T13:00:00Z">
              <w:rPr/>
            </w:rPrChange>
          </w:rPr>
          <w:t xml:space="preserve"> = {0, 1, 2, 4, 7, 10}</w:t>
        </w:r>
      </w:ins>
      <w:bookmarkStart w:id="421" w:name="OLE_LINK98"/>
      <w:ins w:id="422" w:author="Windows 用户" w:date="2021-12-18T14:29:00Z">
        <w:r w:rsidR="009B40FA">
          <w:rPr>
            <w:color w:val="0070C0"/>
          </w:rPr>
          <w:t xml:space="preserve">. </w:t>
        </w:r>
      </w:ins>
      <w:bookmarkEnd w:id="421"/>
      <w:ins w:id="423" w:author="Windows 用户" w:date="2021-12-18T14:25:00Z">
        <w:r w:rsidR="009B40FA">
          <w:rPr>
            <w:color w:val="0070C0"/>
          </w:rPr>
          <w:t>These structure</w:t>
        </w:r>
      </w:ins>
      <w:ins w:id="424" w:author="Windows 用户" w:date="2021-12-18T14:26:00Z">
        <w:r w:rsidR="009B40FA">
          <w:rPr>
            <w:color w:val="0070C0"/>
          </w:rPr>
          <w:t>s</w:t>
        </w:r>
      </w:ins>
      <w:ins w:id="425" w:author="Windows 用户" w:date="2021-12-18T14:25:00Z">
        <w:r w:rsidR="009B40FA">
          <w:rPr>
            <w:color w:val="0070C0"/>
          </w:rPr>
          <w:t xml:space="preserve"> </w:t>
        </w:r>
      </w:ins>
      <w:ins w:id="426"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27" w:author="Windows 用户" w:date="2021-12-18T14:10:00Z">
        <w:r w:rsidR="00D12214" w:rsidRPr="00762844">
          <w:rPr>
            <w:color w:val="0070C0"/>
          </w:rPr>
          <w:t>Fig.3</w:t>
        </w:r>
      </w:ins>
      <w:ins w:id="428"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29" w:author="Windows 用户" w:date="2021-12-18T14:30:00Z">
        <w:r w:rsidR="009B40FA">
          <w:rPr>
            <w:color w:val="0070C0"/>
          </w:rPr>
          <w:t>se</w:t>
        </w:r>
      </w:ins>
      <w:ins w:id="430" w:author="Windows 用户" w:date="2021-12-18T14:29:00Z">
        <w:r w:rsidR="009B40FA" w:rsidRPr="003D2FCB">
          <w:rPr>
            <w:color w:val="0070C0"/>
          </w:rPr>
          <w:t xml:space="preserve"> optimal schedule</w:t>
        </w:r>
      </w:ins>
      <w:ins w:id="431" w:author="Windows 用户" w:date="2021-12-18T14:30:00Z">
        <w:r w:rsidR="009B40FA">
          <w:rPr>
            <w:color w:val="0070C0"/>
          </w:rPr>
          <w:t>s</w:t>
        </w:r>
      </w:ins>
      <w:ins w:id="432" w:author="Windows 用户" w:date="2021-12-18T14:29:00Z">
        <w:r w:rsidR="009B40FA" w:rsidRPr="003D2FCB">
          <w:rPr>
            <w:color w:val="0070C0"/>
          </w:rPr>
          <w:t xml:space="preserve"> are 94, 75 and 122 respectively.</w:t>
        </w:r>
      </w:ins>
      <w:ins w:id="433" w:author="Windows 用户" w:date="2021-12-18T14:10:00Z">
        <w:r w:rsidR="00D12214" w:rsidRPr="00762844">
          <w:rPr>
            <w:color w:val="0070C0"/>
          </w:rPr>
          <w:t xml:space="preserve"> </w:t>
        </w:r>
      </w:ins>
      <w:ins w:id="434" w:author="Windows 用户" w:date="2021-11-23T12:58:00Z">
        <w:r w:rsidR="00AA7978" w:rsidRPr="004825DA">
          <w:rPr>
            <w:color w:val="0070C0"/>
            <w:rPrChange w:id="435"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36" w:author="Windows 用户" w:date="2021-11-23T13:00:00Z">
        <w:r w:rsidR="004825DA" w:rsidRPr="004825DA">
          <w:rPr>
            <w:color w:val="0070C0"/>
            <w:rPrChange w:id="437" w:author="Windows 用户" w:date="2021-11-23T13:00:00Z">
              <w:rPr/>
            </w:rPrChange>
          </w:rPr>
          <w:t>more conducive to adjusting activities to level resources</w:t>
        </w:r>
      </w:ins>
      <w:ins w:id="438" w:author="Windows 用户" w:date="2021-11-23T12:58:00Z">
        <w:r w:rsidR="00AA7978" w:rsidRPr="004825DA">
          <w:rPr>
            <w:color w:val="0070C0"/>
            <w:rPrChange w:id="439" w:author="Windows 用户" w:date="2021-11-23T13:00:00Z">
              <w:rPr/>
            </w:rPrChange>
          </w:rPr>
          <w:t xml:space="preserve">. </w:t>
        </w:r>
      </w:ins>
      <w:r w:rsidR="007D716A" w:rsidRPr="00A57B74">
        <w:t xml:space="preserve">We use CPLEX to solve the linear integer programming model M1 of the example project. </w:t>
      </w:r>
      <w:bookmarkStart w:id="440" w:name="OLE_LINK74"/>
      <w:bookmarkStart w:id="441" w:name="OLE_LINK75"/>
      <w:r w:rsidR="007D716A" w:rsidRPr="00512C55">
        <w:rPr>
          <w:color w:val="0070C0"/>
          <w:rPrChange w:id="442" w:author="Windows 用户" w:date="2021-11-20T10:38:00Z">
            <w:rPr/>
          </w:rPrChange>
        </w:rPr>
        <w:t xml:space="preserve">The </w:t>
      </w:r>
      <w:ins w:id="443"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44" w:author="Windows 用户" w:date="2021-11-20T10:38:00Z">
            <w:rPr/>
          </w:rPrChange>
        </w:rPr>
        <w:t>obtained optimal schedule</w:t>
      </w:r>
      <w:del w:id="445" w:author="Windows 用户" w:date="2021-12-18T14:32:00Z">
        <w:r w:rsidR="007D716A" w:rsidRPr="00512C55" w:rsidDel="009B40FA">
          <w:rPr>
            <w:color w:val="0070C0"/>
            <w:rPrChange w:id="446" w:author="Windows 用户" w:date="2021-11-20T10:38:00Z">
              <w:rPr/>
            </w:rPrChange>
          </w:rPr>
          <w:delText xml:space="preserve"> and</w:delText>
        </w:r>
      </w:del>
      <w:r w:rsidR="007D716A" w:rsidRPr="00512C55">
        <w:rPr>
          <w:color w:val="0070C0"/>
          <w:rPrChange w:id="447" w:author="Windows 用户" w:date="2021-11-20T10:38:00Z">
            <w:rPr/>
          </w:rPrChange>
        </w:rPr>
        <w:t xml:space="preserve"> </w:t>
      </w:r>
      <w:del w:id="448" w:author="Windows 用户" w:date="2021-12-18T14:32:00Z">
        <w:r w:rsidR="007D716A" w:rsidRPr="00512C55" w:rsidDel="009B40FA">
          <w:rPr>
            <w:color w:val="0070C0"/>
            <w:rPrChange w:id="449" w:author="Windows 用户" w:date="2021-11-20T10:38:00Z">
              <w:rPr/>
            </w:rPrChange>
          </w:rPr>
          <w:delText xml:space="preserve">project structure </w:delText>
        </w:r>
      </w:del>
      <w:r w:rsidR="007D716A" w:rsidRPr="00512C55">
        <w:rPr>
          <w:rFonts w:cs="Times New Roman"/>
          <w:color w:val="0070C0"/>
          <w:rPrChange w:id="450" w:author="Windows 用户" w:date="2021-11-20T10:38:00Z">
            <w:rPr>
              <w:rFonts w:cs="Times New Roman"/>
            </w:rPr>
          </w:rPrChange>
        </w:rPr>
        <w:t>are</w:t>
      </w:r>
      <w:r w:rsidR="007D716A" w:rsidRPr="00512C55">
        <w:rPr>
          <w:color w:val="0070C0"/>
          <w:rPrChange w:id="451" w:author="Windows 用户" w:date="2021-11-20T10:38:00Z">
            <w:rPr/>
          </w:rPrChange>
        </w:rPr>
        <w:t xml:space="preserve"> shown in Fig</w:t>
      </w:r>
      <w:r w:rsidR="0084133A" w:rsidRPr="00512C55">
        <w:rPr>
          <w:color w:val="0070C0"/>
          <w:rPrChange w:id="452" w:author="Windows 用户" w:date="2021-11-20T10:38:00Z">
            <w:rPr/>
          </w:rPrChange>
        </w:rPr>
        <w:t>.</w:t>
      </w:r>
      <w:r w:rsidR="007D716A" w:rsidRPr="00512C55">
        <w:rPr>
          <w:color w:val="0070C0"/>
          <w:rPrChange w:id="453" w:author="Windows 用户" w:date="2021-11-20T10:38:00Z">
            <w:rPr/>
          </w:rPrChange>
        </w:rPr>
        <w:t xml:space="preserve"> 3</w:t>
      </w:r>
      <w:ins w:id="454" w:author="Windows 用户" w:date="2021-11-22T12:38:00Z">
        <w:r w:rsidR="003B3629">
          <w:rPr>
            <w:color w:val="0070C0"/>
          </w:rPr>
          <w:t>(2)</w:t>
        </w:r>
      </w:ins>
      <w:r w:rsidR="007D716A" w:rsidRPr="00512C55">
        <w:rPr>
          <w:color w:val="0070C0"/>
          <w:rPrChange w:id="455" w:author="Windows 用户" w:date="2021-11-20T10:38:00Z">
            <w:rPr/>
          </w:rPrChange>
        </w:rPr>
        <w:t xml:space="preserve">. </w:t>
      </w:r>
      <w:del w:id="456" w:author="Windows 用户" w:date="2021-11-22T12:38:00Z">
        <w:r w:rsidR="007D716A" w:rsidRPr="00512C55" w:rsidDel="003B3629">
          <w:rPr>
            <w:color w:val="0070C0"/>
            <w:rPrChange w:id="457"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8" w:author="Windows 用户" w:date="2021-11-20T10:38:00Z">
                        <w:rPr>
                          <w:rFonts w:ascii="Cambria Math" w:eastAsia="MS Gothic" w:hAnsi="Cambria Math" w:cs="MS Gothic"/>
                        </w:rPr>
                      </w:rPrChange>
                    </w:rPr>
                    <m:t>h=1</m:t>
                  </m:r>
                </m:sub>
                <m:sup>
                  <m:r>
                    <w:rPr>
                      <w:rFonts w:ascii="Cambria Math" w:hAnsi="Cambria Math"/>
                      <w:color w:val="0070C0"/>
                      <w:rPrChange w:id="459"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60" w:author="Windows 用户" w:date="2021-11-20T10:38:00Z">
                            <w:rPr>
                              <w:rFonts w:ascii="Cambria Math" w:hAnsi="Cambria Math"/>
                            </w:rPr>
                          </w:rPrChange>
                        </w:rPr>
                        <m:t>2</m:t>
                      </m:r>
                      <m:r>
                        <w:rPr>
                          <w:rFonts w:ascii="Cambria Math" w:hAnsi="Cambria Math"/>
                          <w:color w:val="0070C0"/>
                          <w:rPrChange w:id="461" w:author="Windows 用户" w:date="2021-11-20T10:38:00Z">
                            <w:rPr>
                              <w:rFonts w:ascii="Cambria Math" w:hAnsi="Cambria Math"/>
                            </w:rPr>
                          </w:rPrChange>
                        </w:rPr>
                        <m:t>h-1</m:t>
                      </m:r>
                    </m:e>
                  </m:d>
                </m:e>
              </m:nary>
            </m:e>
          </m:d>
          <m:r>
            <w:rPr>
              <w:rFonts w:ascii="Cambria Math" w:hAnsi="Cambria Math"/>
              <w:color w:val="0070C0"/>
              <w:rPrChange w:id="462"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63" w:author="Windows 用户" w:date="2021-11-20T10:38:00Z">
                        <w:rPr>
                          <w:rFonts w:ascii="Cambria Math" w:eastAsia="MS Gothic" w:hAnsi="Cambria Math" w:cs="MS Gothic"/>
                        </w:rPr>
                      </w:rPrChange>
                    </w:rPr>
                    <m:t>h=1</m:t>
                  </m:r>
                </m:sub>
                <m:sup>
                  <m:r>
                    <w:rPr>
                      <w:rFonts w:ascii="Cambria Math" w:hAnsi="Cambria Math"/>
                      <w:color w:val="0070C0"/>
                      <w:rPrChange w:id="464"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65" w:author="Windows 用户" w:date="2021-11-20T10:38:00Z">
                            <w:rPr>
                              <w:rFonts w:ascii="Cambria Math" w:hAnsi="Cambria Math"/>
                            </w:rPr>
                          </w:rPrChange>
                        </w:rPr>
                        <m:t>2</m:t>
                      </m:r>
                      <m:r>
                        <w:rPr>
                          <w:rFonts w:ascii="Cambria Math" w:hAnsi="Cambria Math"/>
                          <w:color w:val="0070C0"/>
                          <w:rPrChange w:id="466" w:author="Windows 用户" w:date="2021-11-20T10:38:00Z">
                            <w:rPr>
                              <w:rFonts w:ascii="Cambria Math" w:hAnsi="Cambria Math"/>
                            </w:rPr>
                          </w:rPrChange>
                        </w:rPr>
                        <m:t>h-1</m:t>
                      </m:r>
                    </m:e>
                  </m:d>
                </m:e>
              </m:nary>
            </m:e>
          </m:d>
          <m:r>
            <w:rPr>
              <w:rFonts w:ascii="Cambria Math" w:hAnsi="Cambria Math"/>
              <w:color w:val="0070C0"/>
              <w:rPrChange w:id="467" w:author="Windows 用户" w:date="2021-11-20T10:38:00Z">
                <w:rPr>
                  <w:rFonts w:ascii="Cambria Math" w:hAnsi="Cambria Math"/>
                </w:rPr>
              </w:rPrChange>
            </w:rPr>
            <m:t>×3=</m:t>
          </m:r>
          <m:r>
            <m:rPr>
              <m:sty m:val="p"/>
            </m:rPr>
            <w:rPr>
              <w:rFonts w:ascii="Cambria Math" w:hAnsi="Cambria Math"/>
              <w:color w:val="0070C0"/>
              <w:rPrChange w:id="468" w:author="Windows 用户" w:date="2021-11-20T10:38:00Z">
                <w:rPr>
                  <w:rFonts w:ascii="Cambria Math" w:hAnsi="Cambria Math"/>
                </w:rPr>
              </w:rPrChange>
            </w:rPr>
            <m:t>75</m:t>
          </m:r>
        </m:oMath>
        <w:r w:rsidR="007D716A" w:rsidRPr="00512C55" w:rsidDel="003B3629">
          <w:rPr>
            <w:color w:val="0070C0"/>
            <w:rPrChange w:id="469" w:author="Windows 用户" w:date="2021-11-20T10:38:00Z">
              <w:rPr/>
            </w:rPrChange>
          </w:rPr>
          <w:delText>.</w:delText>
        </w:r>
      </w:del>
    </w:p>
    <w:bookmarkEnd w:id="440"/>
    <w:bookmarkEnd w:id="441"/>
    <w:p w14:paraId="558636D9" w14:textId="699FD4B5" w:rsidR="0084133A" w:rsidDel="00512C55" w:rsidRDefault="007D716A" w:rsidP="0084133A">
      <w:pPr>
        <w:keepNext/>
        <w:ind w:firstLineChars="0" w:firstLine="0"/>
        <w:jc w:val="center"/>
        <w:rPr>
          <w:del w:id="470" w:author="Windows 用户" w:date="2021-11-20T10:36:00Z"/>
        </w:rPr>
      </w:pPr>
      <w:del w:id="471"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72" w:author="Windows 用户" w:date="2021-11-20T10:36:00Z"/>
        </w:rPr>
      </w:pPr>
      <w:del w:id="473" w:author="Windows 用户" w:date="2021-11-20T10:36:00Z">
        <w:r w:rsidDel="00512C55">
          <w:delText xml:space="preserve">Fig. </w:delText>
        </w:r>
        <w:r w:rsidR="00C61D00" w:rsidDel="00512C55">
          <w:fldChar w:fldCharType="begin"/>
        </w:r>
        <w:r w:rsidR="00C61D00" w:rsidDel="00512C55">
          <w:delInstrText xml:space="preserve"> SEQ Fig. \* ARABIC </w:delInstrText>
        </w:r>
        <w:r w:rsidR="00C61D00" w:rsidDel="00512C55">
          <w:fldChar w:fldCharType="separate"/>
        </w:r>
        <w:r w:rsidR="00660CB8" w:rsidDel="00FF18F5">
          <w:rPr>
            <w:noProof/>
          </w:rPr>
          <w:delText>3</w:delText>
        </w:r>
        <w:r w:rsidR="00C61D00" w:rsidDel="00512C55">
          <w:rPr>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70"/>
    <w:bookmarkEnd w:id="371"/>
    <w:p w14:paraId="40B6B769" w14:textId="124715F1" w:rsidR="007D716A" w:rsidRPr="00A57B74" w:rsidDel="004E2A73" w:rsidRDefault="007D716A" w:rsidP="001F1E24">
      <w:pPr>
        <w:pStyle w:val="2"/>
        <w:spacing w:before="156" w:after="156"/>
        <w:rPr>
          <w:del w:id="474" w:author="Windows 用户" w:date="2021-11-18T21:27:00Z"/>
        </w:rPr>
      </w:pPr>
      <w:commentRangeStart w:id="475"/>
      <w:del w:id="476" w:author="Windows 用户" w:date="2021-11-18T21:27:00Z">
        <w:r w:rsidRPr="00A57B74" w:rsidDel="004E2A73">
          <w:delText>Model extension</w:delText>
        </w:r>
        <w:commentRangeEnd w:id="475"/>
        <w:r w:rsidR="005D1CD3" w:rsidDel="004E2A73">
          <w:rPr>
            <w:rStyle w:val="af0"/>
            <w:b w:val="0"/>
            <w:bCs w:val="0"/>
          </w:rPr>
          <w:commentReference w:id="475"/>
        </w:r>
      </w:del>
    </w:p>
    <w:p w14:paraId="3CA70A17" w14:textId="5FA03141" w:rsidR="007D716A" w:rsidRPr="00A57B74" w:rsidDel="004E2A73" w:rsidRDefault="007D716A" w:rsidP="001F1E24">
      <w:pPr>
        <w:ind w:firstLine="420"/>
        <w:rPr>
          <w:del w:id="477" w:author="Windows 用户" w:date="2021-11-18T21:27:00Z"/>
        </w:rPr>
      </w:pPr>
      <w:del w:id="478"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79" w:author="Windows 用户" w:date="2021-11-20T09:40:00Z">
        <w:r w:rsidRPr="00A57B74" w:rsidDel="00C61D00">
          <w:delText xml:space="preserve"> due to the following proposition</w:delText>
        </w:r>
      </w:del>
      <w:del w:id="480" w:author="Windows 用户" w:date="2021-11-21T10:23:00Z">
        <w:r w:rsidRPr="00A57B74" w:rsidDel="00656B5F">
          <w:delText>.</w:delText>
        </w:r>
      </w:del>
    </w:p>
    <w:p w14:paraId="6F3AF11D" w14:textId="1F8E673A" w:rsidR="007D716A" w:rsidRPr="00A57B74" w:rsidDel="00656B5F" w:rsidRDefault="007D716A">
      <w:pPr>
        <w:ind w:firstLine="422"/>
        <w:rPr>
          <w:del w:id="481" w:author="Windows 用户" w:date="2021-11-21T10:23:00Z"/>
        </w:rPr>
      </w:pPr>
      <w:del w:id="482" w:author="Windows 用户" w:date="2021-11-18T21:27:00Z">
        <w:r w:rsidRPr="00A57B74" w:rsidDel="004E2A73">
          <w:rPr>
            <w:b/>
          </w:rPr>
          <w:delText>Proposition 2</w:delText>
        </w:r>
        <w:r w:rsidRPr="00A57B74" w:rsidDel="004E2A73">
          <w:delText xml:space="preserve">: </w:delText>
        </w:r>
      </w:del>
      <w:del w:id="483"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84"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85" w:author="Windows 用户" w:date="2021-11-21T10:23:00Z"/>
              </w:rPr>
            </w:pPr>
            <w:del w:id="486"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87" w:author="Windows 用户" w:date="2021-11-21T10:23:00Z"/>
              </w:rPr>
            </w:pPr>
            <w:del w:id="488"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89"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90"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91" w:author="Windows 用户" w:date="2021-11-21T10:23:00Z"/>
              </w:rPr>
            </w:pPr>
            <w:del w:id="492"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93" w:author="Windows 用户" w:date="2021-11-21T10:23:00Z"/>
        </w:rPr>
      </w:pPr>
      <w:del w:id="494"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95"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96" w:author="Windows 用户" w:date="2021-11-21T10:23:00Z"/>
              </w:rPr>
            </w:pPr>
            <w:del w:id="497"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98" w:author="Windows 用户" w:date="2021-11-21T10:23:00Z"/>
              </w:rPr>
            </w:pPr>
            <m:oMathPara>
              <m:oMath>
                <m:r>
                  <w:del w:id="499"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500" w:author="Windows 用户" w:date="2021-11-21T10:23:00Z"/>
              </w:rPr>
            </w:pPr>
            <w:del w:id="501"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502" w:author="Windows 用户" w:date="2021-11-17T15:57:00Z">
              <w:r w:rsidR="00811358" w:rsidDel="00660CB8">
                <w:rPr>
                  <w:noProof/>
                </w:rPr>
                <w:delText>15</w:delText>
              </w:r>
            </w:del>
            <w:del w:id="503"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504" w:author="Windows 用户" w:date="2021-11-21T10:12:00Z"/>
        </w:rPr>
      </w:pPr>
      <w:del w:id="505"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506" w:author="Windows 用户" w:date="2021-11-21T10:23:00Z"/>
        </w:rPr>
      </w:pPr>
      <w:del w:id="507"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299F9A4A" w:rsidR="007D716A" w:rsidRPr="00A57B74" w:rsidRDefault="007D716A" w:rsidP="001F1E24">
      <w:pPr>
        <w:ind w:firstLine="420"/>
      </w:pPr>
      <w:r w:rsidRPr="00587BFB">
        <w:rPr>
          <w:color w:val="0070C0"/>
          <w:rPrChange w:id="508" w:author="Windows 用户" w:date="2021-11-21T10:21:00Z">
            <w:rPr/>
          </w:rPrChange>
        </w:rPr>
        <w:t>In practice, the RLP is a basic scheduling problem in case that the project structure is given. When the project structure is flexible, resource leve</w:t>
      </w:r>
      <w:del w:id="509" w:author="Windows 用户" w:date="2022-01-02T15:12:00Z">
        <w:r w:rsidRPr="00587BFB" w:rsidDel="007825F4">
          <w:rPr>
            <w:color w:val="0070C0"/>
            <w:rPrChange w:id="510" w:author="Windows 用户" w:date="2021-11-21T10:21:00Z">
              <w:rPr/>
            </w:rPrChange>
          </w:rPr>
          <w:delText>l</w:delText>
        </w:r>
      </w:del>
      <w:r w:rsidRPr="00587BFB">
        <w:rPr>
          <w:color w:val="0070C0"/>
          <w:rPrChange w:id="511" w:author="Windows 用户" w:date="2021-11-21T10:21:00Z">
            <w:rPr/>
          </w:rPrChange>
        </w:rPr>
        <w:t>ling may be treated as a secondary objective and other objectives (such as project duration minimization) may serve as a primary objective.</w:t>
      </w:r>
      <w:ins w:id="512" w:author="Windows 用户" w:date="2021-11-21T10:05:00Z">
        <w:r w:rsidR="00AF77CB" w:rsidRPr="00587BFB">
          <w:rPr>
            <w:color w:val="0070C0"/>
            <w:rPrChange w:id="513" w:author="Windows 用户" w:date="2021-11-21T10:21:00Z">
              <w:rPr/>
            </w:rPrChange>
          </w:rPr>
          <w:t xml:space="preserve"> Our original </w:t>
        </w:r>
        <w:r w:rsidR="00AF77CB" w:rsidRPr="00587BFB">
          <w:rPr>
            <w:color w:val="0070C0"/>
            <w:rPrChange w:id="514" w:author="Windows 用户" w:date="2021-11-21T10:21:00Z">
              <w:rPr/>
            </w:rPrChange>
          </w:rPr>
          <w:lastRenderedPageBreak/>
          <w:t>single objective model M0 can be easily extended to deal with such situations.</w:t>
        </w:r>
      </w:ins>
      <w:r w:rsidRPr="00587BFB">
        <w:rPr>
          <w:color w:val="0070C0"/>
          <w:rPrChange w:id="515" w:author="Windows 用户" w:date="2021-11-21T10:21:00Z">
            <w:rPr/>
          </w:rPrChange>
        </w:rPr>
        <w:t xml:space="preserve"> </w:t>
      </w:r>
      <w:ins w:id="516" w:author="Windows 用户" w:date="2021-11-21T10:07:00Z">
        <w:r w:rsidR="002102E6" w:rsidRPr="00587BFB">
          <w:rPr>
            <w:color w:val="0070C0"/>
            <w:rPrChange w:id="517" w:author="Windows 用户" w:date="2021-11-21T10:21:00Z">
              <w:rPr/>
            </w:rPrChange>
          </w:rPr>
          <w:t xml:space="preserve">For objectives other than resource </w:t>
        </w:r>
      </w:ins>
      <w:ins w:id="518" w:author="Windows 用户" w:date="2021-11-21T10:22:00Z">
        <w:r w:rsidR="002F6855">
          <w:rPr>
            <w:color w:val="0070C0"/>
          </w:rPr>
          <w:t>leveling</w:t>
        </w:r>
      </w:ins>
      <w:ins w:id="519" w:author="Windows 用户" w:date="2021-11-21T10:07:00Z">
        <w:r w:rsidR="002102E6" w:rsidRPr="00587BFB">
          <w:rPr>
            <w:color w:val="0070C0"/>
            <w:rPrChange w:id="520" w:author="Windows 用户" w:date="2021-11-21T10:21:00Z">
              <w:rPr/>
            </w:rPrChange>
          </w:rPr>
          <w:t xml:space="preserve">, i.e., </w:t>
        </w:r>
      </w:ins>
      <m:oMath>
        <m:sSub>
          <m:sSubPr>
            <m:ctrlPr>
              <w:ins w:id="521" w:author="Windows 用户" w:date="2021-11-21T10:01:00Z">
                <w:rPr>
                  <w:rFonts w:ascii="Cambria Math" w:hAnsi="Cambria Math"/>
                  <w:color w:val="0070C0"/>
                </w:rPr>
              </w:ins>
            </m:ctrlPr>
          </m:sSubPr>
          <m:e>
            <m:r>
              <w:ins w:id="522" w:author="Windows 用户" w:date="2021-11-21T10:01:00Z">
                <w:rPr>
                  <w:rFonts w:ascii="Cambria Math" w:hAnsi="Cambria Math"/>
                  <w:color w:val="0070C0"/>
                  <w:rPrChange w:id="523" w:author="Windows 用户" w:date="2021-11-21T10:21:00Z">
                    <w:rPr>
                      <w:rFonts w:ascii="Cambria Math" w:hAnsi="Cambria Math"/>
                    </w:rPr>
                  </w:rPrChange>
                </w:rPr>
                <m:t>f</m:t>
              </w:ins>
            </m:r>
          </m:e>
          <m:sub>
            <m:r>
              <w:ins w:id="524" w:author="Windows 用户" w:date="2021-11-21T10:01:00Z">
                <w:rPr>
                  <w:rFonts w:ascii="Cambria Math" w:hAnsi="Cambria Math"/>
                  <w:color w:val="0070C0"/>
                  <w:rPrChange w:id="525" w:author="Windows 用户" w:date="2021-11-21T10:21:00Z">
                    <w:rPr>
                      <w:rFonts w:ascii="Cambria Math" w:hAnsi="Cambria Math"/>
                    </w:rPr>
                  </w:rPrChange>
                </w:rPr>
                <m:t>1</m:t>
              </w:ins>
            </m:r>
          </m:sub>
        </m:sSub>
        <m:r>
          <w:ins w:id="526" w:author="Windows 用户" w:date="2021-11-21T10:01:00Z">
            <w:rPr>
              <w:rFonts w:ascii="Cambria Math" w:hAnsi="Cambria Math"/>
              <w:color w:val="0070C0"/>
              <w:rPrChange w:id="527" w:author="Windows 用户" w:date="2021-11-21T10:21:00Z">
                <w:rPr>
                  <w:rFonts w:ascii="Cambria Math" w:hAnsi="Cambria Math"/>
                </w:rPr>
              </w:rPrChange>
            </w:rPr>
            <m:t>,…,</m:t>
          </w:ins>
        </m:r>
        <m:sSub>
          <m:sSubPr>
            <m:ctrlPr>
              <w:ins w:id="528" w:author="Windows 用户" w:date="2021-11-21T10:01:00Z">
                <w:rPr>
                  <w:rFonts w:ascii="Cambria Math" w:hAnsi="Cambria Math"/>
                  <w:color w:val="0070C0"/>
                </w:rPr>
              </w:ins>
            </m:ctrlPr>
          </m:sSubPr>
          <m:e>
            <m:r>
              <w:ins w:id="529" w:author="Windows 用户" w:date="2021-11-21T10:01:00Z">
                <w:rPr>
                  <w:rFonts w:ascii="Cambria Math" w:hAnsi="Cambria Math"/>
                  <w:color w:val="0070C0"/>
                  <w:rPrChange w:id="530" w:author="Windows 用户" w:date="2021-11-21T10:21:00Z">
                    <w:rPr>
                      <w:rFonts w:ascii="Cambria Math" w:hAnsi="Cambria Math"/>
                    </w:rPr>
                  </w:rPrChange>
                </w:rPr>
                <m:t>f</m:t>
              </w:ins>
            </m:r>
          </m:e>
          <m:sub>
            <m:r>
              <w:ins w:id="531" w:author="Windows 用户" w:date="2021-11-21T10:01:00Z">
                <w:rPr>
                  <w:rFonts w:ascii="Cambria Math" w:hAnsi="Cambria Math"/>
                  <w:color w:val="0070C0"/>
                  <w:rPrChange w:id="532" w:author="Windows 用户" w:date="2021-11-21T10:21:00Z">
                    <w:rPr>
                      <w:rFonts w:ascii="Cambria Math" w:hAnsi="Cambria Math"/>
                    </w:rPr>
                  </w:rPrChange>
                </w:rPr>
                <m:t>H</m:t>
              </w:ins>
            </m:r>
          </m:sub>
        </m:sSub>
      </m:oMath>
      <w:ins w:id="533" w:author="Windows 用户" w:date="2021-11-21T10:22:00Z">
        <w:r w:rsidR="002F6855">
          <w:rPr>
            <w:rFonts w:hint="eastAsia"/>
            <w:color w:val="0070C0"/>
          </w:rPr>
          <w:t>,</w:t>
        </w:r>
        <w:r w:rsidR="002F6855">
          <w:rPr>
            <w:color w:val="0070C0"/>
          </w:rPr>
          <w:t xml:space="preserve"> </w:t>
        </w:r>
      </w:ins>
      <m:oMath>
        <m:r>
          <w:ins w:id="534" w:author="Windows 用户" w:date="2021-11-21T10:01:00Z">
            <w:rPr>
              <w:rFonts w:ascii="Cambria Math" w:hAnsi="Cambria Math"/>
              <w:color w:val="0070C0"/>
              <w:rPrChange w:id="535" w:author="Windows 用户" w:date="2021-11-21T10:21:00Z">
                <w:rPr>
                  <w:rFonts w:ascii="Cambria Math" w:hAnsi="Cambria Math"/>
                </w:rPr>
              </w:rPrChange>
            </w:rPr>
            <m:t>h=1,…,H</m:t>
          </w:ins>
        </m:r>
      </m:oMath>
      <w:ins w:id="536" w:author="Windows 用户" w:date="2021-11-21T10:22:00Z">
        <w:r w:rsidR="00656B5F">
          <w:rPr>
            <w:color w:val="0070C0"/>
          </w:rPr>
          <w:t>,</w:t>
        </w:r>
      </w:ins>
      <w:ins w:id="537" w:author="Windows 用户" w:date="2021-11-21T10:01:00Z">
        <w:r w:rsidR="00A0450A" w:rsidRPr="00587BFB">
          <w:rPr>
            <w:color w:val="0070C0"/>
            <w:rPrChange w:id="538" w:author="Windows 用户" w:date="2021-11-21T10:21:00Z">
              <w:rPr>
                <w:color w:val="5B9BD5" w:themeColor="accent1"/>
              </w:rPr>
            </w:rPrChange>
          </w:rPr>
          <w:t xml:space="preserve"> </w:t>
        </w:r>
      </w:ins>
      <w:ins w:id="539" w:author="Windows 用户" w:date="2021-11-21T10:22:00Z">
        <w:r w:rsidR="00656B5F">
          <w:rPr>
            <w:color w:val="0070C0"/>
          </w:rPr>
          <w:t>w</w:t>
        </w:r>
      </w:ins>
      <w:ins w:id="540" w:author="Windows 用户" w:date="2021-11-21T10:08:00Z">
        <w:r w:rsidR="002102E6" w:rsidRPr="00587BFB">
          <w:rPr>
            <w:color w:val="0070C0"/>
            <w:rPrChange w:id="541" w:author="Windows 用户" w:date="2021-11-21T10:21:00Z">
              <w:rPr>
                <w:color w:val="5B9BD5" w:themeColor="accent1"/>
              </w:rPr>
            </w:rPrChange>
          </w:rPr>
          <w:t xml:space="preserve">e use </w:t>
        </w:r>
      </w:ins>
      <m:oMath>
        <m:r>
          <w:ins w:id="542" w:author="Windows 用户" w:date="2021-11-21T10:09:00Z">
            <w:rPr>
              <w:rFonts w:ascii="Cambria Math" w:hAnsi="Cambria Math"/>
              <w:color w:val="0070C0"/>
              <w:rPrChange w:id="543" w:author="Windows 用户" w:date="2021-11-21T10:21:00Z">
                <w:rPr>
                  <w:rFonts w:ascii="Cambria Math" w:hAnsi="Cambria Math"/>
                  <w:color w:val="5B9BD5" w:themeColor="accent1"/>
                </w:rPr>
              </w:rPrChange>
            </w:rPr>
            <m:t>ε</m:t>
          </w:ins>
        </m:r>
      </m:oMath>
      <w:ins w:id="544" w:author="Windows 用户" w:date="2021-11-21T10:09:00Z">
        <w:r w:rsidR="002102E6" w:rsidRPr="00587BFB">
          <w:rPr>
            <w:color w:val="0070C0"/>
            <w:rPrChange w:id="545" w:author="Windows 用户" w:date="2021-11-21T10:21:00Z">
              <w:rPr>
                <w:color w:val="5B9BD5" w:themeColor="accent1"/>
              </w:rPr>
            </w:rPrChange>
          </w:rPr>
          <w:t>-</w:t>
        </w:r>
      </w:ins>
      <w:ins w:id="546" w:author="Windows 用户" w:date="2021-11-21T10:08:00Z">
        <w:r w:rsidR="00CC1DBD" w:rsidRPr="008107C8">
          <w:rPr>
            <w:rFonts w:hint="eastAsia"/>
            <w:color w:val="0070C0"/>
          </w:rPr>
          <w:t>constraint method (</w:t>
        </w:r>
      </w:ins>
      <w:ins w:id="547" w:author="Windows 用户" w:date="2021-11-21T10:23:00Z">
        <w:r w:rsidR="00CC1DBD">
          <w:rPr>
            <w:color w:val="0070C0"/>
          </w:rPr>
          <w:t>M</w:t>
        </w:r>
      </w:ins>
      <w:ins w:id="548" w:author="Windows 用户" w:date="2021-11-21T10:08:00Z">
        <w:r w:rsidR="002102E6" w:rsidRPr="00587BFB">
          <w:rPr>
            <w:color w:val="0070C0"/>
            <w:rPrChange w:id="549" w:author="Windows 用户" w:date="2021-11-21T10:21:00Z">
              <w:rPr>
                <w:color w:val="5B9BD5" w:themeColor="accent1"/>
              </w:rPr>
            </w:rPrChange>
          </w:rPr>
          <w:t xml:space="preserve">avrotas, 2009) can convert these objectives </w:t>
        </w:r>
      </w:ins>
      <w:ins w:id="550" w:author="Windows 用户" w:date="2021-11-21T10:12:00Z">
        <w:r w:rsidR="009F0F4B" w:rsidRPr="00587BFB">
          <w:rPr>
            <w:color w:val="0070C0"/>
            <w:rPrChange w:id="551" w:author="Windows 用户" w:date="2021-11-21T10:21:00Z">
              <w:rPr/>
            </w:rPrChange>
          </w:rPr>
          <w:t xml:space="preserve">functions </w:t>
        </w:r>
      </w:ins>
      <w:ins w:id="552" w:author="Windows 用户" w:date="2021-11-21T10:08:00Z">
        <w:r w:rsidR="002102E6" w:rsidRPr="00587BFB">
          <w:rPr>
            <w:color w:val="0070C0"/>
            <w:rPrChange w:id="553" w:author="Windows 用户" w:date="2021-11-21T10:21:00Z">
              <w:rPr>
                <w:color w:val="5B9BD5" w:themeColor="accent1"/>
              </w:rPr>
            </w:rPrChange>
          </w:rPr>
          <w:t>into constraints, i.e</w:t>
        </w:r>
      </w:ins>
      <w:ins w:id="554" w:author="Windows 用户" w:date="2021-11-21T10:09:00Z">
        <w:r w:rsidR="002102E6" w:rsidRPr="00587BFB">
          <w:rPr>
            <w:color w:val="0070C0"/>
            <w:rPrChange w:id="555" w:author="Windows 用户" w:date="2021-11-21T10:21:00Z">
              <w:rPr>
                <w:color w:val="5B9BD5" w:themeColor="accent1"/>
              </w:rPr>
            </w:rPrChange>
          </w:rPr>
          <w:t>.,</w:t>
        </w:r>
      </w:ins>
      <w:ins w:id="556" w:author="Windows 用户" w:date="2021-11-21T10:13:00Z">
        <w:r w:rsidR="009F0F4B" w:rsidRPr="00587BFB">
          <w:rPr>
            <w:color w:val="0070C0"/>
            <w:rPrChange w:id="557" w:author="Windows 用户" w:date="2021-11-21T10:21:00Z">
              <w:rPr>
                <w:color w:val="5B9BD5" w:themeColor="accent1"/>
              </w:rPr>
            </w:rPrChange>
          </w:rPr>
          <w:t xml:space="preserve"> </w:t>
        </w:r>
      </w:ins>
      <m:oMath>
        <m:sSub>
          <m:sSubPr>
            <m:ctrlPr>
              <w:ins w:id="558" w:author="Windows 用户" w:date="2021-11-21T10:01:00Z">
                <w:rPr>
                  <w:rFonts w:ascii="Cambria Math" w:hAnsi="Cambria Math"/>
                  <w:color w:val="0070C0"/>
                </w:rPr>
              </w:ins>
            </m:ctrlPr>
          </m:sSubPr>
          <m:e>
            <m:r>
              <w:ins w:id="559" w:author="Windows 用户" w:date="2021-11-21T10:01:00Z">
                <w:rPr>
                  <w:rFonts w:ascii="Cambria Math" w:hAnsi="Cambria Math"/>
                  <w:color w:val="0070C0"/>
                  <w:rPrChange w:id="560" w:author="Windows 用户" w:date="2021-11-21T10:21:00Z">
                    <w:rPr>
                      <w:rFonts w:ascii="Cambria Math" w:hAnsi="Cambria Math"/>
                      <w:color w:val="5B9BD5" w:themeColor="accent1"/>
                    </w:rPr>
                  </w:rPrChange>
                </w:rPr>
                <m:t>f</m:t>
              </w:ins>
            </m:r>
          </m:e>
          <m:sub>
            <m:r>
              <w:ins w:id="561" w:author="Windows 用户" w:date="2021-11-21T10:01:00Z">
                <w:rPr>
                  <w:rFonts w:ascii="Cambria Math" w:hAnsi="Cambria Math"/>
                  <w:color w:val="0070C0"/>
                  <w:rPrChange w:id="562" w:author="Windows 用户" w:date="2021-11-21T10:21:00Z">
                    <w:rPr>
                      <w:rFonts w:ascii="Cambria Math" w:hAnsi="Cambria Math"/>
                      <w:color w:val="5B9BD5" w:themeColor="accent1"/>
                    </w:rPr>
                  </w:rPrChange>
                </w:rPr>
                <m:t>h</m:t>
              </w:ins>
            </m:r>
          </m:sub>
        </m:sSub>
        <m:d>
          <m:dPr>
            <m:ctrlPr>
              <w:ins w:id="563" w:author="Windows 用户" w:date="2021-11-21T10:01:00Z">
                <w:rPr>
                  <w:rFonts w:ascii="Cambria Math" w:hAnsi="Cambria Math"/>
                  <w:color w:val="0070C0"/>
                </w:rPr>
              </w:ins>
            </m:ctrlPr>
          </m:dPr>
          <m:e>
            <m:r>
              <w:ins w:id="564" w:author="Windows 用户" w:date="2021-11-21T10:01:00Z">
                <m:rPr>
                  <m:sty m:val="p"/>
                </m:rPr>
                <w:rPr>
                  <w:rFonts w:ascii="Cambria Math" w:hAnsi="Cambria Math"/>
                  <w:color w:val="0070C0"/>
                  <w:rPrChange w:id="565" w:author="Windows 用户" w:date="2021-11-21T10:21:00Z">
                    <w:rPr>
                      <w:rFonts w:ascii="Cambria Math" w:hAnsi="Cambria Math"/>
                      <w:color w:val="5B9BD5" w:themeColor="accent1"/>
                    </w:rPr>
                  </w:rPrChange>
                </w:rPr>
                <m:t>x</m:t>
              </w:ins>
            </m:r>
          </m:e>
        </m:d>
        <m:r>
          <w:ins w:id="566" w:author="Windows 用户" w:date="2021-11-21T10:01:00Z">
            <w:rPr>
              <w:rFonts w:ascii="Cambria Math" w:hAnsi="Cambria Math" w:hint="eastAsia"/>
              <w:color w:val="0070C0"/>
              <w:rPrChange w:id="567" w:author="Windows 用户" w:date="2021-11-21T10:21:00Z">
                <w:rPr>
                  <w:rFonts w:ascii="Cambria Math" w:hAnsi="Cambria Math" w:hint="eastAsia"/>
                  <w:color w:val="5B9BD5" w:themeColor="accent1"/>
                </w:rPr>
              </w:rPrChange>
            </w:rPr>
            <m:t>≤</m:t>
          </w:ins>
        </m:r>
        <m:sSub>
          <m:sSubPr>
            <m:ctrlPr>
              <w:ins w:id="568" w:author="Windows 用户" w:date="2021-11-21T10:01:00Z">
                <w:rPr>
                  <w:rFonts w:ascii="Cambria Math" w:hAnsi="Cambria Math"/>
                  <w:i/>
                  <w:color w:val="0070C0"/>
                </w:rPr>
              </w:ins>
            </m:ctrlPr>
          </m:sSubPr>
          <m:e>
            <m:r>
              <w:ins w:id="569" w:author="Windows 用户" w:date="2021-11-21T10:01:00Z">
                <w:rPr>
                  <w:rFonts w:ascii="Cambria Math" w:hAnsi="Cambria Math"/>
                  <w:color w:val="0070C0"/>
                  <w:rPrChange w:id="570" w:author="Windows 用户" w:date="2021-11-21T10:21:00Z">
                    <w:rPr>
                      <w:rFonts w:ascii="Cambria Math" w:hAnsi="Cambria Math"/>
                      <w:color w:val="5B9BD5" w:themeColor="accent1"/>
                    </w:rPr>
                  </w:rPrChange>
                </w:rPr>
                <m:t>ε</m:t>
              </w:ins>
            </m:r>
          </m:e>
          <m:sub>
            <m:r>
              <w:ins w:id="571" w:author="Windows 用户" w:date="2021-11-21T10:01:00Z">
                <w:rPr>
                  <w:rFonts w:ascii="Cambria Math" w:eastAsia="MS Gothic" w:hAnsi="Cambria Math" w:cs="MS Gothic"/>
                  <w:color w:val="0070C0"/>
                  <w:rPrChange w:id="572" w:author="Windows 用户" w:date="2021-11-21T10:21:00Z">
                    <w:rPr>
                      <w:rFonts w:ascii="Cambria Math" w:eastAsia="MS Gothic" w:hAnsi="Cambria Math" w:cs="MS Gothic"/>
                      <w:color w:val="5B9BD5" w:themeColor="accent1"/>
                    </w:rPr>
                  </w:rPrChange>
                </w:rPr>
                <m:t>h</m:t>
              </w:ins>
            </m:r>
          </m:sub>
        </m:sSub>
      </m:oMath>
      <w:ins w:id="573" w:author="Windows 用户" w:date="2021-11-21T10:13:00Z">
        <w:r w:rsidR="009F0F4B" w:rsidRPr="00587BFB">
          <w:rPr>
            <w:color w:val="0070C0"/>
            <w:rPrChange w:id="574" w:author="Windows 用户" w:date="2021-11-21T10:21:00Z">
              <w:rPr/>
            </w:rPrChange>
          </w:rPr>
          <w:t xml:space="preserve">. </w:t>
        </w:r>
      </w:ins>
      <w:ins w:id="575" w:author="Windows 用户" w:date="2021-11-21T10:21:00Z">
        <w:r w:rsidR="00A83BDB" w:rsidRPr="00587BFB">
          <w:rPr>
            <w:color w:val="0070C0"/>
            <w:rPrChange w:id="576"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77" w:author="Windows 用户" w:date="2021-11-21T10:21:00Z">
                    <w:rPr>
                      <w:rFonts w:ascii="Cambria Math" w:hAnsi="Cambria Math"/>
                    </w:rPr>
                  </w:rPrChange>
                </w:rPr>
                <m:t>ε</m:t>
              </m:r>
            </m:e>
            <m:sub>
              <m:r>
                <w:rPr>
                  <w:rFonts w:ascii="Cambria Math" w:eastAsia="MS Gothic" w:hAnsi="Cambria Math" w:cs="MS Gothic"/>
                  <w:color w:val="0070C0"/>
                  <w:rPrChange w:id="578" w:author="Windows 用户" w:date="2021-11-21T10:21:00Z">
                    <w:rPr>
                      <w:rFonts w:ascii="Cambria Math" w:eastAsia="MS Gothic" w:hAnsi="Cambria Math" w:cs="MS Gothic"/>
                    </w:rPr>
                  </w:rPrChange>
                </w:rPr>
                <m:t>h</m:t>
              </m:r>
            </m:sub>
          </m:sSub>
        </m:oMath>
        <w:r w:rsidR="00A83BDB" w:rsidRPr="00587BFB">
          <w:rPr>
            <w:color w:val="0070C0"/>
            <w:rPrChange w:id="579" w:author="Windows 用户" w:date="2021-11-21T10:21:00Z">
              <w:rPr/>
            </w:rPrChange>
          </w:rPr>
          <w:t xml:space="preserve"> can lead to the Pareto </w:t>
        </w:r>
        <w:r w:rsidR="00587BFB" w:rsidRPr="00587BFB">
          <w:rPr>
            <w:color w:val="0070C0"/>
            <w:rPrChange w:id="580" w:author="Windows 用户" w:date="2021-11-21T10:21:00Z">
              <w:rPr/>
            </w:rPrChange>
          </w:rPr>
          <w:t xml:space="preserve">optimal </w:t>
        </w:r>
        <w:r w:rsidR="00A83BDB" w:rsidRPr="00587BFB">
          <w:rPr>
            <w:color w:val="0070C0"/>
            <w:rPrChange w:id="581" w:author="Windows 用户" w:date="2021-11-21T10:21:00Z">
              <w:rPr/>
            </w:rPrChange>
          </w:rPr>
          <w:t>solution of the multi-objective problem.</w:t>
        </w:r>
        <w:r w:rsidR="00587BFB" w:rsidRPr="00587BFB" w:rsidDel="00C75BC8">
          <w:rPr>
            <w:color w:val="0070C0"/>
            <w:rPrChange w:id="582" w:author="Windows 用户" w:date="2021-11-21T10:21:00Z">
              <w:rPr/>
            </w:rPrChange>
          </w:rPr>
          <w:t xml:space="preserve"> </w:t>
        </w:r>
      </w:ins>
      <w:ins w:id="583" w:author="Windows 用户" w:date="2022-01-10T21:20:00Z">
        <w:r w:rsidR="00D155A8">
          <w:rPr>
            <w:rFonts w:hint="eastAsia"/>
            <w:color w:val="0070C0"/>
          </w:rPr>
          <w:t>不同的项目</w:t>
        </w:r>
      </w:ins>
      <w:ins w:id="584" w:author="Windows 用户" w:date="2022-01-10T21:21:00Z">
        <w:r w:rsidR="00D155A8">
          <w:rPr>
            <w:rFonts w:hint="eastAsia"/>
            <w:color w:val="0070C0"/>
          </w:rPr>
          <w:t>经理可能有不同的目标，通过扩展该模型就可以实现其他目标。</w:t>
        </w:r>
      </w:ins>
      <w:del w:id="585" w:author="Windows 用户" w:date="2021-11-21T10:10:00Z">
        <w:r w:rsidRPr="00A57B74" w:rsidDel="00C75BC8">
          <w:delText xml:space="preserve">According to Proposition 2, </w:delText>
        </w:r>
      </w:del>
      <w:del w:id="586"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87" w:author="Windows 用户" w:date="2021-11-17T15:54:00Z">
        <w:r w:rsidRPr="005D1CD3">
          <w:t xml:space="preserve">Customized </w:t>
        </w:r>
      </w:ins>
      <w:del w:id="588"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89" w:author="Windows 用户" w:date="2021-11-18T21:33:00Z">
        <w:r w:rsidRPr="00A57B74" w:rsidDel="008A1EC3">
          <w:delText>n</w:delText>
        </w:r>
      </w:del>
      <w:r w:rsidRPr="00A57B74">
        <w:t xml:space="preserve"> </w:t>
      </w:r>
      <w:ins w:id="590" w:author="Windows 用户" w:date="2021-11-18T21:33:00Z">
        <w:r w:rsidR="008A1EC3">
          <w:t>customized</w:t>
        </w:r>
      </w:ins>
      <w:del w:id="591"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92"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93" w:name="OLE_LINK47"/>
      <w:bookmarkStart w:id="594"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93"/>
      <w:bookmarkEnd w:id="594"/>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95" w:author="Windows 用户" w:date="2021-11-17T15:57:00Z"/>
        </w:rPr>
      </w:pPr>
      <w:del w:id="596"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97" w:author="Windows 用户" w:date="2021-11-17T15:57:00Z"/>
        </w:rPr>
      </w:pPr>
      <w:bookmarkStart w:id="598" w:name="_Ref81394667"/>
      <w:del w:id="599" w:author="Windows 用户" w:date="2021-11-17T15:57:00Z">
        <w:r w:rsidDel="00660CB8">
          <w:delText xml:space="preserve">Fig. </w:delText>
        </w:r>
        <w:r w:rsidR="00490E19" w:rsidDel="00660CB8">
          <w:rPr>
            <w:b w:val="0"/>
          </w:rPr>
          <w:fldChar w:fldCharType="begin"/>
        </w:r>
        <w:r w:rsidR="00490E19" w:rsidDel="00660CB8">
          <w:delInstrText xml:space="preserve"> SEQ Fig. \* ARABIC </w:delInstrText>
        </w:r>
        <w:r w:rsidR="00490E19" w:rsidDel="00660CB8">
          <w:rPr>
            <w:b w:val="0"/>
          </w:rPr>
          <w:fldChar w:fldCharType="separate"/>
        </w:r>
        <w:r w:rsidR="00254FC4" w:rsidDel="00660CB8">
          <w:rPr>
            <w:noProof/>
          </w:rPr>
          <w:delText>4</w:delText>
        </w:r>
        <w:r w:rsidR="00490E19" w:rsidDel="00660CB8">
          <w:rPr>
            <w:b w:val="0"/>
            <w:noProof/>
          </w:rPr>
          <w:fldChar w:fldCharType="end"/>
        </w:r>
        <w:bookmarkEnd w:id="598"/>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00" w:name="OLE_LINK54"/>
      <w:bookmarkStart w:id="601" w:name="OLE_LINK55"/>
      <w:r w:rsidRPr="00A57B74">
        <w:t>The path is a sequence of different activitie</w:t>
      </w:r>
      <w:bookmarkEnd w:id="600"/>
      <w:bookmarkEnd w:id="601"/>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02" w:name="OLE_LINK49"/>
      <w:bookmarkStart w:id="603" w:name="OLE_LINK50"/>
      <w:bookmarkStart w:id="604"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02"/>
        <w:bookmarkEnd w:id="603"/>
        <w:bookmarkEnd w:id="604"/>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605" w:name="OLE_LINK25"/>
      <w:bookmarkStart w:id="606" w:name="OLE_LINK26"/>
      <w:r w:rsidRPr="00A57B74">
        <w:t xml:space="preserve">. </w:t>
      </w:r>
      <w:bookmarkEnd w:id="605"/>
      <w:bookmarkEnd w:id="606"/>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607" w:name="OLE_LINK23"/>
      <w:bookmarkStart w:id="608"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607"/>
      <w:bookmarkEnd w:id="608"/>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962422"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609" w:author="Windows 用户" w:date="2021-12-06T14:53:00Z">
                  <m:rPr>
                    <m:sty m:val="p"/>
                  </m:rPr>
                  <w:rPr>
                    <w:rFonts w:ascii="Cambria Math" w:hAnsi="Cambria Math" w:cs="Times New Roman"/>
                  </w:rPr>
                  <m:t>←</m:t>
                </w:ins>
              </m:r>
              <m:r>
                <w:del w:id="610"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962422"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611" w:author="Windows 用户" w:date="2021-12-06T14:53:00Z">
                  <m:rPr>
                    <m:sty m:val="p"/>
                  </m:rPr>
                  <w:rPr>
                    <w:rFonts w:ascii="Cambria Math" w:hAnsi="Cambria Math" w:cs="Times New Roman"/>
                  </w:rPr>
                  <m:t>←</m:t>
                </w:ins>
              </m:r>
              <m:r>
                <w:del w:id="612"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962422"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13" w:author="Windows 用户" w:date="2021-12-06T14:53:00Z">
                  <m:rPr>
                    <m:sty m:val="p"/>
                  </m:rPr>
                  <w:rPr>
                    <w:rFonts w:ascii="Cambria Math" w:hAnsi="Cambria Math" w:cs="Times New Roman"/>
                  </w:rPr>
                  <m:t>←</m:t>
                </w:ins>
              </m:r>
              <m:r>
                <w:del w:id="614"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5" w:author="Windows 用户" w:date="2021-12-06T14:53:00Z">
                  <m:rPr>
                    <m:sty m:val="p"/>
                  </m:rPr>
                  <w:rPr>
                    <w:rFonts w:ascii="Cambria Math" w:hAnsi="Cambria Math" w:cs="Times New Roman"/>
                  </w:rPr>
                  <m:t>←</m:t>
                </w:ins>
              </m:r>
              <m:r>
                <w:del w:id="616"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7" w:author="Windows 用户" w:date="2021-12-06T14:53:00Z">
                  <m:rPr>
                    <m:sty m:val="p"/>
                  </m:rPr>
                  <w:rPr>
                    <w:rFonts w:ascii="Cambria Math" w:hAnsi="Cambria Math" w:cs="Times New Roman"/>
                  </w:rPr>
                  <m:t>←</m:t>
                </w:ins>
              </m:r>
              <m:r>
                <w:del w:id="618"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19" w:author="Windows 用户" w:date="2021-11-17T15:57:00Z">
                  <w:rPr>
                    <w:rFonts w:ascii="Cambria Math" w:hAnsi="Cambria Math" w:cs="Times New Roman"/>
                  </w:rPr>
                  <m:t>∅</m:t>
                </w:ins>
              </m:r>
              <m:r>
                <w:del w:id="620"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21"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22" w:author="Windows 用户" w:date="2021-12-06T14:53:00Z">
                  <m:rPr>
                    <m:sty m:val="p"/>
                  </m:rPr>
                  <w:rPr>
                    <w:rFonts w:ascii="Cambria Math" w:hAnsi="Cambria Math" w:cs="Times New Roman"/>
                  </w:rPr>
                  <m:t>←</m:t>
                </w:ins>
              </m:r>
              <m:r>
                <w:del w:id="623"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24" w:author="Windows 用户" w:date="2021-12-06T14:54:00Z">
                  <m:rPr>
                    <m:sty m:val="p"/>
                  </m:rPr>
                  <w:rPr>
                    <w:rFonts w:ascii="Cambria Math" w:hAnsi="Cambria Math" w:cs="Times New Roman"/>
                  </w:rPr>
                  <m:t>←</m:t>
                </w:ins>
              </m:r>
              <m:r>
                <w:del w:id="625"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26"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7" w:author="Windows 用户" w:date="2021-12-06T14:54:00Z">
                  <m:rPr>
                    <m:sty m:val="p"/>
                  </m:rPr>
                  <w:rPr>
                    <w:rFonts w:ascii="Cambria Math" w:hAnsi="Cambria Math" w:cs="Times New Roman"/>
                  </w:rPr>
                  <m:t>←</m:t>
                </w:ins>
              </m:r>
              <m:r>
                <w:del w:id="628"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9" w:author="Windows 用户" w:date="2021-12-06T14:54:00Z">
                  <m:rPr>
                    <m:sty m:val="p"/>
                  </m:rPr>
                  <w:rPr>
                    <w:rFonts w:ascii="Cambria Math" w:hAnsi="Cambria Math" w:cs="Times New Roman"/>
                  </w:rPr>
                  <m:t>←</m:t>
                </w:ins>
              </m:r>
              <m:r>
                <w:del w:id="630"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31" w:author="Windows 用户" w:date="2021-11-17T15:57:00Z">
            <w:rPr>
              <w:rFonts w:ascii="Cambria Math" w:hAnsi="Cambria Math"/>
            </w:rPr>
            <m:t>i=</m:t>
          </w:ins>
        </m:r>
        <m:r>
          <w:ins w:id="632" w:author="Windows 用户" w:date="2021-11-17T15:57:00Z">
            <m:rPr>
              <m:sty m:val="p"/>
            </m:rPr>
            <w:rPr>
              <w:rFonts w:ascii="Cambria Math" w:hAnsi="Cambria Math"/>
              <w:color w:val="0070C0"/>
              <w:rPrChange w:id="633" w:author="Windows 用户" w:date="2021-12-18T16:52:00Z">
                <w:rPr>
                  <w:rFonts w:ascii="Cambria Math" w:hAnsi="Cambria Math"/>
                </w:rPr>
              </w:rPrChange>
            </w:rPr>
            <m:t>argmi</m:t>
          </w:ins>
        </m:r>
        <m:sSub>
          <m:sSubPr>
            <m:ctrlPr>
              <w:ins w:id="634" w:author="Windows 用户" w:date="2021-11-17T15:57:00Z">
                <w:rPr>
                  <w:rFonts w:ascii="Cambria Math" w:hAnsi="Cambria Math"/>
                  <w:i/>
                  <w:color w:val="0070C0"/>
                </w:rPr>
              </w:ins>
            </m:ctrlPr>
          </m:sSubPr>
          <m:e>
            <m:r>
              <w:ins w:id="635" w:author="Windows 用户" w:date="2021-11-17T15:57:00Z">
                <m:rPr>
                  <m:sty m:val="p"/>
                </m:rPr>
                <w:rPr>
                  <w:rFonts w:ascii="Cambria Math" w:hAnsi="Cambria Math"/>
                  <w:color w:val="0070C0"/>
                  <w:rPrChange w:id="636" w:author="Windows 用户" w:date="2021-12-18T16:52:00Z">
                    <w:rPr>
                      <w:rFonts w:ascii="Cambria Math" w:hAnsi="Cambria Math"/>
                    </w:rPr>
                  </w:rPrChange>
                </w:rPr>
                <m:t>n</m:t>
              </w:ins>
            </m:r>
          </m:e>
          <m:sub>
            <m:r>
              <w:ins w:id="637" w:author="Windows 用户" w:date="2021-11-17T15:57:00Z">
                <w:rPr>
                  <w:rFonts w:ascii="Cambria Math" w:hAnsi="Cambria Math"/>
                  <w:color w:val="0070C0"/>
                  <w:rPrChange w:id="638" w:author="Windows 用户" w:date="2021-12-18T16:52:00Z">
                    <w:rPr>
                      <w:rFonts w:ascii="Cambria Math" w:hAnsi="Cambria Math"/>
                    </w:rPr>
                  </w:rPrChange>
                </w:rPr>
                <m:t>i</m:t>
              </w:ins>
            </m:r>
            <m:r>
              <w:ins w:id="639" w:author="Windows 用户" w:date="2021-11-17T15:57:00Z">
                <w:rPr>
                  <w:rFonts w:ascii="Cambria Math" w:hAnsi="Cambria Math" w:hint="eastAsia"/>
                  <w:color w:val="0070C0"/>
                  <w:rPrChange w:id="640" w:author="Windows 用户" w:date="2021-12-18T16:52:00Z">
                    <w:rPr>
                      <w:rFonts w:ascii="Cambria Math" w:hAnsi="Cambria Math" w:hint="eastAsia"/>
                    </w:rPr>
                  </w:rPrChange>
                </w:rPr>
                <m:t>∈</m:t>
              </w:ins>
            </m:r>
            <m:sSub>
              <m:sSubPr>
                <m:ctrlPr>
                  <w:ins w:id="641" w:author="Windows 用户" w:date="2021-11-17T15:57:00Z">
                    <w:rPr>
                      <w:rFonts w:ascii="Cambria Math" w:hAnsi="Cambria Math"/>
                      <w:iCs/>
                      <w:color w:val="0070C0"/>
                    </w:rPr>
                  </w:ins>
                </m:ctrlPr>
              </m:sSubPr>
              <m:e>
                <m:r>
                  <w:ins w:id="642" w:author="Windows 用户" w:date="2021-11-17T15:57:00Z">
                    <w:rPr>
                      <w:rFonts w:ascii="Cambria Math" w:hAnsi="Cambria Math"/>
                      <w:color w:val="0070C0"/>
                      <w:rPrChange w:id="643" w:author="Windows 用户" w:date="2021-12-18T16:52:00Z">
                        <w:rPr>
                          <w:rFonts w:ascii="Cambria Math" w:hAnsi="Cambria Math"/>
                        </w:rPr>
                      </w:rPrChange>
                    </w:rPr>
                    <m:t>Q</m:t>
                  </w:ins>
                </m:r>
              </m:e>
              <m:sub>
                <m:r>
                  <w:ins w:id="644" w:author="Windows 用户" w:date="2021-11-17T15:57:00Z">
                    <w:rPr>
                      <w:rFonts w:ascii="Cambria Math" w:hAnsi="Cambria Math"/>
                      <w:color w:val="0070C0"/>
                      <w:rPrChange w:id="645" w:author="Windows 用户" w:date="2021-12-18T16:52:00Z">
                        <w:rPr>
                          <w:rFonts w:ascii="Cambria Math" w:hAnsi="Cambria Math"/>
                        </w:rPr>
                      </w:rPrChange>
                    </w:rPr>
                    <m:t>e</m:t>
                  </w:ins>
                </m:r>
              </m:sub>
            </m:sSub>
          </m:sub>
        </m:sSub>
        <m:nary>
          <m:naryPr>
            <m:chr m:val="∑"/>
            <m:limLoc m:val="subSup"/>
            <m:ctrlPr>
              <w:ins w:id="646" w:author="Windows 用户" w:date="2021-11-17T15:57:00Z">
                <w:rPr>
                  <w:rFonts w:ascii="Cambria Math" w:hAnsi="Cambria Math"/>
                  <w:i/>
                  <w:color w:val="0070C0"/>
                </w:rPr>
              </w:ins>
            </m:ctrlPr>
          </m:naryPr>
          <m:sub>
            <m:r>
              <w:ins w:id="647" w:author="Windows 用户" w:date="2021-11-17T15:57:00Z">
                <w:rPr>
                  <w:rFonts w:ascii="Cambria Math" w:hAnsi="Cambria Math"/>
                  <w:color w:val="0070C0"/>
                  <w:rPrChange w:id="648" w:author="Windows 用户" w:date="2021-12-18T16:52:00Z">
                    <w:rPr>
                      <w:rFonts w:ascii="Cambria Math" w:hAnsi="Cambria Math"/>
                    </w:rPr>
                  </w:rPrChange>
                </w:rPr>
                <m:t>k=1</m:t>
              </w:ins>
            </m:r>
          </m:sub>
          <m:sup>
            <m:r>
              <w:ins w:id="649" w:author="Windows 用户" w:date="2021-11-17T15:57:00Z">
                <w:rPr>
                  <w:rFonts w:ascii="Cambria Math" w:hAnsi="Cambria Math"/>
                  <w:color w:val="0070C0"/>
                  <w:rPrChange w:id="650" w:author="Windows 用户" w:date="2021-12-18T16:52:00Z">
                    <w:rPr>
                      <w:rFonts w:ascii="Cambria Math" w:hAnsi="Cambria Math"/>
                    </w:rPr>
                  </w:rPrChange>
                </w:rPr>
                <m:t>K</m:t>
              </w:ins>
            </m:r>
          </m:sup>
          <m:e>
            <m:r>
              <w:ins w:id="651" w:author="Windows 用户" w:date="2021-11-17T15:57:00Z">
                <w:rPr>
                  <w:rFonts w:ascii="Cambria Math" w:hAnsi="Cambria Math"/>
                  <w:color w:val="0070C0"/>
                  <w:rPrChange w:id="652" w:author="Windows 用户" w:date="2021-12-18T16:52:00Z">
                    <w:rPr>
                      <w:rFonts w:ascii="Cambria Math" w:hAnsi="Cambria Math"/>
                    </w:rPr>
                  </w:rPrChange>
                </w:rPr>
                <m:t>(</m:t>
              </w:ins>
            </m:r>
            <m:sSub>
              <m:sSubPr>
                <m:ctrlPr>
                  <w:ins w:id="653" w:author="Windows 用户" w:date="2021-11-17T15:57:00Z">
                    <w:rPr>
                      <w:rFonts w:ascii="Cambria Math" w:hAnsi="Cambria Math"/>
                      <w:i/>
                      <w:color w:val="0070C0"/>
                    </w:rPr>
                  </w:ins>
                </m:ctrlPr>
              </m:sSubPr>
              <m:e>
                <m:r>
                  <w:ins w:id="654" w:author="Windows 用户" w:date="2021-11-17T15:57:00Z">
                    <w:rPr>
                      <w:rFonts w:ascii="Cambria Math" w:hAnsi="Cambria Math"/>
                      <w:color w:val="0070C0"/>
                      <w:rPrChange w:id="655" w:author="Windows 用户" w:date="2021-12-18T16:52:00Z">
                        <w:rPr>
                          <w:rFonts w:ascii="Cambria Math" w:hAnsi="Cambria Math"/>
                        </w:rPr>
                      </w:rPrChange>
                    </w:rPr>
                    <m:t>r</m:t>
                  </w:ins>
                </m:r>
              </m:e>
              <m:sub>
                <m:r>
                  <w:ins w:id="656" w:author="Windows 用户" w:date="2021-11-17T15:57:00Z">
                    <w:rPr>
                      <w:rFonts w:ascii="Cambria Math" w:hAnsi="Cambria Math"/>
                      <w:color w:val="0070C0"/>
                      <w:rPrChange w:id="657" w:author="Windows 用户" w:date="2021-12-18T16:52:00Z">
                        <w:rPr>
                          <w:rFonts w:ascii="Cambria Math" w:hAnsi="Cambria Math"/>
                        </w:rPr>
                      </w:rPrChange>
                    </w:rPr>
                    <m:t>ik</m:t>
                  </w:ins>
                </m:r>
              </m:sub>
            </m:sSub>
            <m:r>
              <w:ins w:id="658" w:author="Windows 用户" w:date="2021-11-17T15:57:00Z">
                <w:rPr>
                  <w:rFonts w:ascii="Cambria Math" w:hAnsi="Cambria Math"/>
                  <w:color w:val="0070C0"/>
                  <w:rPrChange w:id="659" w:author="Windows 用户" w:date="2021-12-18T16:52:00Z">
                    <w:rPr>
                      <w:rFonts w:ascii="Cambria Math" w:hAnsi="Cambria Math"/>
                    </w:rPr>
                  </w:rPrChange>
                </w:rPr>
                <m:t>+</m:t>
              </w:ins>
            </m:r>
            <m:nary>
              <m:naryPr>
                <m:chr m:val="∑"/>
                <m:limLoc m:val="subSup"/>
                <m:supHide m:val="1"/>
                <m:ctrlPr>
                  <w:ins w:id="660" w:author="Windows 用户" w:date="2021-11-17T15:57:00Z">
                    <w:rPr>
                      <w:rFonts w:ascii="Cambria Math" w:hAnsi="Cambria Math"/>
                      <w:i/>
                      <w:color w:val="0070C0"/>
                    </w:rPr>
                  </w:ins>
                </m:ctrlPr>
              </m:naryPr>
              <m:sub>
                <m:r>
                  <w:ins w:id="661" w:author="Windows 用户" w:date="2021-11-17T15:57:00Z">
                    <w:rPr>
                      <w:rFonts w:ascii="Cambria Math" w:hAnsi="Cambria Math"/>
                      <w:color w:val="0070C0"/>
                      <w:rPrChange w:id="662" w:author="Windows 用户" w:date="2021-12-18T16:52:00Z">
                        <w:rPr>
                          <w:rFonts w:ascii="Cambria Math" w:hAnsi="Cambria Math"/>
                        </w:rPr>
                      </w:rPrChange>
                    </w:rPr>
                    <m:t>j</m:t>
                  </w:ins>
                </m:r>
                <m:r>
                  <w:ins w:id="663" w:author="Windows 用户" w:date="2021-11-17T15:57:00Z">
                    <w:rPr>
                      <w:rFonts w:ascii="Cambria Math" w:hAnsi="Cambria Math" w:hint="eastAsia"/>
                      <w:color w:val="0070C0"/>
                      <w:rPrChange w:id="664" w:author="Windows 用户" w:date="2021-12-18T16:52:00Z">
                        <w:rPr>
                          <w:rFonts w:ascii="Cambria Math" w:hAnsi="Cambria Math" w:hint="eastAsia"/>
                        </w:rPr>
                      </w:rPrChange>
                    </w:rPr>
                    <m:t>∈</m:t>
                  </w:ins>
                </m:r>
                <m:sSub>
                  <m:sSubPr>
                    <m:ctrlPr>
                      <w:ins w:id="665" w:author="Windows 用户" w:date="2021-11-17T15:57:00Z">
                        <w:rPr>
                          <w:rFonts w:ascii="Cambria Math" w:hAnsi="Cambria Math"/>
                          <w:i/>
                          <w:color w:val="0070C0"/>
                        </w:rPr>
                      </w:ins>
                    </m:ctrlPr>
                  </m:sSubPr>
                  <m:e>
                    <m:r>
                      <w:ins w:id="666" w:author="Windows 用户" w:date="2021-11-17T15:57:00Z">
                        <w:rPr>
                          <w:rFonts w:ascii="Cambria Math" w:hAnsi="Cambria Math"/>
                          <w:color w:val="0070C0"/>
                          <w:rPrChange w:id="667" w:author="Windows 用户" w:date="2021-12-18T16:52:00Z">
                            <w:rPr>
                              <w:rFonts w:ascii="Cambria Math" w:hAnsi="Cambria Math"/>
                            </w:rPr>
                          </w:rPrChange>
                        </w:rPr>
                        <m:t>B</m:t>
                      </w:ins>
                    </m:r>
                  </m:e>
                  <m:sub>
                    <m:r>
                      <w:ins w:id="668" w:author="Windows 用户" w:date="2021-11-17T15:57:00Z">
                        <w:rPr>
                          <w:rFonts w:ascii="Cambria Math" w:hAnsi="Cambria Math"/>
                          <w:color w:val="0070C0"/>
                          <w:rPrChange w:id="669" w:author="Windows 用户" w:date="2021-12-18T16:52:00Z">
                            <w:rPr>
                              <w:rFonts w:ascii="Cambria Math" w:hAnsi="Cambria Math"/>
                            </w:rPr>
                          </w:rPrChange>
                        </w:rPr>
                        <m:t>i</m:t>
                      </w:ins>
                    </m:r>
                  </m:sub>
                </m:sSub>
              </m:sub>
              <m:sup/>
              <m:e>
                <m:sSub>
                  <m:sSubPr>
                    <m:ctrlPr>
                      <w:ins w:id="670" w:author="Windows 用户" w:date="2021-11-17T15:57:00Z">
                        <w:rPr>
                          <w:rFonts w:ascii="Cambria Math" w:hAnsi="Cambria Math"/>
                          <w:i/>
                          <w:color w:val="0070C0"/>
                        </w:rPr>
                      </w:ins>
                    </m:ctrlPr>
                  </m:sSubPr>
                  <m:e>
                    <m:r>
                      <w:ins w:id="671" w:author="Windows 用户" w:date="2021-11-17T15:57:00Z">
                        <w:rPr>
                          <w:rFonts w:ascii="Cambria Math" w:hAnsi="Cambria Math"/>
                          <w:color w:val="0070C0"/>
                          <w:rPrChange w:id="672" w:author="Windows 用户" w:date="2021-12-18T16:52:00Z">
                            <w:rPr>
                              <w:rFonts w:ascii="Cambria Math" w:hAnsi="Cambria Math"/>
                            </w:rPr>
                          </w:rPrChange>
                        </w:rPr>
                        <m:t>r</m:t>
                      </w:ins>
                    </m:r>
                  </m:e>
                  <m:sub>
                    <m:r>
                      <w:ins w:id="673" w:author="Windows 用户" w:date="2021-11-17T15:57:00Z">
                        <w:rPr>
                          <w:rFonts w:ascii="Cambria Math" w:hAnsi="Cambria Math"/>
                          <w:color w:val="0070C0"/>
                          <w:rPrChange w:id="674" w:author="Windows 用户" w:date="2021-12-18T16:52:00Z">
                            <w:rPr>
                              <w:rFonts w:ascii="Cambria Math" w:hAnsi="Cambria Math"/>
                            </w:rPr>
                          </w:rPrChange>
                        </w:rPr>
                        <m:t>jk</m:t>
                      </w:ins>
                    </m:r>
                  </m:sub>
                </m:sSub>
              </m:e>
            </m:nary>
            <m:r>
              <w:ins w:id="675" w:author="Windows 用户" w:date="2021-11-17T15:57:00Z">
                <w:rPr>
                  <w:rFonts w:ascii="Cambria Math" w:hAnsi="Cambria Math"/>
                  <w:color w:val="0070C0"/>
                  <w:rPrChange w:id="676" w:author="Windows 用户" w:date="2021-12-18T16:52:00Z">
                    <w:rPr>
                      <w:rFonts w:ascii="Cambria Math" w:hAnsi="Cambria Math"/>
                    </w:rPr>
                  </w:rPrChange>
                </w:rPr>
                <m:t>)</m:t>
              </w:ins>
            </m:r>
          </m:e>
        </m:nary>
        <m:r>
          <w:del w:id="677" w:author="Windows 用户" w:date="2021-11-17T15:57:00Z">
            <w:rPr>
              <w:rFonts w:ascii="Cambria Math" w:hAnsi="Cambria Math"/>
            </w:rPr>
            <m:t>i=</m:t>
          </w:del>
        </m:r>
        <m:r>
          <w:del w:id="678" w:author="Windows 用户" w:date="2021-11-17T15:57:00Z">
            <m:rPr>
              <m:sty m:val="p"/>
            </m:rPr>
            <w:rPr>
              <w:rFonts w:ascii="Cambria Math" w:hAnsi="Cambria Math"/>
            </w:rPr>
            <m:t>argmi</m:t>
          </w:del>
        </m:r>
        <m:sSub>
          <m:sSubPr>
            <m:ctrlPr>
              <w:del w:id="679" w:author="Windows 用户" w:date="2021-11-17T15:57:00Z">
                <w:rPr>
                  <w:rFonts w:ascii="Cambria Math" w:hAnsi="Cambria Math"/>
                  <w:i/>
                </w:rPr>
              </w:del>
            </m:ctrlPr>
          </m:sSubPr>
          <m:e>
            <m:r>
              <w:del w:id="680" w:author="Windows 用户" w:date="2021-11-17T15:57:00Z">
                <m:rPr>
                  <m:sty m:val="p"/>
                </m:rPr>
                <w:rPr>
                  <w:rFonts w:ascii="Cambria Math" w:hAnsi="Cambria Math"/>
                </w:rPr>
                <m:t>n</m:t>
              </w:del>
            </m:r>
          </m:e>
          <m:sub>
            <m:r>
              <w:del w:id="681" w:author="Windows 用户" w:date="2021-11-17T15:57:00Z">
                <w:rPr>
                  <w:rFonts w:ascii="Cambria Math" w:hAnsi="Cambria Math"/>
                </w:rPr>
                <m:t>i</m:t>
              </w:del>
            </m:r>
            <m:r>
              <w:del w:id="682" w:author="Windows 用户" w:date="2021-11-17T15:57:00Z">
                <w:rPr>
                  <w:rFonts w:ascii="Cambria Math" w:hAnsi="Cambria Math" w:hint="eastAsia"/>
                </w:rPr>
                <m:t>∈</m:t>
              </w:del>
            </m:r>
            <m:sSub>
              <m:sSubPr>
                <m:ctrlPr>
                  <w:del w:id="683" w:author="Windows 用户" w:date="2021-11-17T15:57:00Z">
                    <w:rPr>
                      <w:rFonts w:ascii="Cambria Math" w:hAnsi="Cambria Math"/>
                      <w:iCs/>
                    </w:rPr>
                  </w:del>
                </m:ctrlPr>
              </m:sSubPr>
              <m:e>
                <m:r>
                  <w:del w:id="684" w:author="Windows 用户" w:date="2021-11-17T15:57:00Z">
                    <w:rPr>
                      <w:rFonts w:ascii="Cambria Math" w:hAnsi="Cambria Math"/>
                    </w:rPr>
                    <m:t>Q</m:t>
                  </w:del>
                </m:r>
              </m:e>
              <m:sub>
                <m:r>
                  <w:del w:id="685" w:author="Windows 用户" w:date="2021-11-17T15:57:00Z">
                    <w:rPr>
                      <w:rFonts w:ascii="Cambria Math" w:hAnsi="Cambria Math"/>
                    </w:rPr>
                    <m:t>e</m:t>
                  </w:del>
                </m:r>
              </m:sub>
            </m:sSub>
          </m:sub>
        </m:sSub>
        <m:nary>
          <m:naryPr>
            <m:chr m:val="∑"/>
            <m:limLoc m:val="subSup"/>
            <m:ctrlPr>
              <w:del w:id="686" w:author="Windows 用户" w:date="2021-11-17T15:57:00Z">
                <w:rPr>
                  <w:rFonts w:ascii="Cambria Math" w:hAnsi="Cambria Math"/>
                  <w:i/>
                </w:rPr>
              </w:del>
            </m:ctrlPr>
          </m:naryPr>
          <m:sub>
            <m:r>
              <w:del w:id="687" w:author="Windows 用户" w:date="2021-11-17T15:57:00Z">
                <w:rPr>
                  <w:rFonts w:ascii="Cambria Math" w:hAnsi="Cambria Math"/>
                </w:rPr>
                <m:t>k=1</m:t>
              </w:del>
            </m:r>
          </m:sub>
          <m:sup>
            <m:r>
              <w:del w:id="688" w:author="Windows 用户" w:date="2021-11-17T15:57:00Z">
                <w:rPr>
                  <w:rFonts w:ascii="Cambria Math" w:hAnsi="Cambria Math"/>
                </w:rPr>
                <m:t>K</m:t>
              </w:del>
            </m:r>
          </m:sup>
          <m:e>
            <m:r>
              <w:del w:id="689" w:author="Windows 用户" w:date="2021-11-17T15:57:00Z">
                <w:rPr>
                  <w:rFonts w:ascii="Cambria Math" w:hAnsi="Cambria Math"/>
                </w:rPr>
                <m:t>(</m:t>
              </w:del>
            </m:r>
            <m:sSub>
              <m:sSubPr>
                <m:ctrlPr>
                  <w:del w:id="690" w:author="Windows 用户" w:date="2021-11-17T15:57:00Z">
                    <w:rPr>
                      <w:rFonts w:ascii="Cambria Math" w:hAnsi="Cambria Math"/>
                      <w:i/>
                    </w:rPr>
                  </w:del>
                </m:ctrlPr>
              </m:sSubPr>
              <m:e>
                <m:r>
                  <w:del w:id="691" w:author="Windows 用户" w:date="2021-11-17T15:57:00Z">
                    <w:rPr>
                      <w:rFonts w:ascii="Cambria Math" w:hAnsi="Cambria Math"/>
                    </w:rPr>
                    <m:t>r</m:t>
                  </w:del>
                </m:r>
              </m:e>
              <m:sub>
                <m:r>
                  <w:del w:id="692" w:author="Windows 用户" w:date="2021-11-17T15:57:00Z">
                    <w:rPr>
                      <w:rFonts w:ascii="Cambria Math" w:hAnsi="Cambria Math"/>
                    </w:rPr>
                    <m:t>ik</m:t>
                  </w:del>
                </m:r>
              </m:sub>
            </m:sSub>
            <m:r>
              <w:del w:id="693" w:author="Windows 用户" w:date="2021-11-17T15:57:00Z">
                <w:rPr>
                  <w:rFonts w:ascii="Cambria Math" w:hAnsi="Cambria Math"/>
                </w:rPr>
                <m:t>+</m:t>
              </w:del>
            </m:r>
            <m:sSub>
              <m:sSubPr>
                <m:ctrlPr>
                  <w:del w:id="694" w:author="Windows 用户" w:date="2021-11-17T15:57:00Z">
                    <w:rPr>
                      <w:rFonts w:ascii="Cambria Math" w:hAnsi="Cambria Math"/>
                      <w:i/>
                    </w:rPr>
                  </w:del>
                </m:ctrlPr>
              </m:sSubPr>
              <m:e>
                <m:r>
                  <w:del w:id="695" w:author="Windows 用户" w:date="2021-11-17T15:57:00Z">
                    <w:rPr>
                      <w:rFonts w:ascii="Cambria Math" w:hAnsi="Cambria Math"/>
                    </w:rPr>
                    <m:t>r</m:t>
                  </w:del>
                </m:r>
              </m:e>
              <m:sub>
                <m:r>
                  <w:del w:id="696" w:author="Windows 用户" w:date="2021-11-17T15:57:00Z">
                    <w:rPr>
                      <w:rFonts w:ascii="Cambria Math" w:hAnsi="Cambria Math"/>
                    </w:rPr>
                    <m:t>jk</m:t>
                  </w:del>
                </m:r>
              </m:sub>
            </m:sSub>
            <m:r>
              <w:del w:id="697" w:author="Windows 用户" w:date="2021-11-17T15:57:00Z">
                <w:rPr>
                  <w:rFonts w:ascii="Cambria Math" w:hAnsi="Cambria Math"/>
                </w:rPr>
                <m:t>)</m:t>
              </w:del>
            </m:r>
          </m:e>
        </m:nary>
        <m:r>
          <w:del w:id="698" w:author="Windows 用户" w:date="2021-11-17T15:57:00Z">
            <w:rPr>
              <w:rFonts w:ascii="Cambria Math" w:hAnsi="Cambria Math"/>
            </w:rPr>
            <m:t>, j</m:t>
          </w:del>
        </m:r>
        <m:r>
          <w:del w:id="699" w:author="Windows 用户" w:date="2021-11-17T15:57:00Z">
            <w:rPr>
              <w:rFonts w:ascii="Cambria Math" w:hAnsi="Cambria Math" w:hint="eastAsia"/>
            </w:rPr>
            <m:t>∈</m:t>
          </w:del>
        </m:r>
        <m:sSub>
          <m:sSubPr>
            <m:ctrlPr>
              <w:del w:id="700" w:author="Windows 用户" w:date="2021-11-17T15:57:00Z">
                <w:rPr>
                  <w:rFonts w:ascii="Cambria Math" w:hAnsi="Cambria Math"/>
                  <w:i/>
                </w:rPr>
              </w:del>
            </m:ctrlPr>
          </m:sSubPr>
          <m:e>
            <m:r>
              <w:del w:id="701" w:author="Windows 用户" w:date="2021-11-17T15:57:00Z">
                <w:rPr>
                  <w:rFonts w:ascii="Cambria Math" w:hAnsi="Cambria Math"/>
                </w:rPr>
                <m:t>B</m:t>
              </w:del>
            </m:r>
          </m:e>
          <m:sub>
            <m:r>
              <w:del w:id="702"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3592FD09"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703" w:author="Windows 用户" w:date="2022-01-12T20:17:00Z">
        <w:r w:rsidR="00B26F87" w:rsidRPr="0055401E">
          <w:t xml:space="preserve">Fig. </w:t>
        </w:r>
        <w:r w:rsidR="00B26F87">
          <w:rPr>
            <w:noProof/>
          </w:rPr>
          <w:t>4</w:t>
        </w:r>
      </w:ins>
      <w:del w:id="704"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61714281" w:rsidR="007D716A" w:rsidRPr="0055401E" w:rsidRDefault="0055401E" w:rsidP="0055401E">
      <w:pPr>
        <w:pStyle w:val="a4"/>
      </w:pPr>
      <w:bookmarkStart w:id="705" w:name="_Ref81395044"/>
      <w:r w:rsidRPr="0055401E">
        <w:t xml:space="preserve">Fig. </w:t>
      </w:r>
      <w:fldSimple w:instr=" SEQ Fig. \* ARABIC ">
        <w:ins w:id="706" w:author="Windows 用户" w:date="2022-01-12T20:17:00Z">
          <w:r w:rsidR="00B26F87">
            <w:rPr>
              <w:noProof/>
            </w:rPr>
            <w:t>4</w:t>
          </w:r>
        </w:ins>
        <w:del w:id="707" w:author="Windows 用户" w:date="2021-11-17T15:57:00Z">
          <w:r w:rsidR="00254FC4" w:rsidDel="00660CB8">
            <w:rPr>
              <w:noProof/>
            </w:rPr>
            <w:delText>5</w:delText>
          </w:r>
        </w:del>
      </w:fldSimple>
      <w:bookmarkEnd w:id="705"/>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708" w:author="Windows 用户" w:date="2021-12-18T18:32:00Z">
        <w:r w:rsidRPr="00A57B74" w:rsidDel="00DA0833">
          <w:delText xml:space="preserve">activities </w:delText>
        </w:r>
      </w:del>
      <w:ins w:id="709" w:author="Windows 用户" w:date="2021-12-18T18:32:00Z">
        <w:r w:rsidR="00DA0833" w:rsidRPr="00A57B74">
          <w:t>activit</w:t>
        </w:r>
        <w:r w:rsidR="00DA0833">
          <w:t>y</w:t>
        </w:r>
        <w:r w:rsidR="00DA0833" w:rsidRPr="00A57B74">
          <w:t xml:space="preserve"> </w:t>
        </w:r>
      </w:ins>
      <m:oMath>
        <m:r>
          <w:ins w:id="710" w:author="Windows 用户" w:date="2021-12-18T18:31:00Z">
            <w:rPr>
              <w:rFonts w:ascii="Cambria Math" w:hAnsi="Cambria Math"/>
            </w:rPr>
            <m:t>i</m:t>
          </w:ins>
        </m:r>
      </m:oMath>
      <w:ins w:id="711"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1D732341"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712" w:author="Windows 用户" w:date="2022-01-12T20:17:00Z">
        <w:r w:rsidR="00B26F87">
          <w:t xml:space="preserve">Fig. </w:t>
        </w:r>
        <w:r w:rsidR="00B26F87">
          <w:rPr>
            <w:noProof/>
          </w:rPr>
          <w:t>5</w:t>
        </w:r>
      </w:ins>
      <w:del w:id="713"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14"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14"/>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55F9A945" w:rsidR="007D716A" w:rsidRPr="00A57B74" w:rsidRDefault="000D0AFA" w:rsidP="000D0AFA">
      <w:pPr>
        <w:pStyle w:val="a4"/>
      </w:pPr>
      <w:bookmarkStart w:id="715" w:name="_Ref81394905"/>
      <w:r>
        <w:t xml:space="preserve">Fig. </w:t>
      </w:r>
      <w:fldSimple w:instr=" SEQ Fig. \* ARABIC ">
        <w:ins w:id="716" w:author="Windows 用户" w:date="2022-01-12T20:17:00Z">
          <w:r w:rsidR="00B26F87">
            <w:rPr>
              <w:noProof/>
            </w:rPr>
            <w:t>5</w:t>
          </w:r>
        </w:ins>
        <w:del w:id="717" w:author="Windows 用户" w:date="2021-11-17T15:57:00Z">
          <w:r w:rsidR="00254FC4" w:rsidDel="00660CB8">
            <w:rPr>
              <w:noProof/>
            </w:rPr>
            <w:delText>6</w:delText>
          </w:r>
        </w:del>
      </w:fldSimple>
      <w:bookmarkEnd w:id="715"/>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962422"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18" w:author="Windows 用户" w:date="2021-12-06T14:52:00Z">
                  <m:rPr>
                    <m:sty m:val="p"/>
                  </m:rPr>
                  <w:rPr>
                    <w:rFonts w:ascii="Cambria Math" w:hAnsi="Cambria Math"/>
                  </w:rPr>
                  <m:t>←</m:t>
                </w:ins>
              </m:r>
              <m:r>
                <w:del w:id="719"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20"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21"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22"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962422"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23" w:author="Windows 用户" w:date="2021-12-06T14:52:00Z">
                  <m:rPr>
                    <m:sty m:val="p"/>
                  </m:rPr>
                  <w:rPr>
                    <w:rFonts w:ascii="Cambria Math" w:hAnsi="Cambria Math"/>
                  </w:rPr>
                  <m:t>←</m:t>
                </w:ins>
              </m:r>
              <m:r>
                <w:del w:id="724"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25" w:author="Windows 用户" w:date="2021-12-06T14:52:00Z">
                  <m:rPr>
                    <m:sty m:val="p"/>
                  </m:rPr>
                  <w:rPr>
                    <w:rFonts w:ascii="Cambria Math" w:hAnsi="Cambria Math"/>
                  </w:rPr>
                  <m:t xml:space="preserve">← </m:t>
                </w:ins>
              </m:r>
            </m:oMath>
            <w:del w:id="726"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27" w:author="Windows 用户" w:date="2021-12-06T14:52:00Z">
                  <m:rPr>
                    <m:sty m:val="p"/>
                  </m:rPr>
                  <w:rPr>
                    <w:rFonts w:ascii="Cambria Math" w:hAnsi="Cambria Math"/>
                  </w:rPr>
                  <m:t>←</m:t>
                </w:ins>
              </m:r>
              <m:r>
                <w:del w:id="728"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29" w:author="Windows 用户" w:date="2021-12-18T18:43:00Z">
                      <w:rPr>
                        <w:rFonts w:ascii="Cambria Math" w:hAnsi="Cambria Math"/>
                        <w:szCs w:val="21"/>
                      </w:rPr>
                      <m:t>j</m:t>
                    </w:ins>
                  </m:r>
                  <m:r>
                    <w:del w:id="730" w:author="Windows 用户" w:date="2021-12-18T18:43:00Z">
                      <w:rPr>
                        <w:rFonts w:ascii="Cambria Math" w:hAnsi="Cambria Math"/>
                        <w:szCs w:val="21"/>
                      </w:rPr>
                      <m:t>i</m:t>
                    </w:del>
                  </m:r>
                </m:sub>
                <m:sup>
                  <m:r>
                    <w:rPr>
                      <w:rFonts w:ascii="Cambria Math" w:hAnsi="Cambria Math"/>
                      <w:szCs w:val="21"/>
                    </w:rPr>
                    <m:t>'</m:t>
                  </m:r>
                </m:sup>
              </m:sSubSup>
              <m:r>
                <w:del w:id="731"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2" w:author="Windows 用户" w:date="2021-12-06T14:52:00Z">
                  <m:rPr>
                    <m:sty m:val="p"/>
                  </m:rPr>
                  <w:rPr>
                    <w:rFonts w:ascii="Cambria Math" w:hAnsi="Cambria Math"/>
                  </w:rPr>
                  <m:t>←</m:t>
                </w:ins>
              </m:r>
              <m:r>
                <w:del w:id="733"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4" w:author="Windows 用户" w:date="2021-12-06T14:52:00Z">
                  <m:rPr>
                    <m:sty m:val="p"/>
                  </m:rPr>
                  <w:rPr>
                    <w:rFonts w:ascii="Cambria Math" w:hAnsi="Cambria Math"/>
                  </w:rPr>
                  <m:t>←</m:t>
                </w:ins>
              </m:r>
              <m:r>
                <w:del w:id="735"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6"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962422"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37" w:author="Windows 用户" w:date="2021-12-06T14:53:00Z">
                  <m:rPr>
                    <m:sty m:val="p"/>
                  </m:rPr>
                  <w:rPr>
                    <w:rFonts w:ascii="Cambria Math" w:hAnsi="Cambria Math"/>
                  </w:rPr>
                  <m:t>←</m:t>
                </w:ins>
              </m:r>
              <m:r>
                <w:del w:id="738"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9" w:author="Windows 用户" w:date="2021-12-06T14:53:00Z">
                  <m:rPr>
                    <m:sty m:val="p"/>
                  </m:rPr>
                  <w:rPr>
                    <w:rFonts w:ascii="Cambria Math" w:hAnsi="Cambria Math"/>
                  </w:rPr>
                  <m:t>←</m:t>
                </w:ins>
              </m:r>
              <m:r>
                <w:del w:id="740"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41"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2"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3"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44"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45"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6"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47" w:name="OLE_LINK64"/>
      <w:bookmarkStart w:id="748"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47"/>
      <w:bookmarkEnd w:id="748"/>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49"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50" w:author="Windows 用户" w:date="2021-12-06T14:51:00Z">
                  <m:rPr>
                    <m:sty m:val="p"/>
                  </m:rPr>
                  <w:rPr>
                    <w:rFonts w:ascii="Cambria Math" w:hAnsi="Cambria Math"/>
                  </w:rPr>
                  <m:t>←</m:t>
                </w:ins>
              </m:r>
              <m:r>
                <w:del w:id="751"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52" w:author="Windows 用户" w:date="2021-12-06T14:51:00Z">
                  <m:rPr>
                    <m:sty m:val="p"/>
                  </m:rPr>
                  <w:rPr>
                    <w:rFonts w:ascii="Cambria Math" w:hAnsi="Cambria Math"/>
                  </w:rPr>
                  <m:t>←</m:t>
                </w:ins>
              </m:r>
              <m:r>
                <w:del w:id="753"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54" w:author="Windows 用户" w:date="2021-12-06T14:51:00Z">
                  <m:rPr>
                    <m:sty m:val="p"/>
                  </m:rPr>
                  <w:rPr>
                    <w:rFonts w:ascii="Cambria Math" w:hAnsi="Cambria Math"/>
                  </w:rPr>
                  <m:t>←</m:t>
                </w:ins>
              </m:r>
              <m:r>
                <w:del w:id="755"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56" w:author="Windows 用户" w:date="2021-12-06T14:51:00Z">
                  <m:rPr>
                    <m:sty m:val="p"/>
                  </m:rPr>
                  <w:rPr>
                    <w:rFonts w:ascii="Cambria Math" w:hAnsi="Cambria Math"/>
                  </w:rPr>
                  <m:t>←</m:t>
                </w:ins>
              </m:r>
              <m:r>
                <w:del w:id="757"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58" w:author="Windows 用户" w:date="2021-12-06T14:51:00Z">
                  <m:rPr>
                    <m:sty m:val="p"/>
                  </m:rPr>
                  <w:rPr>
                    <w:rFonts w:ascii="Cambria Math" w:hAnsi="Cambria Math" w:hint="eastAsia"/>
                    <w:kern w:val="2"/>
                  </w:rPr>
                  <m:t>=</m:t>
                </w:del>
              </m:r>
              <m:r>
                <w:ins w:id="759"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60" w:author="Windows 用户" w:date="2021-12-06T14:51:00Z">
                  <m:rPr>
                    <m:sty m:val="p"/>
                  </m:rPr>
                  <w:rPr>
                    <w:rFonts w:ascii="Cambria Math" w:hAnsi="Cambria Math"/>
                  </w:rPr>
                  <m:t>←</m:t>
                </w:ins>
              </m:r>
              <m:r>
                <w:del w:id="761"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62" w:author="Windows 用户" w:date="2021-12-06T14:51:00Z">
                  <m:rPr>
                    <m:sty m:val="p"/>
                  </m:rPr>
                  <w:rPr>
                    <w:rFonts w:ascii="Cambria Math" w:hAnsi="Cambria Math"/>
                  </w:rPr>
                  <m:t>←</m:t>
                </w:ins>
              </m:r>
              <m:r>
                <w:del w:id="763"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64" w:author="Windows 用户" w:date="2021-12-06T14:51:00Z">
                  <m:rPr>
                    <m:sty m:val="p"/>
                  </m:rPr>
                  <w:rPr>
                    <w:rFonts w:ascii="Cambria Math" w:hAnsi="Cambria Math"/>
                  </w:rPr>
                  <m:t>←</m:t>
                </w:ins>
              </m:r>
              <m:r>
                <w:del w:id="765"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66" w:author="Windows 用户" w:date="2021-12-06T14:50:00Z">
                  <w:rPr>
                    <w:rFonts w:ascii="Cambria Math" w:hAnsi="Cambria Math" w:hint="eastAsia"/>
                    <w:kern w:val="2"/>
                  </w:rPr>
                  <m:t>=</m:t>
                </w:del>
              </m:r>
              <m:r>
                <w:ins w:id="767"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68"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69" w:author="Windows 用户" w:date="2021-12-06T14:51:00Z">
                  <m:rPr>
                    <m:sty m:val="p"/>
                  </m:rPr>
                  <w:rPr>
                    <w:rFonts w:ascii="Cambria Math" w:hAnsi="Cambria Math"/>
                  </w:rPr>
                  <m:t>←</m:t>
                </w:ins>
              </m:r>
              <m:r>
                <w:del w:id="770"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71" w:author="Windows 用户" w:date="2021-12-06T14:51:00Z">
                  <m:rPr>
                    <m:sty m:val="p"/>
                  </m:rPr>
                  <w:rPr>
                    <w:rFonts w:ascii="Cambria Math" w:hAnsi="Cambria Math"/>
                  </w:rPr>
                  <m:t>←</m:t>
                </w:ins>
              </m:r>
              <m:r>
                <w:del w:id="772"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49"/>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73" w:author="Windows 用户" w:date="2021-12-15T09:59:00Z">
                        <w:rPr>
                          <w:rFonts w:ascii="Cambria Math" w:hAnsi="Cambria Math"/>
                          <w:i/>
                          <w:color w:val="0070C0"/>
                        </w:rPr>
                      </w:del>
                    </m:ctrlPr>
                  </m:naryPr>
                  <m:sub>
                    <m:r>
                      <w:del w:id="774" w:author="Windows 用户" w:date="2021-12-15T09:59:00Z">
                        <w:rPr>
                          <w:rFonts w:ascii="Cambria Math" w:hAnsi="Cambria Math"/>
                          <w:color w:val="0070C0"/>
                          <w:rPrChange w:id="775" w:author="Windows 用户" w:date="2021-12-15T10:01:00Z">
                            <w:rPr>
                              <w:rFonts w:ascii="Cambria Math" w:hAnsi="Cambria Math"/>
                            </w:rPr>
                          </w:rPrChange>
                        </w:rPr>
                        <m:t>i=1</m:t>
                      </w:del>
                    </m:r>
                  </m:sub>
                  <m:sup>
                    <m:r>
                      <w:del w:id="776" w:author="Windows 用户" w:date="2021-12-15T09:59:00Z">
                        <w:rPr>
                          <w:rFonts w:ascii="Cambria Math" w:hAnsi="Cambria Math"/>
                          <w:color w:val="0070C0"/>
                          <w:rPrChange w:id="777" w:author="Windows 用户" w:date="2021-12-15T10:01:00Z">
                            <w:rPr>
                              <w:rFonts w:ascii="Cambria Math" w:hAnsi="Cambria Math"/>
                            </w:rPr>
                          </w:rPrChange>
                        </w:rPr>
                        <m:t>ma</m:t>
                      </w:del>
                    </m:r>
                  </m:sup>
                  <m:e>
                    <m:r>
                      <w:del w:id="778" w:author="Windows 用户" w:date="2021-12-15T09:59:00Z">
                        <w:rPr>
                          <w:rFonts w:ascii="Cambria Math" w:hAnsi="Cambria Math"/>
                          <w:color w:val="0070C0"/>
                          <w:rPrChange w:id="779" w:author="Windows 用户" w:date="2021-12-15T10:01:00Z">
                            <w:rPr>
                              <w:rFonts w:ascii="Cambria Math" w:hAnsi="Cambria Math"/>
                            </w:rPr>
                          </w:rPrChange>
                        </w:rPr>
                        <m:t>(</m:t>
                      </w:del>
                    </m:r>
                    <m:sSub>
                      <m:sSubPr>
                        <m:ctrlPr>
                          <w:del w:id="780" w:author="Windows 用户" w:date="2021-12-15T09:59:00Z">
                            <w:rPr>
                              <w:rFonts w:ascii="Cambria Math" w:hAnsi="Cambria Math"/>
                              <w:i/>
                              <w:color w:val="0070C0"/>
                            </w:rPr>
                          </w:del>
                        </m:ctrlPr>
                      </m:sSubPr>
                      <m:e>
                        <m:r>
                          <w:del w:id="781" w:author="Windows 用户" w:date="2021-12-15T09:59:00Z">
                            <w:rPr>
                              <w:rFonts w:ascii="Cambria Math" w:hAnsi="Cambria Math"/>
                              <w:color w:val="0070C0"/>
                              <w:rPrChange w:id="782" w:author="Windows 用户" w:date="2021-12-15T10:01:00Z">
                                <w:rPr>
                                  <w:rFonts w:ascii="Cambria Math" w:hAnsi="Cambria Math"/>
                                </w:rPr>
                              </w:rPrChange>
                            </w:rPr>
                            <m:t>ls</m:t>
                          </w:del>
                        </m:r>
                      </m:e>
                      <m:sub>
                        <m:r>
                          <w:del w:id="783" w:author="Windows 用户" w:date="2021-12-15T09:59:00Z">
                            <w:rPr>
                              <w:rFonts w:ascii="Cambria Math" w:hAnsi="Cambria Math"/>
                              <w:color w:val="0070C0"/>
                              <w:rPrChange w:id="784" w:author="Windows 用户" w:date="2021-12-15T10:01:00Z">
                                <w:rPr>
                                  <w:rFonts w:ascii="Cambria Math" w:hAnsi="Cambria Math"/>
                                </w:rPr>
                              </w:rPrChange>
                            </w:rPr>
                            <m:t>i</m:t>
                          </w:del>
                        </m:r>
                      </m:sub>
                    </m:sSub>
                    <m:r>
                      <w:del w:id="785" w:author="Windows 用户" w:date="2021-12-15T09:59:00Z">
                        <w:rPr>
                          <w:rFonts w:ascii="Cambria Math" w:hAnsi="Cambria Math"/>
                          <w:color w:val="0070C0"/>
                          <w:rPrChange w:id="786" w:author="Windows 用户" w:date="2021-12-15T10:01:00Z">
                            <w:rPr>
                              <w:rFonts w:ascii="Cambria Math" w:hAnsi="Cambria Math"/>
                            </w:rPr>
                          </w:rPrChange>
                        </w:rPr>
                        <m:t>-</m:t>
                      </w:del>
                    </m:r>
                    <m:sSub>
                      <m:sSubPr>
                        <m:ctrlPr>
                          <w:del w:id="787" w:author="Windows 用户" w:date="2021-12-15T09:59:00Z">
                            <w:rPr>
                              <w:rFonts w:ascii="Cambria Math" w:hAnsi="Cambria Math"/>
                              <w:i/>
                              <w:color w:val="0070C0"/>
                            </w:rPr>
                          </w:del>
                        </m:ctrlPr>
                      </m:sSubPr>
                      <m:e>
                        <m:r>
                          <w:del w:id="788" w:author="Windows 用户" w:date="2021-12-15T09:59:00Z">
                            <w:rPr>
                              <w:rFonts w:ascii="Cambria Math" w:hAnsi="Cambria Math"/>
                              <w:color w:val="0070C0"/>
                              <w:rPrChange w:id="789" w:author="Windows 用户" w:date="2021-12-15T10:01:00Z">
                                <w:rPr>
                                  <w:rFonts w:ascii="Cambria Math" w:hAnsi="Cambria Math"/>
                                </w:rPr>
                              </w:rPrChange>
                            </w:rPr>
                            <m:t>es</m:t>
                          </w:del>
                        </m:r>
                      </m:e>
                      <m:sub>
                        <m:r>
                          <w:del w:id="790" w:author="Windows 用户" w:date="2021-12-15T09:59:00Z">
                            <w:rPr>
                              <w:rFonts w:ascii="Cambria Math" w:hAnsi="Cambria Math"/>
                              <w:color w:val="0070C0"/>
                              <w:rPrChange w:id="791" w:author="Windows 用户" w:date="2021-12-15T10:01:00Z">
                                <w:rPr>
                                  <w:rFonts w:ascii="Cambria Math" w:hAnsi="Cambria Math"/>
                                </w:rPr>
                              </w:rPrChange>
                            </w:rPr>
                            <m:t>i</m:t>
                          </w:del>
                        </m:r>
                      </m:sub>
                    </m:sSub>
                    <m:r>
                      <w:del w:id="792" w:author="Windows 用户" w:date="2021-12-15T09:59:00Z">
                        <w:rPr>
                          <w:rFonts w:ascii="Cambria Math" w:hAnsi="Cambria Math"/>
                          <w:color w:val="0070C0"/>
                          <w:rPrChange w:id="793" w:author="Windows 用户" w:date="2021-12-15T10:01:00Z">
                            <w:rPr>
                              <w:rFonts w:ascii="Cambria Math" w:hAnsi="Cambria Math"/>
                            </w:rPr>
                          </w:rPrChange>
                        </w:rPr>
                        <m:t>)</m:t>
                      </w:del>
                    </m:r>
                  </m:e>
                </m:nary>
                <m:nary>
                  <m:naryPr>
                    <m:chr m:val="∑"/>
                    <m:limLoc m:val="subSup"/>
                    <m:supHide m:val="1"/>
                    <m:ctrlPr>
                      <w:ins w:id="794" w:author="Windows 用户" w:date="2021-12-15T09:59:00Z">
                        <w:rPr>
                          <w:rFonts w:ascii="Cambria Math" w:hAnsi="Cambria Math"/>
                          <w:i/>
                          <w:color w:val="0070C0"/>
                        </w:rPr>
                      </w:ins>
                    </m:ctrlPr>
                  </m:naryPr>
                  <m:sub>
                    <m:r>
                      <w:ins w:id="795" w:author="Windows 用户" w:date="2021-12-15T09:59:00Z">
                        <w:rPr>
                          <w:rFonts w:ascii="Cambria Math" w:hAnsi="Cambria Math"/>
                          <w:color w:val="0070C0"/>
                          <w:rPrChange w:id="796" w:author="Windows 用户" w:date="2021-12-15T10:01:00Z">
                            <w:rPr>
                              <w:rFonts w:ascii="Cambria Math" w:hAnsi="Cambria Math"/>
                            </w:rPr>
                          </w:rPrChange>
                        </w:rPr>
                        <m:t>i</m:t>
                      </w:ins>
                    </m:r>
                    <m:r>
                      <w:ins w:id="797" w:author="Windows 用户" w:date="2021-12-15T09:59:00Z">
                        <w:rPr>
                          <w:rFonts w:ascii="Cambria Math" w:hAnsi="Cambria Math" w:hint="eastAsia"/>
                          <w:color w:val="0070C0"/>
                          <w:rPrChange w:id="798" w:author="Windows 用户" w:date="2021-12-15T10:01:00Z">
                            <w:rPr>
                              <w:rFonts w:ascii="Cambria Math" w:hAnsi="Cambria Math" w:hint="eastAsia"/>
                            </w:rPr>
                          </w:rPrChange>
                        </w:rPr>
                        <m:t>∈</m:t>
                      </w:ins>
                    </m:r>
                    <m:r>
                      <w:ins w:id="799" w:author="Windows 用户" w:date="2021-12-15T09:59:00Z">
                        <w:rPr>
                          <w:rFonts w:ascii="Cambria Math" w:hAnsi="Cambria Math"/>
                          <w:color w:val="0070C0"/>
                          <w:rPrChange w:id="800" w:author="Windows 用户" w:date="2021-12-15T10:01:00Z">
                            <w:rPr>
                              <w:rFonts w:ascii="Cambria Math" w:hAnsi="Cambria Math"/>
                            </w:rPr>
                          </w:rPrChange>
                        </w:rPr>
                        <m:t>M</m:t>
                      </w:ins>
                    </m:r>
                  </m:sub>
                  <m:sup/>
                  <m:e>
                    <m:r>
                      <w:ins w:id="801" w:author="Windows 用户" w:date="2021-12-15T09:59:00Z">
                        <w:rPr>
                          <w:rFonts w:ascii="Cambria Math" w:hAnsi="Cambria Math"/>
                          <w:color w:val="0070C0"/>
                          <w:rPrChange w:id="802" w:author="Windows 用户" w:date="2021-12-15T10:01:00Z">
                            <w:rPr>
                              <w:rFonts w:ascii="Cambria Math" w:hAnsi="Cambria Math"/>
                            </w:rPr>
                          </w:rPrChange>
                        </w:rPr>
                        <m:t>(</m:t>
                      </w:ins>
                    </m:r>
                    <m:sSub>
                      <m:sSubPr>
                        <m:ctrlPr>
                          <w:ins w:id="803" w:author="Windows 用户" w:date="2021-12-15T09:59:00Z">
                            <w:rPr>
                              <w:rFonts w:ascii="Cambria Math" w:hAnsi="Cambria Math"/>
                              <w:i/>
                              <w:color w:val="0070C0"/>
                            </w:rPr>
                          </w:ins>
                        </m:ctrlPr>
                      </m:sSubPr>
                      <m:e>
                        <m:r>
                          <w:ins w:id="804" w:author="Windows 用户" w:date="2021-12-15T09:59:00Z">
                            <w:rPr>
                              <w:rFonts w:ascii="Cambria Math" w:hAnsi="Cambria Math"/>
                              <w:color w:val="0070C0"/>
                              <w:rPrChange w:id="805" w:author="Windows 用户" w:date="2021-12-15T10:01:00Z">
                                <w:rPr>
                                  <w:rFonts w:ascii="Cambria Math" w:hAnsi="Cambria Math"/>
                                </w:rPr>
                              </w:rPrChange>
                            </w:rPr>
                            <m:t>ls</m:t>
                          </w:ins>
                        </m:r>
                      </m:e>
                      <m:sub>
                        <m:r>
                          <w:ins w:id="806" w:author="Windows 用户" w:date="2021-12-15T09:59:00Z">
                            <w:rPr>
                              <w:rFonts w:ascii="Cambria Math" w:hAnsi="Cambria Math"/>
                              <w:color w:val="0070C0"/>
                              <w:rPrChange w:id="807" w:author="Windows 用户" w:date="2021-12-15T10:01:00Z">
                                <w:rPr>
                                  <w:rFonts w:ascii="Cambria Math" w:hAnsi="Cambria Math"/>
                                </w:rPr>
                              </w:rPrChange>
                            </w:rPr>
                            <m:t>i</m:t>
                          </w:ins>
                        </m:r>
                      </m:sub>
                    </m:sSub>
                    <m:r>
                      <w:ins w:id="808" w:author="Windows 用户" w:date="2021-12-15T09:59:00Z">
                        <w:rPr>
                          <w:rFonts w:ascii="Cambria Math" w:hAnsi="Cambria Math"/>
                          <w:color w:val="0070C0"/>
                          <w:rPrChange w:id="809" w:author="Windows 用户" w:date="2021-12-15T10:01:00Z">
                            <w:rPr>
                              <w:rFonts w:ascii="Cambria Math" w:hAnsi="Cambria Math"/>
                            </w:rPr>
                          </w:rPrChange>
                        </w:rPr>
                        <m:t>-</m:t>
                      </w:ins>
                    </m:r>
                    <m:sSub>
                      <m:sSubPr>
                        <m:ctrlPr>
                          <w:ins w:id="810" w:author="Windows 用户" w:date="2021-12-15T09:59:00Z">
                            <w:rPr>
                              <w:rFonts w:ascii="Cambria Math" w:hAnsi="Cambria Math"/>
                              <w:i/>
                              <w:color w:val="0070C0"/>
                            </w:rPr>
                          </w:ins>
                        </m:ctrlPr>
                      </m:sSubPr>
                      <m:e>
                        <m:r>
                          <w:ins w:id="811" w:author="Windows 用户" w:date="2021-12-15T09:59:00Z">
                            <w:rPr>
                              <w:rFonts w:ascii="Cambria Math" w:hAnsi="Cambria Math"/>
                              <w:color w:val="0070C0"/>
                              <w:rPrChange w:id="812" w:author="Windows 用户" w:date="2021-12-15T10:01:00Z">
                                <w:rPr>
                                  <w:rFonts w:ascii="Cambria Math" w:hAnsi="Cambria Math"/>
                                </w:rPr>
                              </w:rPrChange>
                            </w:rPr>
                            <m:t>es</m:t>
                          </w:ins>
                        </m:r>
                      </m:e>
                      <m:sub>
                        <m:r>
                          <w:ins w:id="813" w:author="Windows 用户" w:date="2021-12-15T09:59:00Z">
                            <w:rPr>
                              <w:rFonts w:ascii="Cambria Math" w:hAnsi="Cambria Math"/>
                              <w:color w:val="0070C0"/>
                              <w:rPrChange w:id="814" w:author="Windows 用户" w:date="2021-12-15T10:01:00Z">
                                <w:rPr>
                                  <w:rFonts w:ascii="Cambria Math" w:hAnsi="Cambria Math"/>
                                </w:rPr>
                              </w:rPrChange>
                            </w:rPr>
                            <m:t>i</m:t>
                          </w:ins>
                        </m:r>
                      </m:sub>
                    </m:sSub>
                    <m:r>
                      <w:ins w:id="815" w:author="Windows 用户" w:date="2021-12-15T09:59:00Z">
                        <w:rPr>
                          <w:rFonts w:ascii="Cambria Math" w:hAnsi="Cambria Math"/>
                          <w:color w:val="0070C0"/>
                          <w:rPrChange w:id="816" w:author="Windows 用户" w:date="2021-12-15T10:01:00Z">
                            <w:rPr>
                              <w:rFonts w:ascii="Cambria Math" w:hAnsi="Cambria Math"/>
                            </w:rPr>
                          </w:rPrChange>
                        </w:rPr>
                        <m:t>)</m:t>
                      </w:ins>
                    </m:r>
                  </m:e>
                </m:nary>
              </m:num>
              <m:den>
                <m:r>
                  <w:ins w:id="817" w:author="Windows 用户" w:date="2021-12-15T10:00:00Z">
                    <w:rPr>
                      <w:rFonts w:ascii="Cambria Math" w:hAnsi="Cambria Math"/>
                      <w:color w:val="0070C0"/>
                      <w:rPrChange w:id="818" w:author="Windows 用户" w:date="2021-12-15T10:01:00Z">
                        <w:rPr>
                          <w:rFonts w:ascii="Cambria Math" w:hAnsi="Cambria Math"/>
                        </w:rPr>
                      </w:rPrChange>
                    </w:rPr>
                    <m:t>len(M)</m:t>
                  </w:ins>
                </m:r>
                <m:r>
                  <w:del w:id="819" w:author="Windows 用户" w:date="2021-12-15T10:00:00Z">
                    <w:rPr>
                      <w:rFonts w:ascii="Cambria Math" w:hAnsi="Cambria Math"/>
                      <w:color w:val="0070C0"/>
                      <w:rPrChange w:id="820" w:author="Windows 用户" w:date="2021-12-15T10:01:00Z">
                        <w:rPr>
                          <w:rFonts w:ascii="Cambria Math" w:hAnsi="Cambria Math"/>
                        </w:rPr>
                      </w:rPrChange>
                    </w:rPr>
                    <m:t>ma</m:t>
                  </w:del>
                </m:r>
              </m:den>
            </m:f>
          </m:e>
        </m:d>
      </m:oMath>
      <w:r w:rsidRPr="00A57B74">
        <w:rPr>
          <w:rFonts w:hint="eastAsia"/>
        </w:rPr>
        <w:t>,</w:t>
      </w:r>
      <w:r w:rsidRPr="00A57B74">
        <w:t xml:space="preserve"> where</w:t>
      </w:r>
      <w:ins w:id="821" w:author="Windows 用户" w:date="2021-12-15T10:00:00Z">
        <w:r w:rsidR="00275426">
          <w:t xml:space="preserve"> </w:t>
        </w:r>
        <m:oMath>
          <m:r>
            <w:rPr>
              <w:rFonts w:ascii="Cambria Math" w:hAnsi="Cambria Math"/>
              <w:color w:val="0070C0"/>
              <w:rPrChange w:id="822" w:author="Windows 用户" w:date="2021-12-15T10:01:00Z">
                <w:rPr>
                  <w:rFonts w:ascii="Cambria Math" w:hAnsi="Cambria Math"/>
                </w:rPr>
              </w:rPrChange>
            </w:rPr>
            <m:t>len(M)</m:t>
          </m:r>
        </m:oMath>
      </w:ins>
      <m:oMath>
        <m:r>
          <w:del w:id="823" w:author="Windows 用户" w:date="2021-12-15T10:00:00Z">
            <m:rPr>
              <m:sty m:val="p"/>
            </m:rPr>
            <w:rPr>
              <w:rFonts w:ascii="Cambria Math" w:hAnsi="Cambria Math"/>
            </w:rPr>
            <m:t xml:space="preserve"> </m:t>
          </w:del>
        </m:r>
        <m:r>
          <w:del w:id="824"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5" w:name="OLE_LINK7"/>
      <w:bookmarkStart w:id="826" w:name="OLE_LINK18"/>
      <w:r w:rsidRPr="00A57B74">
        <w:t>the scarceness</w:t>
      </w:r>
      <w:r w:rsidRPr="00A57B74" w:rsidDel="00723FAF">
        <w:t xml:space="preserve"> </w:t>
      </w:r>
      <w:r w:rsidRPr="00A57B74">
        <w:t xml:space="preserve">of resource capabilities </w:t>
      </w:r>
      <w:bookmarkEnd w:id="825"/>
      <w:bookmarkEnd w:id="826"/>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05973916" w:rsidR="007D716A" w:rsidRPr="00A57B74" w:rsidRDefault="007D716A" w:rsidP="001F1E24">
      <w:pPr>
        <w:pStyle w:val="a4"/>
        <w:keepNext/>
        <w:ind w:firstLine="420"/>
      </w:pPr>
      <w:r w:rsidRPr="00A57B74">
        <w:t xml:space="preserve">Table </w:t>
      </w:r>
      <w:fldSimple w:instr=" SEQ Table \* ARABIC ">
        <w:r w:rsidR="00B26F87">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962422"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962422"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962422"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962422"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27" w:author="Windows 用户" w:date="2021-12-18T19:19:00Z">
                  <w:rPr/>
                </w:rPrChange>
              </w:rPr>
            </w:pPr>
            <w:del w:id="828" w:author="Windows 用户" w:date="2021-12-17T15:45:00Z">
              <w:r w:rsidRPr="002C0AD0" w:rsidDel="007B0C54">
                <w:rPr>
                  <w:color w:val="0070C0"/>
                  <w:rPrChange w:id="829" w:author="Windows 用户" w:date="2021-12-18T19:19:00Z">
                    <w:rPr/>
                  </w:rPrChange>
                </w:rPr>
                <w:delText>30</w:delText>
              </w:r>
            </w:del>
            <w:ins w:id="830" w:author="Windows 用户" w:date="2021-12-17T15:45:00Z">
              <w:r w:rsidR="007B0C54" w:rsidRPr="002C0AD0">
                <w:rPr>
                  <w:color w:val="0070C0"/>
                  <w:rPrChange w:id="831"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32" w:author="Windows 用户" w:date="2021-12-18T19:19:00Z">
                  <w:rPr/>
                </w:rPrChange>
              </w:rPr>
            </w:pPr>
            <w:del w:id="833" w:author="Windows 用户" w:date="2021-12-17T15:46:00Z">
              <w:r w:rsidRPr="002C0AD0" w:rsidDel="007B0C54">
                <w:rPr>
                  <w:color w:val="0070C0"/>
                  <w:rPrChange w:id="834" w:author="Windows 用户" w:date="2021-12-18T19:19:00Z">
                    <w:rPr/>
                  </w:rPrChange>
                </w:rPr>
                <w:delText>60</w:delText>
              </w:r>
            </w:del>
            <w:ins w:id="835" w:author="Windows 用户" w:date="2021-12-17T15:46:00Z">
              <w:r w:rsidR="007B0C54" w:rsidRPr="002C0AD0">
                <w:rPr>
                  <w:color w:val="0070C0"/>
                  <w:rPrChange w:id="836"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37" w:author="Windows 用户" w:date="2021-12-18T19:19:00Z">
                  <w:rPr/>
                </w:rPrChange>
              </w:rPr>
            </w:pPr>
            <w:del w:id="838" w:author="Windows 用户" w:date="2021-12-17T15:46:00Z">
              <w:r w:rsidRPr="002C0AD0" w:rsidDel="007B0C54">
                <w:rPr>
                  <w:color w:val="0070C0"/>
                  <w:rPrChange w:id="839" w:author="Windows 用户" w:date="2021-12-18T19:19:00Z">
                    <w:rPr/>
                  </w:rPrChange>
                </w:rPr>
                <w:delText>120</w:delText>
              </w:r>
            </w:del>
            <w:ins w:id="840" w:author="Windows 用户" w:date="2021-12-17T15:46:00Z">
              <w:r w:rsidR="007B0C54" w:rsidRPr="002C0AD0">
                <w:rPr>
                  <w:color w:val="0070C0"/>
                  <w:rPrChange w:id="841"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42"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43" w:author="Windows 用户" w:date="2021-12-01T13:30:00Z">
                  <w:rPr>
                    <w:rFonts w:ascii="Cambria Math" w:hAnsi="Cambria Math"/>
                  </w:rPr>
                </w:rPrChange>
              </w:rPr>
              <m:t>SET</m:t>
            </m:r>
          </m:e>
          <m:sub>
            <m:r>
              <w:rPr>
                <w:rFonts w:ascii="Cambria Math" w:hAnsi="Cambria Math"/>
                <w:highlight w:val="yellow"/>
                <w:rPrChange w:id="844" w:author="Windows 用户" w:date="2021-12-01T13:30:00Z">
                  <w:rPr>
                    <w:rFonts w:ascii="Cambria Math" w:hAnsi="Cambria Math"/>
                  </w:rPr>
                </w:rPrChange>
              </w:rPr>
              <m:t>2</m:t>
            </m:r>
          </m:sub>
        </m:sSub>
      </m:oMath>
      <w:r w:rsidRPr="004751E9">
        <w:rPr>
          <w:highlight w:val="yellow"/>
          <w:rPrChange w:id="845" w:author="Windows 用户" w:date="2021-12-01T13:30:00Z">
            <w:rPr/>
          </w:rPrChange>
        </w:rPr>
        <w:t>, in which the optimal solutions are not obtained.</w:t>
      </w:r>
    </w:p>
    <w:p w14:paraId="5E297FEF" w14:textId="4CCE41DB" w:rsidR="007D716A" w:rsidRPr="00A57B74" w:rsidRDefault="007D716A" w:rsidP="001F1E24">
      <w:pPr>
        <w:pStyle w:val="a4"/>
        <w:keepNext/>
        <w:ind w:firstLine="420"/>
        <w:rPr>
          <w:szCs w:val="22"/>
        </w:rPr>
      </w:pPr>
      <w:r w:rsidRPr="00A57B74">
        <w:t xml:space="preserve">Table </w:t>
      </w:r>
      <w:fldSimple w:instr=" SEQ Table \* ARABIC ">
        <w:r w:rsidR="00B26F87">
          <w:rPr>
            <w:noProof/>
          </w:rPr>
          <w:t>3</w:t>
        </w:r>
      </w:fldSimple>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46"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962422"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47"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47"/>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46"/>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48" w:author="Windows 用户" w:date="2021-11-22T14:54:00Z"/>
        </w:rPr>
        <w:pPrChange w:id="849" w:author="Windows 用户" w:date="2021-11-22T14:54:00Z">
          <w:pPr>
            <w:pStyle w:val="2"/>
            <w:spacing w:before="156" w:after="156"/>
          </w:pPr>
        </w:pPrChange>
      </w:pPr>
    </w:p>
    <w:p w14:paraId="4229E9BC" w14:textId="4612F0B4" w:rsidR="00576B86" w:rsidRDefault="00576B86">
      <w:pPr>
        <w:ind w:firstLine="420"/>
        <w:rPr>
          <w:ins w:id="850" w:author="Windows 用户" w:date="2022-01-14T15:58:00Z"/>
          <w:color w:val="0070C0"/>
        </w:rPr>
        <w:pPrChange w:id="851" w:author="Windows 用户" w:date="2021-11-22T14:54:00Z">
          <w:pPr>
            <w:pStyle w:val="2"/>
            <w:spacing w:before="156" w:after="156"/>
          </w:pPr>
        </w:pPrChange>
      </w:pPr>
      <w:ins w:id="852" w:author="Windows 用户" w:date="2021-11-22T14:54:00Z">
        <w:r w:rsidRPr="00B0374D">
          <w:rPr>
            <w:rFonts w:hint="eastAsia"/>
            <w:color w:val="0070C0"/>
            <w:rPrChange w:id="853" w:author="Windows 用户" w:date="2022-01-03T10:35:00Z">
              <w:rPr>
                <w:rFonts w:hint="eastAsia"/>
                <w:b w:val="0"/>
                <w:bCs w:val="0"/>
              </w:rPr>
            </w:rPrChange>
          </w:rPr>
          <w:t>补充实验</w:t>
        </w:r>
      </w:ins>
      <w:ins w:id="854" w:author="Windows 用户" w:date="2021-11-22T14:55:00Z">
        <w:r w:rsidRPr="00B0374D">
          <w:rPr>
            <w:rFonts w:hint="eastAsia"/>
            <w:color w:val="0070C0"/>
            <w:rPrChange w:id="855" w:author="Windows 用户" w:date="2022-01-03T10:35:00Z">
              <w:rPr>
                <w:rFonts w:hint="eastAsia"/>
                <w:b w:val="0"/>
                <w:bCs w:val="0"/>
              </w:rPr>
            </w:rPrChange>
          </w:rPr>
          <w:t>：求解</w:t>
        </w:r>
        <w:r w:rsidRPr="00B0374D">
          <w:rPr>
            <w:color w:val="0070C0"/>
            <w:rPrChange w:id="856" w:author="Windows 用户" w:date="2022-01-03T10:35:00Z">
              <w:rPr>
                <w:b w:val="0"/>
                <w:bCs w:val="0"/>
              </w:rPr>
            </w:rPrChange>
          </w:rPr>
          <w:t>M0</w:t>
        </w:r>
      </w:ins>
      <w:ins w:id="857" w:author="Windows 用户" w:date="2022-01-03T10:34:00Z">
        <w:r w:rsidR="00B0374D" w:rsidRPr="00B0374D">
          <w:rPr>
            <w:rFonts w:hint="eastAsia"/>
            <w:color w:val="0070C0"/>
            <w:rPrChange w:id="858" w:author="Windows 用户" w:date="2022-01-03T10:35:00Z">
              <w:rPr>
                <w:rFonts w:hint="eastAsia"/>
                <w:b w:val="0"/>
                <w:bCs w:val="0"/>
              </w:rPr>
            </w:rPrChange>
          </w:rPr>
          <w:t>，要不要分求出可行解和</w:t>
        </w:r>
      </w:ins>
      <w:ins w:id="859" w:author="Windows 用户" w:date="2022-01-03T10:35:00Z">
        <w:r w:rsidR="00B0374D" w:rsidRPr="00B0374D">
          <w:rPr>
            <w:rFonts w:hint="eastAsia"/>
            <w:color w:val="0070C0"/>
            <w:rPrChange w:id="860" w:author="Windows 用户" w:date="2022-01-03T10:35:00Z">
              <w:rPr>
                <w:rFonts w:hint="eastAsia"/>
                <w:b w:val="0"/>
                <w:bCs w:val="0"/>
              </w:rPr>
            </w:rPrChange>
          </w:rPr>
          <w:t>未求出解？</w:t>
        </w:r>
      </w:ins>
    </w:p>
    <w:p w14:paraId="642C9ED1" w14:textId="5EAE8E1C" w:rsidR="00B57B82" w:rsidRPr="00B0374D" w:rsidRDefault="00B57B82">
      <w:pPr>
        <w:ind w:firstLine="420"/>
        <w:rPr>
          <w:ins w:id="861" w:author="Windows 用户" w:date="2021-11-22T14:55:00Z"/>
          <w:color w:val="0070C0"/>
          <w:rPrChange w:id="862" w:author="Windows 用户" w:date="2022-01-03T10:35:00Z">
            <w:rPr>
              <w:ins w:id="863" w:author="Windows 用户" w:date="2021-11-22T14:55:00Z"/>
            </w:rPr>
          </w:rPrChange>
        </w:rPr>
        <w:pPrChange w:id="864" w:author="Windows 用户" w:date="2021-11-22T14:54:00Z">
          <w:pPr>
            <w:pStyle w:val="2"/>
            <w:spacing w:before="156" w:after="156"/>
          </w:pPr>
        </w:pPrChange>
      </w:pPr>
      <w:ins w:id="865" w:author="Windows 用户" w:date="2022-01-14T15:59:00Z">
        <w:r>
          <w:rPr>
            <w:rFonts w:hint="eastAsia"/>
            <w:color w:val="0070C0"/>
          </w:rPr>
          <w:t>我们对两种模型都求出可行解的实例</w:t>
        </w:r>
      </w:ins>
      <w:ins w:id="866" w:author="Windows 用户" w:date="2022-01-14T16:24:00Z">
        <w:r w:rsidR="00AB0C84">
          <w:rPr>
            <w:rFonts w:hint="eastAsia"/>
            <w:color w:val="0070C0"/>
          </w:rPr>
          <w:t>【或者单独一节，与所提算法比？】</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295"/>
        <w:gridCol w:w="939"/>
        <w:gridCol w:w="986"/>
        <w:gridCol w:w="1017"/>
        <w:gridCol w:w="222"/>
        <w:gridCol w:w="939"/>
        <w:gridCol w:w="950"/>
        <w:gridCol w:w="817"/>
        <w:gridCol w:w="222"/>
        <w:gridCol w:w="1153"/>
        <w:tblGridChange w:id="867">
          <w:tblGrid>
            <w:gridCol w:w="816"/>
            <w:gridCol w:w="875"/>
            <w:gridCol w:w="420"/>
            <w:gridCol w:w="1445"/>
            <w:gridCol w:w="939"/>
            <w:gridCol w:w="606"/>
            <w:gridCol w:w="174"/>
            <w:gridCol w:w="48"/>
            <w:gridCol w:w="1113"/>
            <w:gridCol w:w="939"/>
            <w:gridCol w:w="606"/>
            <w:gridCol w:w="222"/>
            <w:gridCol w:w="1153"/>
          </w:tblGrid>
        </w:tblGridChange>
      </w:tblGrid>
      <w:tr w:rsidR="005E643A" w:rsidRPr="005A6EC5" w14:paraId="515B7A4B" w14:textId="65474969" w:rsidTr="005246C2">
        <w:trPr>
          <w:jc w:val="center"/>
          <w:ins w:id="868"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69" w:author="Windows 用户" w:date="2021-11-22T14:55:00Z"/>
                <w:rFonts w:cs="Times New Roman"/>
                <w:sz w:val="20"/>
                <w:szCs w:val="22"/>
                <w:rPrChange w:id="870" w:author="Windows 用户" w:date="2021-11-22T14:57:00Z">
                  <w:rPr>
                    <w:ins w:id="871" w:author="Windows 用户" w:date="2021-11-22T14:55:00Z"/>
                    <w:rFonts w:cs="Times New Roman"/>
                    <w:szCs w:val="22"/>
                  </w:rPr>
                </w:rPrChange>
              </w:rPr>
            </w:pPr>
          </w:p>
        </w:tc>
        <w:tc>
          <w:tcPr>
            <w:tcW w:w="846"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72" w:author="Windows 用户" w:date="2021-11-22T14:55:00Z"/>
                <w:rFonts w:cs="Times New Roman"/>
                <w:sz w:val="20"/>
                <w:szCs w:val="22"/>
                <w:rPrChange w:id="873" w:author="Windows 用户" w:date="2021-11-22T14:57:00Z">
                  <w:rPr>
                    <w:ins w:id="874" w:author="Windows 用户" w:date="2021-11-22T14:55:00Z"/>
                    <w:rFonts w:cs="Times New Roman"/>
                    <w:szCs w:val="22"/>
                  </w:rPr>
                </w:rPrChange>
              </w:rPr>
            </w:pPr>
          </w:p>
        </w:tc>
        <w:tc>
          <w:tcPr>
            <w:tcW w:w="1549"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75" w:author="Windows 用户" w:date="2021-11-22T15:00:00Z"/>
                <w:rFonts w:cs="Times New Roman"/>
                <w:sz w:val="20"/>
                <w:szCs w:val="22"/>
              </w:rPr>
            </w:pPr>
            <w:ins w:id="876" w:author="Windows 用户" w:date="2021-11-22T14:55:00Z">
              <w:r w:rsidRPr="005A6EC5">
                <w:rPr>
                  <w:rFonts w:cs="Times New Roman"/>
                  <w:sz w:val="20"/>
                  <w:szCs w:val="22"/>
                  <w:rPrChange w:id="877" w:author="Windows 用户" w:date="2021-11-22T14:57:00Z">
                    <w:rPr>
                      <w:rFonts w:cs="Times New Roman"/>
                      <w:szCs w:val="22"/>
                    </w:rPr>
                  </w:rPrChange>
                </w:rPr>
                <w:t>M0</w:t>
              </w:r>
            </w:ins>
          </w:p>
        </w:tc>
        <w:tc>
          <w:tcPr>
            <w:tcW w:w="2169"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78" w:author="Windows 用户" w:date="2021-11-22T14:58:00Z"/>
                <w:rFonts w:cs="Times New Roman"/>
                <w:sz w:val="20"/>
                <w:szCs w:val="22"/>
              </w:rPr>
            </w:pPr>
            <w:ins w:id="879" w:author="Windows 用户" w:date="2021-11-22T14:56:00Z">
              <w:r w:rsidRPr="005A6EC5">
                <w:rPr>
                  <w:rFonts w:cs="Times New Roman"/>
                  <w:sz w:val="20"/>
                  <w:szCs w:val="22"/>
                  <w:rPrChange w:id="880" w:author="Windows 用户" w:date="2021-11-22T14:57:00Z">
                    <w:rPr>
                      <w:rFonts w:cs="Times New Roman"/>
                      <w:szCs w:val="22"/>
                    </w:rPr>
                  </w:rPrChange>
                </w:rPr>
                <w:t>M1</w:t>
              </w:r>
            </w:ins>
          </w:p>
        </w:tc>
      </w:tr>
      <w:tr w:rsidR="002A2A9D" w:rsidRPr="005A6EC5" w14:paraId="44A851DB" w14:textId="507BBC9D" w:rsidTr="005246C2">
        <w:tblPrEx>
          <w:tblW w:w="5501" w:type="pct"/>
          <w:jc w:val="center"/>
          <w:tblBorders>
            <w:left w:val="none" w:sz="0" w:space="0" w:color="auto"/>
            <w:right w:val="none" w:sz="0" w:space="0" w:color="auto"/>
            <w:insideH w:val="none" w:sz="0" w:space="0" w:color="auto"/>
            <w:insideV w:val="none" w:sz="0" w:space="0" w:color="auto"/>
          </w:tblBorders>
          <w:tblPrExChange w:id="881"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82" w:author="Windows 用户" w:date="2021-11-22T14:55:00Z"/>
          <w:trPrChange w:id="883"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84"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85" w:author="Windows 用户" w:date="2021-11-22T14:55:00Z"/>
                <w:rFonts w:cs="Times New Roman"/>
                <w:sz w:val="20"/>
                <w:szCs w:val="22"/>
                <w:rPrChange w:id="886" w:author="Windows 用户" w:date="2021-11-22T14:57:00Z">
                  <w:rPr>
                    <w:ins w:id="887" w:author="Windows 用户" w:date="2021-11-22T14:55:00Z"/>
                    <w:rFonts w:cs="Times New Roman"/>
                    <w:szCs w:val="22"/>
                  </w:rPr>
                </w:rPrChange>
              </w:rPr>
            </w:pPr>
            <w:ins w:id="888" w:author="Windows 用户" w:date="2021-11-22T14:55:00Z">
              <w:r w:rsidRPr="005A6EC5">
                <w:rPr>
                  <w:rFonts w:cs="Times New Roman"/>
                  <w:sz w:val="20"/>
                  <w:szCs w:val="22"/>
                  <w:rPrChange w:id="889" w:author="Windows 用户" w:date="2021-11-22T14:57:00Z">
                    <w:rPr>
                      <w:rFonts w:cs="Times New Roman"/>
                      <w:szCs w:val="22"/>
                    </w:rPr>
                  </w:rPrChange>
                </w:rPr>
                <w:lastRenderedPageBreak/>
                <w:t>Dataset</w:t>
              </w:r>
            </w:ins>
          </w:p>
        </w:tc>
        <w:tc>
          <w:tcPr>
            <w:tcW w:w="846" w:type="pct"/>
            <w:tcBorders>
              <w:top w:val="single" w:sz="4" w:space="0" w:color="auto"/>
              <w:left w:val="nil"/>
              <w:bottom w:val="single" w:sz="4" w:space="0" w:color="auto"/>
              <w:right w:val="nil"/>
            </w:tcBorders>
            <w:vAlign w:val="center"/>
            <w:hideMark/>
            <w:tcPrChange w:id="890"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962422" w:rsidP="005A6EC5">
            <w:pPr>
              <w:spacing w:line="240" w:lineRule="auto"/>
              <w:ind w:firstLineChars="0" w:firstLine="0"/>
              <w:jc w:val="center"/>
              <w:rPr>
                <w:ins w:id="891" w:author="Windows 用户" w:date="2021-11-22T14:55:00Z"/>
                <w:rFonts w:cs="Times New Roman"/>
                <w:sz w:val="20"/>
                <w:szCs w:val="22"/>
                <w:rPrChange w:id="892" w:author="Windows 用户" w:date="2021-11-22T14:57:00Z">
                  <w:rPr>
                    <w:ins w:id="893" w:author="Windows 用户" w:date="2021-11-22T14:55:00Z"/>
                    <w:rFonts w:cs="Times New Roman"/>
                    <w:szCs w:val="22"/>
                  </w:rPr>
                </w:rPrChange>
              </w:rPr>
            </w:pPr>
            <m:oMathPara>
              <m:oMath>
                <m:acc>
                  <m:accPr>
                    <m:chr m:val="̅"/>
                    <m:ctrlPr>
                      <w:ins w:id="894" w:author="Windows 用户" w:date="2021-11-22T14:55:00Z">
                        <w:rPr>
                          <w:rFonts w:ascii="Cambria Math" w:hAnsi="Cambria Math" w:cs="Times New Roman"/>
                          <w:sz w:val="20"/>
                          <w:szCs w:val="22"/>
                        </w:rPr>
                      </w:ins>
                    </m:ctrlPr>
                  </m:accPr>
                  <m:e>
                    <m:r>
                      <w:ins w:id="895" w:author="Windows 用户" w:date="2021-11-22T14:55:00Z">
                        <w:rPr>
                          <w:rFonts w:ascii="Cambria Math" w:hAnsi="Cambria Math" w:cs="Times New Roman"/>
                          <w:sz w:val="20"/>
                          <w:szCs w:val="22"/>
                          <w:rPrChange w:id="896"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97"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98" w:author="Windows 用户" w:date="2021-11-22T14:55:00Z"/>
                <w:rFonts w:cs="Times New Roman"/>
                <w:sz w:val="20"/>
                <w:szCs w:val="22"/>
                <w:rPrChange w:id="899" w:author="Windows 用户" w:date="2021-11-22T14:57:00Z">
                  <w:rPr>
                    <w:ins w:id="900" w:author="Windows 用户" w:date="2021-11-22T14:55:00Z"/>
                    <w:rFonts w:cs="Times New Roman"/>
                    <w:szCs w:val="22"/>
                  </w:rPr>
                </w:rPrChange>
              </w:rPr>
            </w:pPr>
            <w:ins w:id="901" w:author="Windows 用户" w:date="2021-11-22T14:57:00Z">
              <w:r w:rsidRPr="005A6EC5">
                <w:rPr>
                  <w:rFonts w:cs="Times New Roman"/>
                  <w:sz w:val="20"/>
                  <w:szCs w:val="22"/>
                  <w:rPrChange w:id="902"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03"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04" w:author="Windows 用户" w:date="2021-11-22T14:57:00Z">
                          <w:rPr>
                            <w:rFonts w:ascii="Cambria Math" w:hAnsi="Cambria Math" w:cs="Times New Roman"/>
                            <w:szCs w:val="22"/>
                          </w:rPr>
                        </w:rPrChange>
                      </w:rPr>
                      <m:t>1</m:t>
                    </m:r>
                  </m:sub>
                </m:sSub>
              </m:oMath>
              <w:r w:rsidRPr="005A6EC5">
                <w:rPr>
                  <w:rFonts w:cs="Times New Roman"/>
                  <w:sz w:val="20"/>
                  <w:szCs w:val="22"/>
                  <w:rPrChange w:id="905"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906"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907" w:author="Windows 用户" w:date="2021-11-22T14:55:00Z"/>
                <w:rFonts w:cs="Times New Roman"/>
                <w:sz w:val="20"/>
                <w:szCs w:val="22"/>
                <w:rPrChange w:id="908" w:author="Windows 用户" w:date="2021-11-22T14:57:00Z">
                  <w:rPr>
                    <w:ins w:id="909" w:author="Windows 用户" w:date="2021-11-22T14:55:00Z"/>
                    <w:rFonts w:cs="Times New Roman"/>
                    <w:szCs w:val="22"/>
                  </w:rPr>
                </w:rPrChange>
              </w:rPr>
            </w:pPr>
            <w:ins w:id="910" w:author="Windows 用户" w:date="2021-11-22T14:57:00Z">
              <w:r w:rsidRPr="005A6EC5">
                <w:rPr>
                  <w:rFonts w:cs="Times New Roman"/>
                  <w:sz w:val="20"/>
                  <w:szCs w:val="22"/>
                  <w:rPrChange w:id="911"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12"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13" w:author="Windows 用户" w:date="2021-11-22T14:57:00Z">
                          <w:rPr>
                            <w:rFonts w:ascii="Cambria Math" w:hAnsi="Cambria Math" w:cs="Times New Roman"/>
                            <w:szCs w:val="22"/>
                          </w:rPr>
                        </w:rPrChange>
                      </w:rPr>
                      <m:t>2</m:t>
                    </m:r>
                  </m:sub>
                </m:sSub>
              </m:oMath>
              <w:r w:rsidRPr="005A6EC5">
                <w:rPr>
                  <w:rFonts w:cs="Times New Roman"/>
                  <w:sz w:val="20"/>
                  <w:szCs w:val="22"/>
                  <w:rPrChange w:id="914" w:author="Windows 用户" w:date="2021-11-22T14:57:00Z">
                    <w:rPr>
                      <w:rFonts w:cs="Times New Roman"/>
                      <w:szCs w:val="22"/>
                    </w:rPr>
                  </w:rPrChange>
                </w:rPr>
                <w:t xml:space="preserve"> </w:t>
              </w:r>
            </w:ins>
          </w:p>
        </w:tc>
        <w:tc>
          <w:tcPr>
            <w:tcW w:w="427" w:type="pct"/>
            <w:tcBorders>
              <w:top w:val="single" w:sz="4" w:space="0" w:color="auto"/>
              <w:left w:val="nil"/>
              <w:bottom w:val="single" w:sz="4" w:space="0" w:color="auto"/>
              <w:right w:val="nil"/>
            </w:tcBorders>
            <w:vAlign w:val="center"/>
            <w:tcPrChange w:id="915" w:author="Windows 用户" w:date="2021-11-22T15:03:00Z">
              <w:tcPr>
                <w:tcW w:w="324" w:type="pct"/>
                <w:tcBorders>
                  <w:top w:val="single" w:sz="4" w:space="0" w:color="auto"/>
                  <w:left w:val="nil"/>
                  <w:bottom w:val="single" w:sz="4" w:space="0" w:color="auto"/>
                  <w:right w:val="nil"/>
                </w:tcBorders>
                <w:vAlign w:val="center"/>
              </w:tcPr>
            </w:tcPrChange>
          </w:tcPr>
          <w:p w14:paraId="1CE02463" w14:textId="5601DB01" w:rsidR="00494483" w:rsidRPr="005A6EC5" w:rsidRDefault="00494483" w:rsidP="005A6EC5">
            <w:pPr>
              <w:spacing w:line="240" w:lineRule="auto"/>
              <w:ind w:firstLineChars="0" w:firstLine="0"/>
              <w:jc w:val="center"/>
              <w:rPr>
                <w:ins w:id="916" w:author="Windows 用户" w:date="2021-11-22T14:57:00Z"/>
                <w:rFonts w:cs="Times New Roman" w:hint="eastAsia"/>
                <w:sz w:val="20"/>
                <w:szCs w:val="22"/>
                <w:rPrChange w:id="917" w:author="Windows 用户" w:date="2021-11-22T14:57:00Z">
                  <w:rPr>
                    <w:ins w:id="918" w:author="Windows 用户" w:date="2021-11-22T14:57:00Z"/>
                    <w:rFonts w:cs="Times New Roman"/>
                    <w:szCs w:val="22"/>
                  </w:rPr>
                </w:rPrChange>
              </w:rPr>
            </w:pPr>
            <w:ins w:id="919" w:author="Windows 用户" w:date="2021-11-22T14:57:00Z">
              <w:r w:rsidRPr="005A6EC5">
                <w:rPr>
                  <w:rFonts w:cs="Times New Roman"/>
                  <w:sz w:val="20"/>
                  <w:szCs w:val="22"/>
                  <w:rPrChange w:id="920" w:author="Windows 用户" w:date="2021-11-22T14:57:00Z">
                    <w:rPr>
                      <w:rFonts w:cs="Times New Roman"/>
                      <w:szCs w:val="22"/>
                    </w:rPr>
                  </w:rPrChange>
                </w:rPr>
                <w:t>CPU</w:t>
              </w:r>
            </w:ins>
            <w:ins w:id="921" w:author="Windows 用户" w:date="2022-01-14T16:21:00Z">
              <w:r w:rsidR="00726AD6">
                <w:rPr>
                  <w:rFonts w:cs="Times New Roman"/>
                  <w:sz w:val="20"/>
                  <w:szCs w:val="22"/>
                </w:rPr>
                <w:t>(s)</w:t>
              </w:r>
            </w:ins>
            <w:ins w:id="922" w:author="Windows 用户" w:date="2022-01-21T09:37:00Z">
              <w:r w:rsidR="00962422">
                <w:rPr>
                  <w:rFonts w:cs="Times New Roman" w:hint="eastAsia"/>
                  <w:sz w:val="20"/>
                  <w:szCs w:val="22"/>
                </w:rPr>
                <w:t>，最优解实例的时间</w:t>
              </w:r>
            </w:ins>
          </w:p>
        </w:tc>
        <w:tc>
          <w:tcPr>
            <w:tcW w:w="119" w:type="pct"/>
            <w:tcBorders>
              <w:top w:val="single" w:sz="4" w:space="0" w:color="auto"/>
              <w:left w:val="nil"/>
              <w:bottom w:val="single" w:sz="4" w:space="0" w:color="auto"/>
              <w:right w:val="nil"/>
            </w:tcBorders>
            <w:tcPrChange w:id="923" w:author="Windows 用户" w:date="2021-11-22T15:03:00Z">
              <w:tcPr>
                <w:tcW w:w="127" w:type="pct"/>
                <w:gridSpan w:val="2"/>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24" w:author="Windows 用户" w:date="2021-11-22T15:00:00Z"/>
                <w:rFonts w:cs="Times New Roman"/>
                <w:sz w:val="20"/>
                <w:szCs w:val="22"/>
              </w:rPr>
            </w:pPr>
          </w:p>
        </w:tc>
        <w:tc>
          <w:tcPr>
            <w:tcW w:w="502" w:type="pct"/>
            <w:tcBorders>
              <w:top w:val="single" w:sz="4" w:space="0" w:color="auto"/>
              <w:left w:val="nil"/>
              <w:bottom w:val="single" w:sz="4" w:space="0" w:color="auto"/>
              <w:right w:val="nil"/>
            </w:tcBorders>
            <w:vAlign w:val="center"/>
            <w:tcPrChange w:id="925" w:author="Windows 用户" w:date="2021-11-22T15:03:00Z">
              <w:tcPr>
                <w:tcW w:w="656" w:type="pct"/>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26" w:author="Windows 用户" w:date="2021-11-22T14:55:00Z"/>
                <w:rFonts w:cs="Times New Roman"/>
                <w:sz w:val="20"/>
                <w:szCs w:val="22"/>
                <w:rPrChange w:id="927" w:author="Windows 用户" w:date="2021-11-22T14:57:00Z">
                  <w:rPr>
                    <w:ins w:id="928" w:author="Windows 用户" w:date="2021-11-22T14:55:00Z"/>
                    <w:rFonts w:cs="Times New Roman"/>
                    <w:szCs w:val="22"/>
                  </w:rPr>
                </w:rPrChange>
              </w:rPr>
            </w:pPr>
            <w:ins w:id="929" w:author="Windows 用户" w:date="2021-11-22T14:56:00Z">
              <w:r w:rsidRPr="005A6EC5">
                <w:rPr>
                  <w:rFonts w:cs="Times New Roman"/>
                  <w:sz w:val="20"/>
                  <w:szCs w:val="22"/>
                  <w:rPrChange w:id="930"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31"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32" w:author="Windows 用户" w:date="2021-11-22T14:57:00Z">
                          <w:rPr>
                            <w:rFonts w:ascii="Cambria Math" w:hAnsi="Cambria Math" w:cs="Times New Roman"/>
                            <w:szCs w:val="22"/>
                          </w:rPr>
                        </w:rPrChange>
                      </w:rPr>
                      <m:t>1</m:t>
                    </m:r>
                  </m:sub>
                </m:sSub>
              </m:oMath>
              <w:r w:rsidRPr="005A6EC5">
                <w:rPr>
                  <w:rFonts w:cs="Times New Roman"/>
                  <w:sz w:val="20"/>
                  <w:szCs w:val="22"/>
                  <w:rPrChange w:id="933" w:author="Windows 用户" w:date="2021-11-22T14:57:00Z">
                    <w:rPr>
                      <w:rFonts w:cs="Times New Roman"/>
                      <w:szCs w:val="22"/>
                    </w:rPr>
                  </w:rPrChange>
                </w:rPr>
                <w:t xml:space="preserve"> </w:t>
              </w:r>
            </w:ins>
          </w:p>
        </w:tc>
        <w:tc>
          <w:tcPr>
            <w:tcW w:w="508" w:type="pct"/>
            <w:tcBorders>
              <w:top w:val="single" w:sz="4" w:space="0" w:color="auto"/>
              <w:left w:val="nil"/>
              <w:bottom w:val="single" w:sz="4" w:space="0" w:color="auto"/>
              <w:right w:val="nil"/>
            </w:tcBorders>
            <w:vAlign w:val="center"/>
            <w:tcPrChange w:id="934"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35" w:author="Windows 用户" w:date="2021-11-22T14:55:00Z"/>
                <w:rFonts w:cs="Times New Roman"/>
                <w:sz w:val="20"/>
                <w:szCs w:val="22"/>
                <w:rPrChange w:id="936" w:author="Windows 用户" w:date="2021-11-22T14:57:00Z">
                  <w:rPr>
                    <w:ins w:id="937" w:author="Windows 用户" w:date="2021-11-22T14:55:00Z"/>
                    <w:rFonts w:cs="Times New Roman"/>
                    <w:szCs w:val="22"/>
                  </w:rPr>
                </w:rPrChange>
              </w:rPr>
            </w:pPr>
            <w:ins w:id="938" w:author="Windows 用户" w:date="2021-11-22T14:56:00Z">
              <w:r w:rsidRPr="005A6EC5">
                <w:rPr>
                  <w:rFonts w:cs="Times New Roman"/>
                  <w:sz w:val="20"/>
                  <w:szCs w:val="22"/>
                  <w:rPrChange w:id="939"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40"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41" w:author="Windows 用户" w:date="2021-11-22T14:57:00Z">
                          <w:rPr>
                            <w:rFonts w:ascii="Cambria Math" w:hAnsi="Cambria Math" w:cs="Times New Roman"/>
                            <w:szCs w:val="22"/>
                          </w:rPr>
                        </w:rPrChange>
                      </w:rPr>
                      <m:t>2</m:t>
                    </m:r>
                  </m:sub>
                </m:sSub>
              </m:oMath>
              <w:r w:rsidRPr="005A6EC5">
                <w:rPr>
                  <w:rFonts w:cs="Times New Roman"/>
                  <w:sz w:val="20"/>
                  <w:szCs w:val="22"/>
                  <w:rPrChange w:id="942" w:author="Windows 用户" w:date="2021-11-22T14:57:00Z">
                    <w:rPr>
                      <w:rFonts w:cs="Times New Roman"/>
                      <w:szCs w:val="22"/>
                    </w:rPr>
                  </w:rPrChange>
                </w:rPr>
                <w:t xml:space="preserve"> </w:t>
              </w:r>
            </w:ins>
          </w:p>
        </w:tc>
        <w:tc>
          <w:tcPr>
            <w:tcW w:w="424" w:type="pct"/>
            <w:tcBorders>
              <w:top w:val="single" w:sz="4" w:space="0" w:color="auto"/>
              <w:left w:val="nil"/>
              <w:bottom w:val="single" w:sz="4" w:space="0" w:color="auto"/>
              <w:right w:val="nil"/>
            </w:tcBorders>
            <w:vAlign w:val="center"/>
            <w:tcPrChange w:id="943" w:author="Windows 用户" w:date="2021-11-22T15:03:00Z">
              <w:tcPr>
                <w:tcW w:w="353" w:type="pct"/>
                <w:tcBorders>
                  <w:top w:val="single" w:sz="4" w:space="0" w:color="auto"/>
                  <w:left w:val="nil"/>
                  <w:bottom w:val="single" w:sz="4" w:space="0" w:color="auto"/>
                  <w:right w:val="nil"/>
                </w:tcBorders>
                <w:vAlign w:val="center"/>
              </w:tcPr>
            </w:tcPrChange>
          </w:tcPr>
          <w:p w14:paraId="28A522F0" w14:textId="36233BD0" w:rsidR="00494483" w:rsidRPr="009167FC" w:rsidRDefault="00494483" w:rsidP="005A6EC5">
            <w:pPr>
              <w:spacing w:line="240" w:lineRule="auto"/>
              <w:ind w:firstLineChars="0" w:firstLine="0"/>
              <w:jc w:val="center"/>
              <w:rPr>
                <w:ins w:id="944" w:author="Windows 用户" w:date="2021-11-22T14:58:00Z"/>
                <w:rFonts w:cs="Times New Roman"/>
                <w:sz w:val="20"/>
                <w:szCs w:val="22"/>
              </w:rPr>
            </w:pPr>
            <w:ins w:id="945" w:author="Windows 用户" w:date="2021-11-22T14:58:00Z">
              <w:r>
                <w:rPr>
                  <w:rFonts w:cs="Times New Roman" w:hint="eastAsia"/>
                  <w:sz w:val="20"/>
                  <w:szCs w:val="22"/>
                </w:rPr>
                <w:t>CPU</w:t>
              </w:r>
            </w:ins>
            <w:ins w:id="946" w:author="Windows 用户" w:date="2022-01-14T16:21:00Z">
              <w:r w:rsidR="00726AD6">
                <w:rPr>
                  <w:rFonts w:cs="Times New Roman"/>
                  <w:sz w:val="20"/>
                  <w:szCs w:val="22"/>
                </w:rPr>
                <w:t>(s)</w:t>
              </w:r>
            </w:ins>
          </w:p>
        </w:tc>
        <w:tc>
          <w:tcPr>
            <w:tcW w:w="119" w:type="pct"/>
            <w:tcBorders>
              <w:top w:val="single" w:sz="4" w:space="0" w:color="auto"/>
              <w:left w:val="nil"/>
              <w:bottom w:val="single" w:sz="4" w:space="0" w:color="auto"/>
              <w:right w:val="nil"/>
            </w:tcBorders>
            <w:tcPrChange w:id="947"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48"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49" w:author="Windows 用户" w:date="2021-11-22T15:03:00Z">
              <w:tcPr>
                <w:tcW w:w="616" w:type="pct"/>
                <w:tcBorders>
                  <w:top w:val="single" w:sz="4" w:space="0" w:color="auto"/>
                  <w:left w:val="nil"/>
                  <w:bottom w:val="single" w:sz="4" w:space="0" w:color="auto"/>
                  <w:right w:val="nil"/>
                </w:tcBorders>
                <w:vAlign w:val="center"/>
              </w:tcPr>
            </w:tcPrChange>
          </w:tcPr>
          <w:p w14:paraId="35FFB3C5" w14:textId="6E160C5A" w:rsidR="00494483" w:rsidRPr="009167FC" w:rsidRDefault="00494483" w:rsidP="009167FC">
            <w:pPr>
              <w:spacing w:line="240" w:lineRule="auto"/>
              <w:ind w:firstLineChars="0" w:firstLine="0"/>
              <w:jc w:val="center"/>
              <w:rPr>
                <w:ins w:id="950" w:author="Windows 用户" w:date="2021-11-22T14:58:00Z"/>
                <w:rFonts w:cs="Times New Roman" w:hint="eastAsia"/>
                <w:sz w:val="20"/>
                <w:szCs w:val="22"/>
              </w:rPr>
            </w:pPr>
            <w:commentRangeStart w:id="951"/>
            <w:ins w:id="952" w:author="Windows 用户" w:date="2021-11-22T14:58:00Z">
              <w:r>
                <w:rPr>
                  <w:rFonts w:cs="Times New Roman" w:hint="eastAsia"/>
                  <w:sz w:val="20"/>
                  <w:szCs w:val="22"/>
                </w:rPr>
                <w:t>A</w:t>
              </w:r>
              <w:r>
                <w:rPr>
                  <w:rFonts w:cs="Times New Roman"/>
                  <w:sz w:val="20"/>
                  <w:szCs w:val="22"/>
                </w:rPr>
                <w:t>RD</w:t>
              </w:r>
            </w:ins>
            <w:commentRangeEnd w:id="951"/>
            <w:ins w:id="953" w:author="Windows 用户" w:date="2021-11-22T15:01:00Z">
              <w:r w:rsidR="00813FF5">
                <w:rPr>
                  <w:rStyle w:val="af0"/>
                </w:rPr>
                <w:commentReference w:id="951"/>
              </w:r>
            </w:ins>
            <w:ins w:id="954" w:author="Windows 用户" w:date="2022-01-21T11:48:00Z">
              <w:r w:rsidR="00BD3CFB">
                <w:rPr>
                  <w:rFonts w:cs="Times New Roman" w:hint="eastAsia"/>
                  <w:sz w:val="20"/>
                  <w:szCs w:val="22"/>
                </w:rPr>
                <w:t>（可行解）</w:t>
              </w:r>
            </w:ins>
            <w:bookmarkStart w:id="955" w:name="_GoBack"/>
            <w:bookmarkEnd w:id="955"/>
          </w:p>
        </w:tc>
      </w:tr>
      <w:tr w:rsidR="002A2A9D" w:rsidRPr="005A6EC5" w14:paraId="665EB6A0" w14:textId="2DA05326" w:rsidTr="005246C2">
        <w:tblPrEx>
          <w:tblW w:w="5501" w:type="pct"/>
          <w:jc w:val="center"/>
          <w:tblBorders>
            <w:left w:val="none" w:sz="0" w:space="0" w:color="auto"/>
            <w:right w:val="none" w:sz="0" w:space="0" w:color="auto"/>
            <w:insideH w:val="none" w:sz="0" w:space="0" w:color="auto"/>
            <w:insideV w:val="none" w:sz="0" w:space="0" w:color="auto"/>
          </w:tblBorders>
          <w:tblPrExChange w:id="95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57" w:author="Windows 用户" w:date="2021-11-22T14:55:00Z"/>
          <w:trPrChange w:id="958"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59"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60" w:author="Windows 用户" w:date="2021-11-22T14:55:00Z"/>
                <w:rFonts w:cs="Times New Roman"/>
                <w:sz w:val="20"/>
                <w:szCs w:val="22"/>
                <w:rPrChange w:id="961" w:author="Windows 用户" w:date="2021-11-22T14:57:00Z">
                  <w:rPr>
                    <w:ins w:id="962" w:author="Windows 用户" w:date="2021-11-22T14:55:00Z"/>
                    <w:rFonts w:cs="Times New Roman"/>
                    <w:szCs w:val="22"/>
                  </w:rPr>
                </w:rPrChange>
              </w:rPr>
            </w:pPr>
            <w:ins w:id="963" w:author="Windows 用户" w:date="2021-11-22T14:55:00Z">
              <w:r w:rsidRPr="005A6EC5">
                <w:rPr>
                  <w:rFonts w:cs="Times New Roman"/>
                  <w:sz w:val="20"/>
                  <w:szCs w:val="22"/>
                  <w:rPrChange w:id="964" w:author="Windows 用户" w:date="2021-11-22T14:57:00Z">
                    <w:rPr>
                      <w:rFonts w:cs="Times New Roman"/>
                      <w:szCs w:val="22"/>
                    </w:rPr>
                  </w:rPrChange>
                </w:rPr>
                <w:t>J30</w:t>
              </w:r>
            </w:ins>
          </w:p>
        </w:tc>
        <w:tc>
          <w:tcPr>
            <w:tcW w:w="846" w:type="pct"/>
            <w:tcBorders>
              <w:top w:val="single" w:sz="4" w:space="0" w:color="auto"/>
              <w:left w:val="nil"/>
              <w:bottom w:val="nil"/>
              <w:right w:val="nil"/>
            </w:tcBorders>
            <w:vAlign w:val="center"/>
            <w:hideMark/>
            <w:tcPrChange w:id="965"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66" w:author="Windows 用户" w:date="2021-11-22T14:55:00Z"/>
                <w:rFonts w:cs="Times New Roman"/>
                <w:sz w:val="20"/>
                <w:szCs w:val="22"/>
                <w:rPrChange w:id="967" w:author="Windows 用户" w:date="2021-11-22T14:57:00Z">
                  <w:rPr>
                    <w:ins w:id="968" w:author="Windows 用户" w:date="2021-11-22T14:55:00Z"/>
                    <w:rFonts w:cs="Times New Roman"/>
                    <w:szCs w:val="22"/>
                  </w:rPr>
                </w:rPrChange>
              </w:rPr>
            </w:pPr>
            <m:oMathPara>
              <m:oMath>
                <m:r>
                  <w:ins w:id="969" w:author="Windows 用户" w:date="2021-11-22T14:55:00Z">
                    <w:rPr>
                      <w:rFonts w:ascii="Cambria Math" w:hAnsi="Cambria Math"/>
                      <w:sz w:val="20"/>
                      <w:rPrChange w:id="970" w:author="Windows 用户" w:date="2021-11-22T14:57:00Z">
                        <w:rPr>
                          <w:rFonts w:ascii="Cambria Math" w:hAnsi="Cambria Math"/>
                        </w:rPr>
                      </w:rPrChange>
                    </w:rPr>
                    <m:t>1.0×</m:t>
                  </w:ins>
                </m:r>
                <m:sSub>
                  <m:sSubPr>
                    <m:ctrlPr>
                      <w:ins w:id="971" w:author="Windows 用户" w:date="2021-11-22T14:55:00Z">
                        <w:rPr>
                          <w:rFonts w:ascii="Cambria Math" w:hAnsi="Cambria Math"/>
                          <w:i/>
                          <w:sz w:val="20"/>
                        </w:rPr>
                      </w:ins>
                    </m:ctrlPr>
                  </m:sSubPr>
                  <m:e>
                    <m:r>
                      <w:ins w:id="972" w:author="Windows 用户" w:date="2021-11-22T14:55:00Z">
                        <w:rPr>
                          <w:rFonts w:ascii="Cambria Math" w:hAnsi="Cambria Math"/>
                          <w:sz w:val="20"/>
                          <w:rPrChange w:id="973" w:author="Windows 用户" w:date="2021-11-22T14:57:00Z">
                            <w:rPr>
                              <w:rFonts w:ascii="Cambria Math" w:hAnsi="Cambria Math"/>
                            </w:rPr>
                          </w:rPrChange>
                        </w:rPr>
                        <m:t>es</m:t>
                      </w:ins>
                    </m:r>
                  </m:e>
                  <m:sub>
                    <m:r>
                      <w:ins w:id="974" w:author="Windows 用户" w:date="2021-11-22T14:55:00Z">
                        <w:rPr>
                          <w:rFonts w:ascii="Cambria Math" w:hAnsi="Cambria Math"/>
                          <w:sz w:val="20"/>
                          <w:rPrChange w:id="975"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76" w:author="Windows 用户" w:date="2021-11-22T15:03:00Z">
              <w:tcPr>
                <w:tcW w:w="1066" w:type="pct"/>
                <w:gridSpan w:val="2"/>
                <w:tcBorders>
                  <w:top w:val="single" w:sz="4" w:space="0" w:color="auto"/>
                  <w:left w:val="nil"/>
                  <w:bottom w:val="nil"/>
                  <w:right w:val="nil"/>
                </w:tcBorders>
                <w:vAlign w:val="center"/>
              </w:tcPr>
            </w:tcPrChange>
          </w:tcPr>
          <w:p w14:paraId="5A82AA78" w14:textId="63E125C0" w:rsidR="00494483" w:rsidRPr="005A6EC5" w:rsidRDefault="00494483" w:rsidP="00E919B4">
            <w:pPr>
              <w:spacing w:line="240" w:lineRule="auto"/>
              <w:ind w:firstLineChars="0" w:firstLine="0"/>
              <w:jc w:val="center"/>
              <w:rPr>
                <w:ins w:id="977" w:author="Windows 用户" w:date="2021-11-22T14:55:00Z"/>
                <w:rFonts w:cs="Times New Roman"/>
                <w:sz w:val="20"/>
                <w:szCs w:val="22"/>
                <w:highlight w:val="yellow"/>
                <w:rPrChange w:id="978" w:author="Windows 用户" w:date="2021-11-22T14:57:00Z">
                  <w:rPr>
                    <w:ins w:id="979" w:author="Windows 用户" w:date="2021-11-22T14:55:00Z"/>
                    <w:rFonts w:cs="Times New Roman"/>
                    <w:szCs w:val="22"/>
                    <w:highlight w:val="yellow"/>
                  </w:rPr>
                </w:rPrChange>
              </w:rPr>
            </w:pPr>
          </w:p>
        </w:tc>
        <w:tc>
          <w:tcPr>
            <w:tcW w:w="502" w:type="pct"/>
            <w:tcBorders>
              <w:top w:val="single" w:sz="4" w:space="0" w:color="auto"/>
              <w:left w:val="nil"/>
              <w:bottom w:val="nil"/>
              <w:right w:val="nil"/>
            </w:tcBorders>
            <w:vAlign w:val="center"/>
            <w:tcPrChange w:id="980" w:author="Windows 用户" w:date="2021-11-22T15:03:00Z">
              <w:tcPr>
                <w:tcW w:w="329" w:type="pct"/>
                <w:tcBorders>
                  <w:top w:val="single" w:sz="4" w:space="0" w:color="auto"/>
                  <w:left w:val="nil"/>
                  <w:bottom w:val="nil"/>
                  <w:right w:val="nil"/>
                </w:tcBorders>
                <w:vAlign w:val="center"/>
              </w:tcPr>
            </w:tcPrChange>
          </w:tcPr>
          <w:p w14:paraId="61D29303" w14:textId="7D4C28A0" w:rsidR="00494483" w:rsidRPr="005A6EC5" w:rsidRDefault="00494483" w:rsidP="00E919B4">
            <w:pPr>
              <w:spacing w:line="240" w:lineRule="auto"/>
              <w:ind w:firstLineChars="0" w:firstLine="0"/>
              <w:jc w:val="center"/>
              <w:rPr>
                <w:ins w:id="981" w:author="Windows 用户" w:date="2021-11-22T14:55:00Z"/>
                <w:rFonts w:cs="Times New Roman"/>
                <w:sz w:val="20"/>
                <w:szCs w:val="22"/>
                <w:highlight w:val="yellow"/>
                <w:rPrChange w:id="982" w:author="Windows 用户" w:date="2021-11-22T14:57:00Z">
                  <w:rPr>
                    <w:ins w:id="983" w:author="Windows 用户" w:date="2021-11-22T14:55:00Z"/>
                    <w:rFonts w:cs="Times New Roman"/>
                    <w:szCs w:val="22"/>
                    <w:highlight w:val="yellow"/>
                  </w:rPr>
                </w:rPrChange>
              </w:rPr>
            </w:pPr>
          </w:p>
        </w:tc>
        <w:tc>
          <w:tcPr>
            <w:tcW w:w="427" w:type="pct"/>
            <w:tcBorders>
              <w:top w:val="single" w:sz="4" w:space="0" w:color="auto"/>
              <w:left w:val="nil"/>
              <w:bottom w:val="nil"/>
              <w:right w:val="nil"/>
            </w:tcBorders>
            <w:vAlign w:val="center"/>
            <w:tcPrChange w:id="984"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85" w:author="Windows 用户" w:date="2021-11-22T14:57:00Z"/>
                <w:rFonts w:cs="Times New Roman"/>
                <w:sz w:val="20"/>
                <w:szCs w:val="22"/>
                <w:rPrChange w:id="986" w:author="Windows 用户" w:date="2021-11-22T14:57:00Z">
                  <w:rPr>
                    <w:ins w:id="987" w:author="Windows 用户" w:date="2021-11-22T14:57:00Z"/>
                    <w:rFonts w:cs="Times New Roman"/>
                    <w:szCs w:val="22"/>
                  </w:rPr>
                </w:rPrChange>
              </w:rPr>
            </w:pPr>
          </w:p>
        </w:tc>
        <w:tc>
          <w:tcPr>
            <w:tcW w:w="119" w:type="pct"/>
            <w:tcBorders>
              <w:top w:val="single" w:sz="4" w:space="0" w:color="auto"/>
              <w:left w:val="nil"/>
              <w:bottom w:val="nil"/>
              <w:right w:val="nil"/>
            </w:tcBorders>
            <w:tcPrChange w:id="988" w:author="Windows 用户" w:date="2021-11-22T15:03:00Z">
              <w:tcPr>
                <w:tcW w:w="127" w:type="pct"/>
                <w:gridSpan w:val="2"/>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89" w:author="Windows 用户" w:date="2021-11-22T15:00:00Z"/>
                <w:rFonts w:cs="Times New Roman"/>
                <w:sz w:val="20"/>
                <w:szCs w:val="22"/>
              </w:rPr>
            </w:pPr>
          </w:p>
        </w:tc>
        <w:tc>
          <w:tcPr>
            <w:tcW w:w="502" w:type="pct"/>
            <w:tcBorders>
              <w:top w:val="single" w:sz="4" w:space="0" w:color="auto"/>
              <w:left w:val="nil"/>
              <w:bottom w:val="nil"/>
              <w:right w:val="nil"/>
            </w:tcBorders>
            <w:vAlign w:val="center"/>
            <w:tcPrChange w:id="990" w:author="Windows 用户" w:date="2021-11-22T15:03:00Z">
              <w:tcPr>
                <w:tcW w:w="656" w:type="pct"/>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91" w:author="Windows 用户" w:date="2021-11-22T14:55:00Z"/>
                <w:rFonts w:cs="Times New Roman"/>
                <w:sz w:val="20"/>
                <w:szCs w:val="22"/>
                <w:rPrChange w:id="992" w:author="Windows 用户" w:date="2021-11-22T14:57:00Z">
                  <w:rPr>
                    <w:ins w:id="993" w:author="Windows 用户" w:date="2021-11-22T14:55:00Z"/>
                    <w:rFonts w:cs="Times New Roman"/>
                    <w:szCs w:val="22"/>
                  </w:rPr>
                </w:rPrChange>
              </w:rPr>
            </w:pPr>
            <w:ins w:id="994" w:author="Windows 用户" w:date="2021-11-22T14:59:00Z">
              <w:r w:rsidRPr="00FB721D">
                <w:rPr>
                  <w:rFonts w:cs="Times New Roman"/>
                  <w:sz w:val="20"/>
                  <w:szCs w:val="22"/>
                </w:rPr>
                <w:t>271</w:t>
              </w:r>
            </w:ins>
          </w:p>
        </w:tc>
        <w:tc>
          <w:tcPr>
            <w:tcW w:w="508" w:type="pct"/>
            <w:tcBorders>
              <w:top w:val="single" w:sz="4" w:space="0" w:color="auto"/>
              <w:left w:val="nil"/>
              <w:bottom w:val="nil"/>
              <w:right w:val="nil"/>
            </w:tcBorders>
            <w:vAlign w:val="center"/>
            <w:tcPrChange w:id="995"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96" w:author="Windows 用户" w:date="2021-11-22T14:55:00Z"/>
                <w:rFonts w:cs="Times New Roman"/>
                <w:sz w:val="20"/>
                <w:szCs w:val="22"/>
                <w:rPrChange w:id="997" w:author="Windows 用户" w:date="2021-11-22T14:57:00Z">
                  <w:rPr>
                    <w:ins w:id="998" w:author="Windows 用户" w:date="2021-11-22T14:55:00Z"/>
                    <w:rFonts w:cs="Times New Roman"/>
                    <w:szCs w:val="22"/>
                  </w:rPr>
                </w:rPrChange>
              </w:rPr>
            </w:pPr>
            <w:ins w:id="999" w:author="Windows 用户" w:date="2021-11-22T14:59:00Z">
              <w:r w:rsidRPr="00FB721D">
                <w:rPr>
                  <w:rFonts w:cs="Times New Roman"/>
                  <w:sz w:val="20"/>
                  <w:szCs w:val="22"/>
                </w:rPr>
                <w:t>209</w:t>
              </w:r>
            </w:ins>
          </w:p>
        </w:tc>
        <w:tc>
          <w:tcPr>
            <w:tcW w:w="424" w:type="pct"/>
            <w:tcBorders>
              <w:top w:val="single" w:sz="4" w:space="0" w:color="auto"/>
              <w:left w:val="nil"/>
              <w:bottom w:val="nil"/>
              <w:right w:val="nil"/>
            </w:tcBorders>
            <w:vAlign w:val="center"/>
            <w:tcPrChange w:id="1000"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1001" w:author="Windows 用户" w:date="2021-11-22T14:58:00Z"/>
                <w:rFonts w:cs="Times New Roman"/>
                <w:sz w:val="20"/>
                <w:szCs w:val="22"/>
              </w:rPr>
            </w:pPr>
          </w:p>
        </w:tc>
        <w:tc>
          <w:tcPr>
            <w:tcW w:w="119" w:type="pct"/>
            <w:tcBorders>
              <w:top w:val="single" w:sz="4" w:space="0" w:color="auto"/>
              <w:left w:val="nil"/>
              <w:bottom w:val="nil"/>
              <w:right w:val="nil"/>
            </w:tcBorders>
            <w:tcPrChange w:id="1002"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1003"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1004"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1005" w:author="Windows 用户" w:date="2021-11-22T14:58:00Z"/>
                <w:rFonts w:cs="Times New Roman"/>
                <w:sz w:val="20"/>
                <w:szCs w:val="22"/>
              </w:rPr>
            </w:pPr>
          </w:p>
        </w:tc>
      </w:tr>
      <w:tr w:rsidR="002A2A9D" w:rsidRPr="005A6EC5" w14:paraId="1750B8FA" w14:textId="4F476EA1" w:rsidTr="005246C2">
        <w:tblPrEx>
          <w:tblW w:w="5501" w:type="pct"/>
          <w:jc w:val="center"/>
          <w:tblBorders>
            <w:left w:val="none" w:sz="0" w:space="0" w:color="auto"/>
            <w:right w:val="none" w:sz="0" w:space="0" w:color="auto"/>
            <w:insideH w:val="none" w:sz="0" w:space="0" w:color="auto"/>
            <w:insideV w:val="none" w:sz="0" w:space="0" w:color="auto"/>
          </w:tblBorders>
          <w:tblPrExChange w:id="100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07" w:author="Windows 用户" w:date="2021-11-22T14:55:00Z"/>
          <w:trPrChange w:id="1008" w:author="Windows 用户" w:date="2021-11-22T15:03:00Z">
            <w:trPr>
              <w:jc w:val="center"/>
            </w:trPr>
          </w:trPrChange>
        </w:trPr>
        <w:tc>
          <w:tcPr>
            <w:tcW w:w="436" w:type="pct"/>
            <w:vMerge/>
            <w:tcBorders>
              <w:top w:val="single" w:sz="4" w:space="0" w:color="auto"/>
              <w:left w:val="nil"/>
              <w:bottom w:val="nil"/>
              <w:right w:val="nil"/>
            </w:tcBorders>
            <w:vAlign w:val="center"/>
            <w:hideMark/>
            <w:tcPrChange w:id="1009"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1010" w:author="Windows 用户" w:date="2021-11-22T14:55:00Z"/>
                <w:rFonts w:cs="Times New Roman"/>
                <w:sz w:val="20"/>
                <w:szCs w:val="22"/>
                <w:rPrChange w:id="1011" w:author="Windows 用户" w:date="2021-11-22T14:57:00Z">
                  <w:rPr>
                    <w:ins w:id="1012" w:author="Windows 用户" w:date="2021-11-22T14:55:00Z"/>
                    <w:rFonts w:cs="Times New Roman"/>
                    <w:szCs w:val="22"/>
                  </w:rPr>
                </w:rPrChange>
              </w:rPr>
            </w:pPr>
          </w:p>
        </w:tc>
        <w:tc>
          <w:tcPr>
            <w:tcW w:w="846" w:type="pct"/>
            <w:tcBorders>
              <w:top w:val="nil"/>
              <w:left w:val="nil"/>
              <w:bottom w:val="nil"/>
              <w:right w:val="nil"/>
            </w:tcBorders>
            <w:vAlign w:val="center"/>
            <w:hideMark/>
            <w:tcPrChange w:id="1013"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1014" w:author="Windows 用户" w:date="2021-11-22T14:55:00Z"/>
                <w:rFonts w:cs="Times New Roman"/>
                <w:sz w:val="20"/>
                <w:szCs w:val="22"/>
                <w:rPrChange w:id="1015" w:author="Windows 用户" w:date="2021-11-22T14:57:00Z">
                  <w:rPr>
                    <w:ins w:id="1016" w:author="Windows 用户" w:date="2021-11-22T14:55:00Z"/>
                    <w:rFonts w:cs="Times New Roman"/>
                    <w:szCs w:val="22"/>
                  </w:rPr>
                </w:rPrChange>
              </w:rPr>
            </w:pPr>
            <m:oMathPara>
              <m:oMath>
                <m:r>
                  <w:ins w:id="1017" w:author="Windows 用户" w:date="2021-11-22T14:55:00Z">
                    <w:rPr>
                      <w:rFonts w:ascii="Cambria Math" w:hAnsi="Cambria Math"/>
                      <w:sz w:val="20"/>
                      <w:rPrChange w:id="1018" w:author="Windows 用户" w:date="2021-11-22T14:57:00Z">
                        <w:rPr>
                          <w:rFonts w:ascii="Cambria Math" w:hAnsi="Cambria Math"/>
                        </w:rPr>
                      </w:rPrChange>
                    </w:rPr>
                    <m:t>1.2×</m:t>
                  </w:ins>
                </m:r>
                <m:sSub>
                  <m:sSubPr>
                    <m:ctrlPr>
                      <w:ins w:id="1019" w:author="Windows 用户" w:date="2021-11-22T14:55:00Z">
                        <w:rPr>
                          <w:rFonts w:ascii="Cambria Math" w:hAnsi="Cambria Math"/>
                          <w:i/>
                          <w:sz w:val="20"/>
                        </w:rPr>
                      </w:ins>
                    </m:ctrlPr>
                  </m:sSubPr>
                  <m:e>
                    <m:r>
                      <w:ins w:id="1020" w:author="Windows 用户" w:date="2021-11-22T14:55:00Z">
                        <w:rPr>
                          <w:rFonts w:ascii="Cambria Math" w:hAnsi="Cambria Math"/>
                          <w:sz w:val="20"/>
                          <w:rPrChange w:id="1021" w:author="Windows 用户" w:date="2021-11-22T14:57:00Z">
                            <w:rPr>
                              <w:rFonts w:ascii="Cambria Math" w:hAnsi="Cambria Math"/>
                            </w:rPr>
                          </w:rPrChange>
                        </w:rPr>
                        <m:t>es</m:t>
                      </w:ins>
                    </m:r>
                  </m:e>
                  <m:sub>
                    <m:r>
                      <w:ins w:id="1022" w:author="Windows 用户" w:date="2021-11-22T14:55:00Z">
                        <w:rPr>
                          <w:rFonts w:ascii="Cambria Math" w:hAnsi="Cambria Math"/>
                          <w:sz w:val="20"/>
                          <w:rPrChange w:id="1023"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24"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25" w:author="Windows 用户" w:date="2021-11-22T14:55:00Z"/>
                <w:rFonts w:cs="Times New Roman"/>
                <w:sz w:val="20"/>
                <w:szCs w:val="22"/>
                <w:rPrChange w:id="1026" w:author="Windows 用户" w:date="2021-11-22T14:57:00Z">
                  <w:rPr>
                    <w:ins w:id="1027" w:author="Windows 用户" w:date="2021-11-22T14:55:00Z"/>
                    <w:rFonts w:cs="Times New Roman"/>
                    <w:szCs w:val="22"/>
                  </w:rPr>
                </w:rPrChange>
              </w:rPr>
            </w:pPr>
          </w:p>
        </w:tc>
        <w:tc>
          <w:tcPr>
            <w:tcW w:w="502" w:type="pct"/>
            <w:tcBorders>
              <w:top w:val="nil"/>
              <w:left w:val="nil"/>
              <w:bottom w:val="nil"/>
              <w:right w:val="nil"/>
            </w:tcBorders>
            <w:vAlign w:val="center"/>
            <w:tcPrChange w:id="1028"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29" w:author="Windows 用户" w:date="2021-11-22T14:55:00Z"/>
                <w:rFonts w:cs="Times New Roman"/>
                <w:sz w:val="20"/>
                <w:szCs w:val="22"/>
                <w:rPrChange w:id="1030" w:author="Windows 用户" w:date="2021-11-22T14:57:00Z">
                  <w:rPr>
                    <w:ins w:id="1031" w:author="Windows 用户" w:date="2021-11-22T14:55:00Z"/>
                    <w:rFonts w:cs="Times New Roman"/>
                    <w:szCs w:val="22"/>
                  </w:rPr>
                </w:rPrChange>
              </w:rPr>
            </w:pPr>
          </w:p>
        </w:tc>
        <w:tc>
          <w:tcPr>
            <w:tcW w:w="427" w:type="pct"/>
            <w:tcBorders>
              <w:top w:val="nil"/>
              <w:left w:val="nil"/>
              <w:bottom w:val="nil"/>
              <w:right w:val="nil"/>
            </w:tcBorders>
            <w:vAlign w:val="center"/>
            <w:tcPrChange w:id="1032"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33" w:author="Windows 用户" w:date="2021-11-22T14:57:00Z"/>
                <w:rFonts w:cs="Times New Roman"/>
                <w:sz w:val="20"/>
                <w:szCs w:val="22"/>
                <w:rPrChange w:id="1034" w:author="Windows 用户" w:date="2021-11-22T14:57:00Z">
                  <w:rPr>
                    <w:ins w:id="1035" w:author="Windows 用户" w:date="2021-11-22T14:57:00Z"/>
                    <w:rFonts w:cs="Times New Roman"/>
                    <w:szCs w:val="22"/>
                  </w:rPr>
                </w:rPrChange>
              </w:rPr>
            </w:pPr>
          </w:p>
        </w:tc>
        <w:tc>
          <w:tcPr>
            <w:tcW w:w="119" w:type="pct"/>
            <w:tcBorders>
              <w:top w:val="nil"/>
              <w:left w:val="nil"/>
              <w:bottom w:val="nil"/>
              <w:right w:val="nil"/>
            </w:tcBorders>
            <w:tcPrChange w:id="1036" w:author="Windows 用户" w:date="2021-11-22T15:03:00Z">
              <w:tcPr>
                <w:tcW w:w="127" w:type="pct"/>
                <w:gridSpan w:val="2"/>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37" w:author="Windows 用户" w:date="2021-11-22T15:00:00Z"/>
                <w:rFonts w:cs="Times New Roman"/>
                <w:sz w:val="20"/>
                <w:szCs w:val="22"/>
              </w:rPr>
            </w:pPr>
          </w:p>
        </w:tc>
        <w:tc>
          <w:tcPr>
            <w:tcW w:w="502" w:type="pct"/>
            <w:tcBorders>
              <w:top w:val="nil"/>
              <w:left w:val="nil"/>
              <w:bottom w:val="nil"/>
              <w:right w:val="nil"/>
            </w:tcBorders>
            <w:vAlign w:val="center"/>
            <w:tcPrChange w:id="1038" w:author="Windows 用户" w:date="2021-11-22T15:03:00Z">
              <w:tcPr>
                <w:tcW w:w="656" w:type="pct"/>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39" w:author="Windows 用户" w:date="2021-11-22T14:55:00Z"/>
                <w:rFonts w:cs="Times New Roman"/>
                <w:sz w:val="20"/>
                <w:szCs w:val="22"/>
                <w:rPrChange w:id="1040" w:author="Windows 用户" w:date="2021-11-22T14:57:00Z">
                  <w:rPr>
                    <w:ins w:id="1041" w:author="Windows 用户" w:date="2021-11-22T14:55:00Z"/>
                    <w:rFonts w:cs="Times New Roman"/>
                    <w:szCs w:val="22"/>
                  </w:rPr>
                </w:rPrChange>
              </w:rPr>
            </w:pPr>
            <w:ins w:id="1042" w:author="Windows 用户" w:date="2021-11-22T14:59:00Z">
              <w:r w:rsidRPr="00FB721D">
                <w:rPr>
                  <w:rFonts w:cs="Times New Roman"/>
                  <w:sz w:val="20"/>
                  <w:szCs w:val="22"/>
                </w:rPr>
                <w:t>122</w:t>
              </w:r>
            </w:ins>
          </w:p>
        </w:tc>
        <w:tc>
          <w:tcPr>
            <w:tcW w:w="508" w:type="pct"/>
            <w:tcBorders>
              <w:top w:val="nil"/>
              <w:left w:val="nil"/>
              <w:bottom w:val="nil"/>
              <w:right w:val="nil"/>
            </w:tcBorders>
            <w:vAlign w:val="center"/>
            <w:tcPrChange w:id="1043"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44" w:author="Windows 用户" w:date="2021-11-22T14:55:00Z"/>
                <w:rFonts w:cs="Times New Roman"/>
                <w:sz w:val="20"/>
                <w:szCs w:val="22"/>
                <w:rPrChange w:id="1045" w:author="Windows 用户" w:date="2021-11-22T14:57:00Z">
                  <w:rPr>
                    <w:ins w:id="1046" w:author="Windows 用户" w:date="2021-11-22T14:55:00Z"/>
                    <w:rFonts w:cs="Times New Roman"/>
                    <w:szCs w:val="22"/>
                  </w:rPr>
                </w:rPrChange>
              </w:rPr>
            </w:pPr>
            <w:ins w:id="1047" w:author="Windows 用户" w:date="2021-11-22T14:59:00Z">
              <w:r w:rsidRPr="00FB721D">
                <w:rPr>
                  <w:rFonts w:cs="Times New Roman"/>
                  <w:sz w:val="20"/>
                  <w:szCs w:val="22"/>
                </w:rPr>
                <w:t>358</w:t>
              </w:r>
            </w:ins>
          </w:p>
        </w:tc>
        <w:tc>
          <w:tcPr>
            <w:tcW w:w="424" w:type="pct"/>
            <w:tcBorders>
              <w:top w:val="nil"/>
              <w:left w:val="nil"/>
              <w:bottom w:val="nil"/>
              <w:right w:val="nil"/>
            </w:tcBorders>
            <w:vAlign w:val="center"/>
            <w:tcPrChange w:id="1048"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49" w:author="Windows 用户" w:date="2021-11-22T14:58:00Z"/>
                <w:rFonts w:cs="Times New Roman"/>
                <w:sz w:val="20"/>
                <w:szCs w:val="22"/>
              </w:rPr>
            </w:pPr>
          </w:p>
        </w:tc>
        <w:tc>
          <w:tcPr>
            <w:tcW w:w="119" w:type="pct"/>
            <w:tcBorders>
              <w:top w:val="nil"/>
              <w:left w:val="nil"/>
              <w:bottom w:val="nil"/>
              <w:right w:val="nil"/>
            </w:tcBorders>
            <w:tcPrChange w:id="1050"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51" w:author="Windows 用户" w:date="2021-11-22T15:00:00Z"/>
                <w:rFonts w:cs="Times New Roman"/>
                <w:sz w:val="20"/>
                <w:szCs w:val="22"/>
              </w:rPr>
            </w:pPr>
          </w:p>
        </w:tc>
        <w:tc>
          <w:tcPr>
            <w:tcW w:w="616" w:type="pct"/>
            <w:tcBorders>
              <w:top w:val="nil"/>
              <w:left w:val="nil"/>
              <w:bottom w:val="nil"/>
              <w:right w:val="nil"/>
            </w:tcBorders>
            <w:vAlign w:val="center"/>
            <w:tcPrChange w:id="1052"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53" w:author="Windows 用户" w:date="2021-11-22T14:58:00Z"/>
                <w:rFonts w:cs="Times New Roman"/>
                <w:sz w:val="20"/>
                <w:szCs w:val="22"/>
              </w:rPr>
            </w:pPr>
          </w:p>
        </w:tc>
      </w:tr>
      <w:tr w:rsidR="00F659B5" w:rsidRPr="005A6EC5" w14:paraId="73109CCC" w14:textId="03038BC7" w:rsidTr="005246C2">
        <w:tblPrEx>
          <w:tblW w:w="5501" w:type="pct"/>
          <w:jc w:val="center"/>
          <w:tblBorders>
            <w:left w:val="none" w:sz="0" w:space="0" w:color="auto"/>
            <w:right w:val="none" w:sz="0" w:space="0" w:color="auto"/>
            <w:insideH w:val="none" w:sz="0" w:space="0" w:color="auto"/>
            <w:insideV w:val="none" w:sz="0" w:space="0" w:color="auto"/>
          </w:tblBorders>
          <w:tblPrExChange w:id="1054" w:author="Windows 用户" w:date="2022-01-14T16:19: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55" w:author="Windows 用户" w:date="2021-11-22T14:55:00Z"/>
          <w:trPrChange w:id="1056" w:author="Windows 用户" w:date="2022-01-14T16:19:00Z">
            <w:trPr>
              <w:jc w:val="center"/>
            </w:trPr>
          </w:trPrChange>
        </w:trPr>
        <w:tc>
          <w:tcPr>
            <w:tcW w:w="436" w:type="pct"/>
            <w:vMerge w:val="restart"/>
            <w:tcBorders>
              <w:top w:val="nil"/>
              <w:left w:val="nil"/>
              <w:bottom w:val="nil"/>
              <w:right w:val="nil"/>
            </w:tcBorders>
            <w:vAlign w:val="center"/>
            <w:hideMark/>
            <w:tcPrChange w:id="1057" w:author="Windows 用户" w:date="2022-01-14T16:19:00Z">
              <w:tcPr>
                <w:tcW w:w="436" w:type="pct"/>
                <w:vMerge w:val="restart"/>
                <w:tcBorders>
                  <w:top w:val="nil"/>
                  <w:left w:val="nil"/>
                  <w:bottom w:val="nil"/>
                  <w:right w:val="nil"/>
                </w:tcBorders>
                <w:vAlign w:val="center"/>
                <w:hideMark/>
              </w:tcPr>
            </w:tcPrChange>
          </w:tcPr>
          <w:p w14:paraId="0ED5000D" w14:textId="77777777" w:rsidR="00F659B5" w:rsidRPr="005A6EC5" w:rsidRDefault="00F659B5" w:rsidP="00F659B5">
            <w:pPr>
              <w:spacing w:line="240" w:lineRule="auto"/>
              <w:ind w:firstLineChars="0" w:firstLine="0"/>
              <w:jc w:val="center"/>
              <w:rPr>
                <w:ins w:id="1058" w:author="Windows 用户" w:date="2021-11-22T14:55:00Z"/>
                <w:rFonts w:cs="Times New Roman"/>
                <w:sz w:val="20"/>
                <w:szCs w:val="22"/>
                <w:rPrChange w:id="1059" w:author="Windows 用户" w:date="2021-11-22T14:57:00Z">
                  <w:rPr>
                    <w:ins w:id="1060" w:author="Windows 用户" w:date="2021-11-22T14:55:00Z"/>
                    <w:rFonts w:cs="Times New Roman"/>
                    <w:szCs w:val="22"/>
                  </w:rPr>
                </w:rPrChange>
              </w:rPr>
            </w:pPr>
            <w:ins w:id="1061" w:author="Windows 用户" w:date="2021-11-22T14:55:00Z">
              <w:r w:rsidRPr="005A6EC5">
                <w:rPr>
                  <w:rFonts w:cs="Times New Roman"/>
                  <w:sz w:val="20"/>
                  <w:szCs w:val="22"/>
                  <w:rPrChange w:id="1062" w:author="Windows 用户" w:date="2021-11-22T14:57:00Z">
                    <w:rPr>
                      <w:rFonts w:cs="Times New Roman"/>
                      <w:szCs w:val="22"/>
                    </w:rPr>
                  </w:rPrChange>
                </w:rPr>
                <w:t>J60</w:t>
              </w:r>
            </w:ins>
          </w:p>
        </w:tc>
        <w:tc>
          <w:tcPr>
            <w:tcW w:w="846" w:type="pct"/>
            <w:tcBorders>
              <w:top w:val="nil"/>
              <w:left w:val="nil"/>
              <w:bottom w:val="nil"/>
              <w:right w:val="nil"/>
            </w:tcBorders>
            <w:vAlign w:val="center"/>
            <w:hideMark/>
            <w:tcPrChange w:id="1063" w:author="Windows 用户" w:date="2022-01-14T16:19:00Z">
              <w:tcPr>
                <w:tcW w:w="468" w:type="pct"/>
                <w:tcBorders>
                  <w:top w:val="nil"/>
                  <w:left w:val="nil"/>
                  <w:bottom w:val="nil"/>
                  <w:right w:val="nil"/>
                </w:tcBorders>
                <w:vAlign w:val="center"/>
                <w:hideMark/>
              </w:tcPr>
            </w:tcPrChange>
          </w:tcPr>
          <w:p w14:paraId="1C6FBEAA" w14:textId="77777777" w:rsidR="00F659B5" w:rsidRPr="005A6EC5" w:rsidRDefault="00F659B5" w:rsidP="00F659B5">
            <w:pPr>
              <w:spacing w:line="240" w:lineRule="auto"/>
              <w:ind w:firstLineChars="0" w:firstLine="0"/>
              <w:jc w:val="center"/>
              <w:rPr>
                <w:ins w:id="1064" w:author="Windows 用户" w:date="2021-11-22T14:55:00Z"/>
                <w:rFonts w:cs="Times New Roman"/>
                <w:sz w:val="20"/>
                <w:szCs w:val="22"/>
                <w:rPrChange w:id="1065" w:author="Windows 用户" w:date="2021-11-22T14:57:00Z">
                  <w:rPr>
                    <w:ins w:id="1066" w:author="Windows 用户" w:date="2021-11-22T14:55:00Z"/>
                    <w:rFonts w:cs="Times New Roman"/>
                    <w:szCs w:val="22"/>
                  </w:rPr>
                </w:rPrChange>
              </w:rPr>
            </w:pPr>
            <m:oMathPara>
              <m:oMath>
                <m:r>
                  <w:ins w:id="1067" w:author="Windows 用户" w:date="2021-11-22T14:55:00Z">
                    <w:rPr>
                      <w:rFonts w:ascii="Cambria Math" w:hAnsi="Cambria Math"/>
                      <w:sz w:val="20"/>
                      <w:rPrChange w:id="1068" w:author="Windows 用户" w:date="2021-11-22T14:57:00Z">
                        <w:rPr>
                          <w:rFonts w:ascii="Cambria Math" w:hAnsi="Cambria Math"/>
                        </w:rPr>
                      </w:rPrChange>
                    </w:rPr>
                    <m:t>1.0×</m:t>
                  </w:ins>
                </m:r>
                <m:sSub>
                  <m:sSubPr>
                    <m:ctrlPr>
                      <w:ins w:id="1069" w:author="Windows 用户" w:date="2021-11-22T14:55:00Z">
                        <w:rPr>
                          <w:rFonts w:ascii="Cambria Math" w:hAnsi="Cambria Math"/>
                          <w:i/>
                          <w:sz w:val="20"/>
                        </w:rPr>
                      </w:ins>
                    </m:ctrlPr>
                  </m:sSubPr>
                  <m:e>
                    <m:r>
                      <w:ins w:id="1070" w:author="Windows 用户" w:date="2021-11-22T14:55:00Z">
                        <w:rPr>
                          <w:rFonts w:ascii="Cambria Math" w:hAnsi="Cambria Math"/>
                          <w:sz w:val="20"/>
                          <w:rPrChange w:id="1071" w:author="Windows 用户" w:date="2021-11-22T14:57:00Z">
                            <w:rPr>
                              <w:rFonts w:ascii="Cambria Math" w:hAnsi="Cambria Math"/>
                            </w:rPr>
                          </w:rPrChange>
                        </w:rPr>
                        <m:t>es</m:t>
                      </w:ins>
                    </m:r>
                  </m:e>
                  <m:sub>
                    <m:r>
                      <w:ins w:id="1072" w:author="Windows 用户" w:date="2021-11-22T14:55:00Z">
                        <w:rPr>
                          <w:rFonts w:ascii="Cambria Math" w:hAnsi="Cambria Math"/>
                          <w:sz w:val="20"/>
                          <w:rPrChange w:id="1073" w:author="Windows 用户" w:date="2021-11-22T14:57:00Z">
                            <w:rPr>
                              <w:rFonts w:ascii="Cambria Math" w:hAnsi="Cambria Math"/>
                            </w:rPr>
                          </w:rPrChange>
                        </w:rPr>
                        <m:t>n+1</m:t>
                      </w:ins>
                    </m:r>
                  </m:sub>
                </m:sSub>
              </m:oMath>
            </m:oMathPara>
          </w:p>
        </w:tc>
        <w:tc>
          <w:tcPr>
            <w:tcW w:w="502" w:type="pct"/>
            <w:tcBorders>
              <w:top w:val="nil"/>
              <w:left w:val="nil"/>
              <w:bottom w:val="nil"/>
              <w:right w:val="nil"/>
            </w:tcBorders>
            <w:tcPrChange w:id="1074" w:author="Windows 用户" w:date="2022-01-14T16:19:00Z">
              <w:tcPr>
                <w:tcW w:w="1066" w:type="pct"/>
                <w:gridSpan w:val="2"/>
                <w:tcBorders>
                  <w:top w:val="nil"/>
                  <w:left w:val="nil"/>
                  <w:bottom w:val="nil"/>
                  <w:right w:val="nil"/>
                </w:tcBorders>
                <w:vAlign w:val="center"/>
              </w:tcPr>
            </w:tcPrChange>
          </w:tcPr>
          <w:p w14:paraId="05F249FA" w14:textId="630C3279" w:rsidR="00F659B5" w:rsidRPr="005A6EC5" w:rsidRDefault="00F659B5" w:rsidP="00F659B5">
            <w:pPr>
              <w:spacing w:line="240" w:lineRule="auto"/>
              <w:ind w:firstLineChars="0" w:firstLine="0"/>
              <w:jc w:val="center"/>
              <w:rPr>
                <w:ins w:id="1075" w:author="Windows 用户" w:date="2021-11-22T14:55:00Z"/>
                <w:rFonts w:cs="Times New Roman"/>
                <w:sz w:val="20"/>
                <w:szCs w:val="22"/>
                <w:rPrChange w:id="1076" w:author="Windows 用户" w:date="2021-11-22T14:57:00Z">
                  <w:rPr>
                    <w:ins w:id="1077" w:author="Windows 用户" w:date="2021-11-22T14:55:00Z"/>
                    <w:rFonts w:cs="Times New Roman"/>
                    <w:szCs w:val="22"/>
                  </w:rPr>
                </w:rPrChange>
              </w:rPr>
            </w:pPr>
            <w:ins w:id="1078" w:author="Windows 用户" w:date="2022-01-14T16:18:00Z">
              <w:r w:rsidRPr="00BF1983">
                <w:t>1</w:t>
              </w:r>
            </w:ins>
          </w:p>
        </w:tc>
        <w:tc>
          <w:tcPr>
            <w:tcW w:w="502" w:type="pct"/>
            <w:tcBorders>
              <w:top w:val="nil"/>
              <w:left w:val="nil"/>
              <w:bottom w:val="nil"/>
              <w:right w:val="nil"/>
            </w:tcBorders>
            <w:tcPrChange w:id="1079" w:author="Windows 用户" w:date="2022-01-14T16:19:00Z">
              <w:tcPr>
                <w:tcW w:w="329" w:type="pct"/>
                <w:tcBorders>
                  <w:top w:val="nil"/>
                  <w:left w:val="nil"/>
                  <w:bottom w:val="nil"/>
                  <w:right w:val="nil"/>
                </w:tcBorders>
                <w:vAlign w:val="center"/>
              </w:tcPr>
            </w:tcPrChange>
          </w:tcPr>
          <w:p w14:paraId="3B0CBF38" w14:textId="162FC68E" w:rsidR="00F659B5" w:rsidRPr="005A6EC5" w:rsidRDefault="007F3411" w:rsidP="00F659B5">
            <w:pPr>
              <w:spacing w:line="240" w:lineRule="auto"/>
              <w:ind w:firstLineChars="0" w:firstLine="0"/>
              <w:jc w:val="center"/>
              <w:rPr>
                <w:ins w:id="1080" w:author="Windows 用户" w:date="2021-11-22T14:55:00Z"/>
                <w:rFonts w:cs="Times New Roman"/>
                <w:sz w:val="20"/>
                <w:szCs w:val="22"/>
                <w:rPrChange w:id="1081" w:author="Windows 用户" w:date="2021-11-22T14:57:00Z">
                  <w:rPr>
                    <w:ins w:id="1082" w:author="Windows 用户" w:date="2021-11-22T14:55:00Z"/>
                    <w:rFonts w:cs="Times New Roman"/>
                    <w:szCs w:val="22"/>
                  </w:rPr>
                </w:rPrChange>
              </w:rPr>
            </w:pPr>
            <w:ins w:id="1083" w:author="Windows 用户" w:date="2022-01-14T16:22:00Z">
              <w:r>
                <w:t>479(</w:t>
              </w:r>
            </w:ins>
            <w:ins w:id="1084" w:author="Windows 用户" w:date="2022-01-14T16:18:00Z">
              <w:r w:rsidR="00F659B5" w:rsidRPr="00BF1983">
                <w:t>463</w:t>
              </w:r>
            </w:ins>
            <w:ins w:id="1085" w:author="Windows 用户" w:date="2022-01-14T16:22:00Z">
              <w:r>
                <w:t>)</w:t>
              </w:r>
            </w:ins>
          </w:p>
        </w:tc>
        <w:tc>
          <w:tcPr>
            <w:tcW w:w="427" w:type="pct"/>
            <w:tcBorders>
              <w:top w:val="nil"/>
              <w:left w:val="nil"/>
              <w:bottom w:val="nil"/>
              <w:right w:val="nil"/>
            </w:tcBorders>
            <w:tcPrChange w:id="1086" w:author="Windows 用户" w:date="2022-01-14T16:19:00Z">
              <w:tcPr>
                <w:tcW w:w="324" w:type="pct"/>
                <w:tcBorders>
                  <w:top w:val="nil"/>
                  <w:left w:val="nil"/>
                  <w:bottom w:val="nil"/>
                  <w:right w:val="nil"/>
                </w:tcBorders>
                <w:vAlign w:val="center"/>
              </w:tcPr>
            </w:tcPrChange>
          </w:tcPr>
          <w:p w14:paraId="3D43E67C" w14:textId="5E8465E0" w:rsidR="00F659B5" w:rsidRPr="005A6EC5" w:rsidRDefault="00F659B5" w:rsidP="00F659B5">
            <w:pPr>
              <w:spacing w:line="240" w:lineRule="auto"/>
              <w:ind w:firstLineChars="0" w:firstLine="0"/>
              <w:jc w:val="center"/>
              <w:rPr>
                <w:ins w:id="1087" w:author="Windows 用户" w:date="2021-11-22T14:57:00Z"/>
                <w:rFonts w:cs="Times New Roman"/>
                <w:sz w:val="20"/>
                <w:szCs w:val="22"/>
                <w:rPrChange w:id="1088" w:author="Windows 用户" w:date="2021-11-22T14:57:00Z">
                  <w:rPr>
                    <w:ins w:id="1089" w:author="Windows 用户" w:date="2021-11-22T14:57:00Z"/>
                    <w:rFonts w:cs="Times New Roman"/>
                    <w:szCs w:val="22"/>
                  </w:rPr>
                </w:rPrChange>
              </w:rPr>
            </w:pPr>
            <w:ins w:id="1090" w:author="Windows 用户" w:date="2022-01-14T16:18:00Z">
              <w:r w:rsidRPr="00BF1983">
                <w:t>191.42</w:t>
              </w:r>
            </w:ins>
          </w:p>
        </w:tc>
        <w:tc>
          <w:tcPr>
            <w:tcW w:w="119" w:type="pct"/>
            <w:tcBorders>
              <w:top w:val="nil"/>
              <w:left w:val="nil"/>
              <w:bottom w:val="nil"/>
              <w:right w:val="nil"/>
            </w:tcBorders>
            <w:tcPrChange w:id="1091" w:author="Windows 用户" w:date="2022-01-14T16:19:00Z">
              <w:tcPr>
                <w:tcW w:w="127" w:type="pct"/>
                <w:gridSpan w:val="2"/>
                <w:tcBorders>
                  <w:top w:val="nil"/>
                  <w:left w:val="nil"/>
                  <w:bottom w:val="nil"/>
                  <w:right w:val="nil"/>
                </w:tcBorders>
              </w:tcPr>
            </w:tcPrChange>
          </w:tcPr>
          <w:p w14:paraId="3BB67CCF" w14:textId="77777777" w:rsidR="00F659B5" w:rsidRPr="00FB721D" w:rsidRDefault="00F659B5" w:rsidP="00F659B5">
            <w:pPr>
              <w:spacing w:line="240" w:lineRule="auto"/>
              <w:ind w:firstLineChars="0" w:firstLine="0"/>
              <w:jc w:val="center"/>
              <w:rPr>
                <w:ins w:id="1092" w:author="Windows 用户" w:date="2021-11-22T15:00:00Z"/>
                <w:rFonts w:cs="Times New Roman"/>
                <w:sz w:val="20"/>
                <w:szCs w:val="22"/>
              </w:rPr>
            </w:pPr>
          </w:p>
        </w:tc>
        <w:tc>
          <w:tcPr>
            <w:tcW w:w="502" w:type="pct"/>
            <w:tcBorders>
              <w:top w:val="nil"/>
              <w:left w:val="nil"/>
              <w:bottom w:val="nil"/>
              <w:right w:val="nil"/>
            </w:tcBorders>
            <w:vAlign w:val="center"/>
            <w:tcPrChange w:id="1093" w:author="Windows 用户" w:date="2022-01-14T16:19:00Z">
              <w:tcPr>
                <w:tcW w:w="656" w:type="pct"/>
                <w:tcBorders>
                  <w:top w:val="nil"/>
                  <w:left w:val="nil"/>
                  <w:bottom w:val="nil"/>
                  <w:right w:val="nil"/>
                </w:tcBorders>
                <w:vAlign w:val="center"/>
              </w:tcPr>
            </w:tcPrChange>
          </w:tcPr>
          <w:p w14:paraId="3C684DAF" w14:textId="458FE0F9" w:rsidR="00F659B5" w:rsidRPr="005A6EC5" w:rsidRDefault="00F659B5" w:rsidP="00F659B5">
            <w:pPr>
              <w:spacing w:line="240" w:lineRule="auto"/>
              <w:ind w:firstLineChars="0" w:firstLine="0"/>
              <w:jc w:val="center"/>
              <w:rPr>
                <w:ins w:id="1094" w:author="Windows 用户" w:date="2021-11-22T14:55:00Z"/>
                <w:rFonts w:cs="Times New Roman"/>
                <w:sz w:val="20"/>
                <w:szCs w:val="22"/>
                <w:rPrChange w:id="1095" w:author="Windows 用户" w:date="2021-11-22T14:57:00Z">
                  <w:rPr>
                    <w:ins w:id="1096" w:author="Windows 用户" w:date="2021-11-22T14:55:00Z"/>
                    <w:rFonts w:cs="Times New Roman"/>
                    <w:szCs w:val="22"/>
                  </w:rPr>
                </w:rPrChange>
              </w:rPr>
            </w:pPr>
            <w:ins w:id="1097" w:author="Windows 用户" w:date="2021-11-22T14:59:00Z">
              <w:r w:rsidRPr="00FB721D">
                <w:rPr>
                  <w:rFonts w:cs="Times New Roman"/>
                  <w:sz w:val="20"/>
                  <w:szCs w:val="22"/>
                </w:rPr>
                <w:t>40</w:t>
              </w:r>
            </w:ins>
          </w:p>
        </w:tc>
        <w:tc>
          <w:tcPr>
            <w:tcW w:w="508" w:type="pct"/>
            <w:tcBorders>
              <w:top w:val="nil"/>
              <w:left w:val="nil"/>
              <w:bottom w:val="nil"/>
              <w:right w:val="nil"/>
            </w:tcBorders>
            <w:vAlign w:val="center"/>
            <w:tcPrChange w:id="1098" w:author="Windows 用户" w:date="2022-01-14T16:19:00Z">
              <w:tcPr>
                <w:tcW w:w="507" w:type="pct"/>
                <w:tcBorders>
                  <w:top w:val="nil"/>
                  <w:left w:val="nil"/>
                  <w:bottom w:val="nil"/>
                  <w:right w:val="nil"/>
                </w:tcBorders>
                <w:vAlign w:val="center"/>
              </w:tcPr>
            </w:tcPrChange>
          </w:tcPr>
          <w:p w14:paraId="08790BF8" w14:textId="2FE25FD2" w:rsidR="00F659B5" w:rsidRPr="005A6EC5" w:rsidRDefault="00F659B5" w:rsidP="00F659B5">
            <w:pPr>
              <w:spacing w:line="240" w:lineRule="auto"/>
              <w:ind w:firstLineChars="0" w:firstLine="0"/>
              <w:jc w:val="center"/>
              <w:rPr>
                <w:ins w:id="1099" w:author="Windows 用户" w:date="2021-11-22T14:55:00Z"/>
                <w:rFonts w:cs="Times New Roman"/>
                <w:sz w:val="20"/>
                <w:szCs w:val="22"/>
                <w:rPrChange w:id="1100" w:author="Windows 用户" w:date="2021-11-22T14:57:00Z">
                  <w:rPr>
                    <w:ins w:id="1101" w:author="Windows 用户" w:date="2021-11-22T14:55:00Z"/>
                    <w:rFonts w:cs="Times New Roman"/>
                    <w:szCs w:val="22"/>
                  </w:rPr>
                </w:rPrChange>
              </w:rPr>
            </w:pPr>
            <w:ins w:id="1102" w:author="Windows 用户" w:date="2021-11-22T14:59:00Z">
              <w:r w:rsidRPr="00FB721D">
                <w:rPr>
                  <w:rFonts w:cs="Times New Roman"/>
                  <w:sz w:val="20"/>
                  <w:szCs w:val="22"/>
                </w:rPr>
                <w:t>440</w:t>
              </w:r>
            </w:ins>
          </w:p>
        </w:tc>
        <w:tc>
          <w:tcPr>
            <w:tcW w:w="424" w:type="pct"/>
            <w:tcBorders>
              <w:top w:val="nil"/>
              <w:left w:val="nil"/>
              <w:bottom w:val="nil"/>
              <w:right w:val="nil"/>
            </w:tcBorders>
            <w:tcPrChange w:id="1103" w:author="Windows 用户" w:date="2022-01-14T16:19:00Z">
              <w:tcPr>
                <w:tcW w:w="353" w:type="pct"/>
                <w:tcBorders>
                  <w:top w:val="nil"/>
                  <w:left w:val="nil"/>
                  <w:bottom w:val="nil"/>
                  <w:right w:val="nil"/>
                </w:tcBorders>
                <w:vAlign w:val="center"/>
              </w:tcPr>
            </w:tcPrChange>
          </w:tcPr>
          <w:p w14:paraId="79F68659" w14:textId="24C209BC" w:rsidR="00F659B5" w:rsidRPr="009167FC" w:rsidRDefault="00F659B5" w:rsidP="00F659B5">
            <w:pPr>
              <w:spacing w:line="240" w:lineRule="auto"/>
              <w:ind w:firstLineChars="0" w:firstLine="0"/>
              <w:jc w:val="center"/>
              <w:rPr>
                <w:ins w:id="1104" w:author="Windows 用户" w:date="2021-11-22T14:58:00Z"/>
                <w:rFonts w:cs="Times New Roman"/>
                <w:sz w:val="20"/>
                <w:szCs w:val="22"/>
              </w:rPr>
            </w:pPr>
            <w:ins w:id="1105" w:author="Windows 用户" w:date="2022-01-14T16:19:00Z">
              <w:r w:rsidRPr="00C5472B">
                <w:t>180.11</w:t>
              </w:r>
            </w:ins>
          </w:p>
        </w:tc>
        <w:tc>
          <w:tcPr>
            <w:tcW w:w="119" w:type="pct"/>
            <w:tcBorders>
              <w:top w:val="nil"/>
              <w:left w:val="nil"/>
              <w:bottom w:val="nil"/>
              <w:right w:val="nil"/>
            </w:tcBorders>
            <w:tcPrChange w:id="1106" w:author="Windows 用户" w:date="2022-01-14T16:19:00Z">
              <w:tcPr>
                <w:tcW w:w="119" w:type="pct"/>
                <w:tcBorders>
                  <w:top w:val="nil"/>
                  <w:left w:val="nil"/>
                  <w:bottom w:val="nil"/>
                  <w:right w:val="nil"/>
                </w:tcBorders>
              </w:tcPr>
            </w:tcPrChange>
          </w:tcPr>
          <w:p w14:paraId="2E0B4EBE" w14:textId="77777777" w:rsidR="00F659B5" w:rsidRPr="005A6EC5" w:rsidRDefault="00F659B5" w:rsidP="00F659B5">
            <w:pPr>
              <w:spacing w:line="240" w:lineRule="auto"/>
              <w:ind w:firstLineChars="0" w:firstLine="0"/>
              <w:jc w:val="center"/>
              <w:rPr>
                <w:ins w:id="1107" w:author="Windows 用户" w:date="2021-11-22T15:00:00Z"/>
                <w:rFonts w:cs="Times New Roman"/>
                <w:sz w:val="20"/>
                <w:szCs w:val="22"/>
              </w:rPr>
            </w:pPr>
          </w:p>
        </w:tc>
        <w:tc>
          <w:tcPr>
            <w:tcW w:w="616" w:type="pct"/>
            <w:tcBorders>
              <w:top w:val="nil"/>
              <w:left w:val="nil"/>
              <w:bottom w:val="nil"/>
              <w:right w:val="nil"/>
            </w:tcBorders>
            <w:tcPrChange w:id="1108" w:author="Windows 用户" w:date="2022-01-14T16:19:00Z">
              <w:tcPr>
                <w:tcW w:w="616" w:type="pct"/>
                <w:tcBorders>
                  <w:top w:val="nil"/>
                  <w:left w:val="nil"/>
                  <w:bottom w:val="nil"/>
                  <w:right w:val="nil"/>
                </w:tcBorders>
                <w:vAlign w:val="center"/>
              </w:tcPr>
            </w:tcPrChange>
          </w:tcPr>
          <w:p w14:paraId="3A15F855" w14:textId="4FD8C3D5" w:rsidR="00F659B5" w:rsidRPr="005A6EC5" w:rsidRDefault="00F659B5" w:rsidP="00F659B5">
            <w:pPr>
              <w:spacing w:line="240" w:lineRule="auto"/>
              <w:ind w:firstLineChars="0" w:firstLine="0"/>
              <w:jc w:val="center"/>
              <w:rPr>
                <w:ins w:id="1109" w:author="Windows 用户" w:date="2021-11-22T14:58:00Z"/>
                <w:rFonts w:cs="Times New Roman"/>
                <w:sz w:val="20"/>
                <w:szCs w:val="22"/>
              </w:rPr>
            </w:pPr>
            <w:ins w:id="1110" w:author="Windows 用户" w:date="2022-01-14T16:00:00Z">
              <w:r w:rsidRPr="0047210F">
                <w:t>0.57%</w:t>
              </w:r>
            </w:ins>
          </w:p>
        </w:tc>
      </w:tr>
      <w:tr w:rsidR="00F659B5" w:rsidRPr="005A6EC5" w14:paraId="15A23353" w14:textId="77E4B7B4" w:rsidTr="005246C2">
        <w:tblPrEx>
          <w:tblW w:w="5501" w:type="pct"/>
          <w:jc w:val="center"/>
          <w:tblBorders>
            <w:left w:val="none" w:sz="0" w:space="0" w:color="auto"/>
            <w:right w:val="none" w:sz="0" w:space="0" w:color="auto"/>
            <w:insideH w:val="none" w:sz="0" w:space="0" w:color="auto"/>
            <w:insideV w:val="none" w:sz="0" w:space="0" w:color="auto"/>
          </w:tblBorders>
          <w:tblPrExChange w:id="1111" w:author="Windows 用户" w:date="2022-01-14T16:19: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12" w:author="Windows 用户" w:date="2021-11-22T14:55:00Z"/>
          <w:trPrChange w:id="1113" w:author="Windows 用户" w:date="2022-01-14T16:19:00Z">
            <w:trPr>
              <w:jc w:val="center"/>
            </w:trPr>
          </w:trPrChange>
        </w:trPr>
        <w:tc>
          <w:tcPr>
            <w:tcW w:w="436" w:type="pct"/>
            <w:vMerge/>
            <w:tcBorders>
              <w:top w:val="nil"/>
              <w:left w:val="nil"/>
              <w:bottom w:val="nil"/>
              <w:right w:val="nil"/>
            </w:tcBorders>
            <w:vAlign w:val="center"/>
            <w:hideMark/>
            <w:tcPrChange w:id="1114" w:author="Windows 用户" w:date="2022-01-14T16:19:00Z">
              <w:tcPr>
                <w:tcW w:w="436" w:type="pct"/>
                <w:vMerge/>
                <w:tcBorders>
                  <w:top w:val="nil"/>
                  <w:left w:val="nil"/>
                  <w:bottom w:val="nil"/>
                  <w:right w:val="nil"/>
                </w:tcBorders>
                <w:vAlign w:val="center"/>
                <w:hideMark/>
              </w:tcPr>
            </w:tcPrChange>
          </w:tcPr>
          <w:p w14:paraId="5F5C3159" w14:textId="77777777" w:rsidR="00F659B5" w:rsidRPr="005A6EC5" w:rsidRDefault="00F659B5" w:rsidP="00F659B5">
            <w:pPr>
              <w:widowControl/>
              <w:spacing w:line="240" w:lineRule="auto"/>
              <w:ind w:firstLineChars="0" w:firstLine="0"/>
              <w:jc w:val="center"/>
              <w:rPr>
                <w:ins w:id="1115" w:author="Windows 用户" w:date="2021-11-22T14:55:00Z"/>
                <w:rFonts w:cs="Times New Roman"/>
                <w:sz w:val="20"/>
                <w:szCs w:val="22"/>
                <w:rPrChange w:id="1116" w:author="Windows 用户" w:date="2021-11-22T14:57:00Z">
                  <w:rPr>
                    <w:ins w:id="1117" w:author="Windows 用户" w:date="2021-11-22T14:55:00Z"/>
                    <w:rFonts w:cs="Times New Roman"/>
                    <w:szCs w:val="22"/>
                  </w:rPr>
                </w:rPrChange>
              </w:rPr>
            </w:pPr>
          </w:p>
        </w:tc>
        <w:tc>
          <w:tcPr>
            <w:tcW w:w="846" w:type="pct"/>
            <w:tcBorders>
              <w:top w:val="nil"/>
              <w:left w:val="nil"/>
              <w:bottom w:val="nil"/>
              <w:right w:val="nil"/>
            </w:tcBorders>
            <w:vAlign w:val="center"/>
            <w:hideMark/>
            <w:tcPrChange w:id="1118" w:author="Windows 用户" w:date="2022-01-14T16:19:00Z">
              <w:tcPr>
                <w:tcW w:w="468" w:type="pct"/>
                <w:tcBorders>
                  <w:top w:val="nil"/>
                  <w:left w:val="nil"/>
                  <w:bottom w:val="nil"/>
                  <w:right w:val="nil"/>
                </w:tcBorders>
                <w:vAlign w:val="center"/>
                <w:hideMark/>
              </w:tcPr>
            </w:tcPrChange>
          </w:tcPr>
          <w:p w14:paraId="6EDE0B41" w14:textId="77777777" w:rsidR="00F659B5" w:rsidRPr="005A6EC5" w:rsidRDefault="00F659B5" w:rsidP="00F659B5">
            <w:pPr>
              <w:spacing w:line="240" w:lineRule="auto"/>
              <w:ind w:firstLineChars="0" w:firstLine="0"/>
              <w:jc w:val="center"/>
              <w:rPr>
                <w:ins w:id="1119" w:author="Windows 用户" w:date="2021-11-22T14:55:00Z"/>
                <w:rFonts w:cs="Times New Roman"/>
                <w:sz w:val="20"/>
                <w:szCs w:val="22"/>
                <w:rPrChange w:id="1120" w:author="Windows 用户" w:date="2021-11-22T14:57:00Z">
                  <w:rPr>
                    <w:ins w:id="1121" w:author="Windows 用户" w:date="2021-11-22T14:55:00Z"/>
                    <w:rFonts w:cs="Times New Roman"/>
                    <w:szCs w:val="22"/>
                  </w:rPr>
                </w:rPrChange>
              </w:rPr>
            </w:pPr>
            <m:oMathPara>
              <m:oMath>
                <m:r>
                  <w:ins w:id="1122" w:author="Windows 用户" w:date="2021-11-22T14:55:00Z">
                    <w:rPr>
                      <w:rFonts w:ascii="Cambria Math" w:hAnsi="Cambria Math"/>
                      <w:sz w:val="20"/>
                      <w:rPrChange w:id="1123" w:author="Windows 用户" w:date="2021-11-22T14:57:00Z">
                        <w:rPr>
                          <w:rFonts w:ascii="Cambria Math" w:hAnsi="Cambria Math"/>
                        </w:rPr>
                      </w:rPrChange>
                    </w:rPr>
                    <m:t>1.2×</m:t>
                  </w:ins>
                </m:r>
                <m:sSub>
                  <m:sSubPr>
                    <m:ctrlPr>
                      <w:ins w:id="1124" w:author="Windows 用户" w:date="2021-11-22T14:55:00Z">
                        <w:rPr>
                          <w:rFonts w:ascii="Cambria Math" w:hAnsi="Cambria Math"/>
                          <w:i/>
                          <w:sz w:val="20"/>
                        </w:rPr>
                      </w:ins>
                    </m:ctrlPr>
                  </m:sSubPr>
                  <m:e>
                    <m:r>
                      <w:ins w:id="1125" w:author="Windows 用户" w:date="2021-11-22T14:55:00Z">
                        <w:rPr>
                          <w:rFonts w:ascii="Cambria Math" w:hAnsi="Cambria Math"/>
                          <w:sz w:val="20"/>
                          <w:rPrChange w:id="1126" w:author="Windows 用户" w:date="2021-11-22T14:57:00Z">
                            <w:rPr>
                              <w:rFonts w:ascii="Cambria Math" w:hAnsi="Cambria Math"/>
                            </w:rPr>
                          </w:rPrChange>
                        </w:rPr>
                        <m:t>es</m:t>
                      </w:ins>
                    </m:r>
                  </m:e>
                  <m:sub>
                    <m:r>
                      <w:ins w:id="1127" w:author="Windows 用户" w:date="2021-11-22T14:55:00Z">
                        <w:rPr>
                          <w:rFonts w:ascii="Cambria Math" w:hAnsi="Cambria Math"/>
                          <w:sz w:val="20"/>
                          <w:rPrChange w:id="1128" w:author="Windows 用户" w:date="2021-11-22T14:57:00Z">
                            <w:rPr>
                              <w:rFonts w:ascii="Cambria Math" w:hAnsi="Cambria Math"/>
                            </w:rPr>
                          </w:rPrChange>
                        </w:rPr>
                        <m:t>n+1</m:t>
                      </w:ins>
                    </m:r>
                  </m:sub>
                </m:sSub>
              </m:oMath>
            </m:oMathPara>
          </w:p>
        </w:tc>
        <w:tc>
          <w:tcPr>
            <w:tcW w:w="502" w:type="pct"/>
            <w:tcBorders>
              <w:top w:val="nil"/>
              <w:left w:val="nil"/>
              <w:bottom w:val="nil"/>
              <w:right w:val="nil"/>
            </w:tcBorders>
            <w:tcPrChange w:id="1129" w:author="Windows 用户" w:date="2022-01-14T16:19:00Z">
              <w:tcPr>
                <w:tcW w:w="1066" w:type="pct"/>
                <w:gridSpan w:val="2"/>
                <w:tcBorders>
                  <w:top w:val="nil"/>
                  <w:left w:val="nil"/>
                  <w:bottom w:val="nil"/>
                  <w:right w:val="nil"/>
                </w:tcBorders>
                <w:vAlign w:val="center"/>
              </w:tcPr>
            </w:tcPrChange>
          </w:tcPr>
          <w:p w14:paraId="5762BA58" w14:textId="39967A19" w:rsidR="00F659B5" w:rsidRPr="005A6EC5" w:rsidRDefault="00F659B5" w:rsidP="00F659B5">
            <w:pPr>
              <w:spacing w:line="240" w:lineRule="auto"/>
              <w:ind w:firstLineChars="0" w:firstLine="0"/>
              <w:jc w:val="center"/>
              <w:rPr>
                <w:ins w:id="1130" w:author="Windows 用户" w:date="2021-11-22T14:55:00Z"/>
                <w:rFonts w:cs="Times New Roman"/>
                <w:sz w:val="20"/>
                <w:szCs w:val="22"/>
                <w:rPrChange w:id="1131" w:author="Windows 用户" w:date="2021-11-22T14:57:00Z">
                  <w:rPr>
                    <w:ins w:id="1132" w:author="Windows 用户" w:date="2021-11-22T14:55:00Z"/>
                    <w:rFonts w:cs="Times New Roman"/>
                    <w:szCs w:val="22"/>
                  </w:rPr>
                </w:rPrChange>
              </w:rPr>
            </w:pPr>
            <w:ins w:id="1133" w:author="Windows 用户" w:date="2022-01-14T16:18:00Z">
              <w:r w:rsidRPr="00BF1983">
                <w:t>0</w:t>
              </w:r>
            </w:ins>
          </w:p>
        </w:tc>
        <w:tc>
          <w:tcPr>
            <w:tcW w:w="502" w:type="pct"/>
            <w:tcBorders>
              <w:top w:val="nil"/>
              <w:left w:val="nil"/>
              <w:bottom w:val="nil"/>
              <w:right w:val="nil"/>
            </w:tcBorders>
            <w:tcPrChange w:id="1134" w:author="Windows 用户" w:date="2022-01-14T16:19:00Z">
              <w:tcPr>
                <w:tcW w:w="329" w:type="pct"/>
                <w:tcBorders>
                  <w:top w:val="nil"/>
                  <w:left w:val="nil"/>
                  <w:bottom w:val="nil"/>
                  <w:right w:val="nil"/>
                </w:tcBorders>
                <w:vAlign w:val="center"/>
              </w:tcPr>
            </w:tcPrChange>
          </w:tcPr>
          <w:p w14:paraId="01939405" w14:textId="7D7DD27C" w:rsidR="00F659B5" w:rsidRPr="005A6EC5" w:rsidRDefault="007F3411" w:rsidP="00F659B5">
            <w:pPr>
              <w:spacing w:line="240" w:lineRule="auto"/>
              <w:ind w:firstLineChars="0" w:firstLine="0"/>
              <w:jc w:val="center"/>
              <w:rPr>
                <w:ins w:id="1135" w:author="Windows 用户" w:date="2021-11-22T14:55:00Z"/>
                <w:rFonts w:cs="Times New Roman"/>
                <w:sz w:val="20"/>
                <w:szCs w:val="22"/>
                <w:rPrChange w:id="1136" w:author="Windows 用户" w:date="2021-11-22T14:57:00Z">
                  <w:rPr>
                    <w:ins w:id="1137" w:author="Windows 用户" w:date="2021-11-22T14:55:00Z"/>
                    <w:rFonts w:cs="Times New Roman"/>
                    <w:szCs w:val="22"/>
                  </w:rPr>
                </w:rPrChange>
              </w:rPr>
            </w:pPr>
            <w:ins w:id="1138" w:author="Windows 用户" w:date="2022-01-14T16:22:00Z">
              <w:r>
                <w:t>480(</w:t>
              </w:r>
            </w:ins>
            <w:ins w:id="1139" w:author="Windows 用户" w:date="2022-01-14T16:18:00Z">
              <w:r w:rsidR="00F659B5" w:rsidRPr="00BF1983">
                <w:t>378</w:t>
              </w:r>
            </w:ins>
            <w:ins w:id="1140" w:author="Windows 用户" w:date="2022-01-14T16:22:00Z">
              <w:r>
                <w:t>)</w:t>
              </w:r>
            </w:ins>
          </w:p>
        </w:tc>
        <w:tc>
          <w:tcPr>
            <w:tcW w:w="427" w:type="pct"/>
            <w:tcBorders>
              <w:top w:val="nil"/>
              <w:left w:val="nil"/>
              <w:bottom w:val="nil"/>
              <w:right w:val="nil"/>
            </w:tcBorders>
            <w:tcPrChange w:id="1141" w:author="Windows 用户" w:date="2022-01-14T16:19:00Z">
              <w:tcPr>
                <w:tcW w:w="324" w:type="pct"/>
                <w:tcBorders>
                  <w:top w:val="nil"/>
                  <w:left w:val="nil"/>
                  <w:bottom w:val="nil"/>
                  <w:right w:val="nil"/>
                </w:tcBorders>
                <w:vAlign w:val="center"/>
              </w:tcPr>
            </w:tcPrChange>
          </w:tcPr>
          <w:p w14:paraId="75F9F766" w14:textId="152E3274" w:rsidR="00F659B5" w:rsidRPr="005A6EC5" w:rsidRDefault="00F659B5" w:rsidP="00F659B5">
            <w:pPr>
              <w:spacing w:line="240" w:lineRule="auto"/>
              <w:ind w:firstLineChars="0" w:firstLine="0"/>
              <w:jc w:val="center"/>
              <w:rPr>
                <w:ins w:id="1142" w:author="Windows 用户" w:date="2021-11-22T14:57:00Z"/>
                <w:rFonts w:cs="Times New Roman"/>
                <w:sz w:val="20"/>
                <w:szCs w:val="22"/>
                <w:rPrChange w:id="1143" w:author="Windows 用户" w:date="2021-11-22T14:57:00Z">
                  <w:rPr>
                    <w:ins w:id="1144" w:author="Windows 用户" w:date="2021-11-22T14:57:00Z"/>
                    <w:rFonts w:cs="Times New Roman"/>
                    <w:szCs w:val="22"/>
                  </w:rPr>
                </w:rPrChange>
              </w:rPr>
            </w:pPr>
            <w:ins w:id="1145" w:author="Windows 用户" w:date="2022-01-14T16:18:00Z">
              <w:r>
                <w:rPr>
                  <w:rFonts w:cs="Times New Roman" w:hint="eastAsia"/>
                  <w:sz w:val="20"/>
                  <w:szCs w:val="22"/>
                </w:rPr>
                <w:t>-</w:t>
              </w:r>
            </w:ins>
          </w:p>
        </w:tc>
        <w:tc>
          <w:tcPr>
            <w:tcW w:w="119" w:type="pct"/>
            <w:tcBorders>
              <w:top w:val="nil"/>
              <w:left w:val="nil"/>
              <w:bottom w:val="nil"/>
              <w:right w:val="nil"/>
            </w:tcBorders>
            <w:tcPrChange w:id="1146" w:author="Windows 用户" w:date="2022-01-14T16:19:00Z">
              <w:tcPr>
                <w:tcW w:w="127" w:type="pct"/>
                <w:gridSpan w:val="2"/>
                <w:tcBorders>
                  <w:top w:val="nil"/>
                  <w:left w:val="nil"/>
                  <w:bottom w:val="nil"/>
                  <w:right w:val="nil"/>
                </w:tcBorders>
              </w:tcPr>
            </w:tcPrChange>
          </w:tcPr>
          <w:p w14:paraId="1D72CA3B" w14:textId="77777777" w:rsidR="00F659B5" w:rsidRPr="00FB721D" w:rsidRDefault="00F659B5" w:rsidP="00F659B5">
            <w:pPr>
              <w:spacing w:line="240" w:lineRule="auto"/>
              <w:ind w:firstLineChars="0" w:firstLine="0"/>
              <w:jc w:val="center"/>
              <w:rPr>
                <w:ins w:id="1147" w:author="Windows 用户" w:date="2021-11-22T15:00:00Z"/>
                <w:rFonts w:cs="Times New Roman"/>
                <w:sz w:val="20"/>
                <w:szCs w:val="22"/>
              </w:rPr>
            </w:pPr>
          </w:p>
        </w:tc>
        <w:tc>
          <w:tcPr>
            <w:tcW w:w="502" w:type="pct"/>
            <w:tcBorders>
              <w:top w:val="nil"/>
              <w:left w:val="nil"/>
              <w:bottom w:val="nil"/>
              <w:right w:val="nil"/>
            </w:tcBorders>
            <w:vAlign w:val="center"/>
            <w:tcPrChange w:id="1148" w:author="Windows 用户" w:date="2022-01-14T16:19:00Z">
              <w:tcPr>
                <w:tcW w:w="656" w:type="pct"/>
                <w:tcBorders>
                  <w:top w:val="nil"/>
                  <w:left w:val="nil"/>
                  <w:bottom w:val="nil"/>
                  <w:right w:val="nil"/>
                </w:tcBorders>
                <w:vAlign w:val="center"/>
              </w:tcPr>
            </w:tcPrChange>
          </w:tcPr>
          <w:p w14:paraId="1A7912C2" w14:textId="62DEEE8F" w:rsidR="00F659B5" w:rsidRPr="005A6EC5" w:rsidRDefault="00F659B5" w:rsidP="00F659B5">
            <w:pPr>
              <w:spacing w:line="240" w:lineRule="auto"/>
              <w:ind w:firstLineChars="0" w:firstLine="0"/>
              <w:jc w:val="center"/>
              <w:rPr>
                <w:ins w:id="1149" w:author="Windows 用户" w:date="2021-11-22T14:55:00Z"/>
                <w:rFonts w:cs="Times New Roman"/>
                <w:sz w:val="20"/>
                <w:szCs w:val="22"/>
                <w:rPrChange w:id="1150" w:author="Windows 用户" w:date="2021-11-22T14:57:00Z">
                  <w:rPr>
                    <w:ins w:id="1151" w:author="Windows 用户" w:date="2021-11-22T14:55:00Z"/>
                    <w:rFonts w:cs="Times New Roman"/>
                    <w:szCs w:val="22"/>
                  </w:rPr>
                </w:rPrChange>
              </w:rPr>
            </w:pPr>
            <w:ins w:id="1152" w:author="Windows 用户" w:date="2021-11-22T14:59:00Z">
              <w:r w:rsidRPr="00FB721D">
                <w:rPr>
                  <w:rFonts w:cs="Times New Roman"/>
                  <w:sz w:val="20"/>
                  <w:szCs w:val="22"/>
                </w:rPr>
                <w:t>2</w:t>
              </w:r>
            </w:ins>
          </w:p>
        </w:tc>
        <w:tc>
          <w:tcPr>
            <w:tcW w:w="508" w:type="pct"/>
            <w:tcBorders>
              <w:top w:val="nil"/>
              <w:left w:val="nil"/>
              <w:bottom w:val="nil"/>
              <w:right w:val="nil"/>
            </w:tcBorders>
            <w:vAlign w:val="center"/>
            <w:tcPrChange w:id="1153" w:author="Windows 用户" w:date="2022-01-14T16:19:00Z">
              <w:tcPr>
                <w:tcW w:w="507" w:type="pct"/>
                <w:tcBorders>
                  <w:top w:val="nil"/>
                  <w:left w:val="nil"/>
                  <w:bottom w:val="nil"/>
                  <w:right w:val="nil"/>
                </w:tcBorders>
                <w:vAlign w:val="center"/>
              </w:tcPr>
            </w:tcPrChange>
          </w:tcPr>
          <w:p w14:paraId="31D16874" w14:textId="23745B7F" w:rsidR="00F659B5" w:rsidRPr="005A6EC5" w:rsidRDefault="00F659B5" w:rsidP="00F659B5">
            <w:pPr>
              <w:spacing w:line="240" w:lineRule="auto"/>
              <w:ind w:firstLineChars="0" w:firstLine="0"/>
              <w:jc w:val="center"/>
              <w:rPr>
                <w:ins w:id="1154" w:author="Windows 用户" w:date="2021-11-22T14:55:00Z"/>
                <w:rFonts w:cs="Times New Roman"/>
                <w:sz w:val="20"/>
                <w:szCs w:val="22"/>
                <w:rPrChange w:id="1155" w:author="Windows 用户" w:date="2021-11-22T14:57:00Z">
                  <w:rPr>
                    <w:ins w:id="1156" w:author="Windows 用户" w:date="2021-11-22T14:55:00Z"/>
                    <w:rFonts w:cs="Times New Roman"/>
                    <w:szCs w:val="22"/>
                  </w:rPr>
                </w:rPrChange>
              </w:rPr>
            </w:pPr>
            <w:ins w:id="1157" w:author="Windows 用户" w:date="2021-11-22T14:59:00Z">
              <w:r w:rsidRPr="00FB721D">
                <w:rPr>
                  <w:rFonts w:cs="Times New Roman"/>
                  <w:sz w:val="20"/>
                  <w:szCs w:val="22"/>
                </w:rPr>
                <w:t>478</w:t>
              </w:r>
            </w:ins>
          </w:p>
        </w:tc>
        <w:tc>
          <w:tcPr>
            <w:tcW w:w="424" w:type="pct"/>
            <w:tcBorders>
              <w:top w:val="nil"/>
              <w:left w:val="nil"/>
              <w:bottom w:val="nil"/>
              <w:right w:val="nil"/>
            </w:tcBorders>
            <w:tcPrChange w:id="1158" w:author="Windows 用户" w:date="2022-01-14T16:19:00Z">
              <w:tcPr>
                <w:tcW w:w="353" w:type="pct"/>
                <w:tcBorders>
                  <w:top w:val="nil"/>
                  <w:left w:val="nil"/>
                  <w:bottom w:val="nil"/>
                  <w:right w:val="nil"/>
                </w:tcBorders>
                <w:vAlign w:val="center"/>
              </w:tcPr>
            </w:tcPrChange>
          </w:tcPr>
          <w:p w14:paraId="1B63BCF7" w14:textId="42FC34CF" w:rsidR="00F659B5" w:rsidRPr="009167FC" w:rsidRDefault="00F659B5" w:rsidP="00F659B5">
            <w:pPr>
              <w:spacing w:line="240" w:lineRule="auto"/>
              <w:ind w:firstLineChars="0" w:firstLine="0"/>
              <w:jc w:val="center"/>
              <w:rPr>
                <w:ins w:id="1159" w:author="Windows 用户" w:date="2021-11-22T14:58:00Z"/>
                <w:rFonts w:cs="Times New Roman"/>
                <w:sz w:val="20"/>
                <w:szCs w:val="22"/>
              </w:rPr>
            </w:pPr>
            <w:ins w:id="1160" w:author="Windows 用户" w:date="2022-01-14T16:19:00Z">
              <w:r w:rsidRPr="00C5472B">
                <w:t>382.30</w:t>
              </w:r>
            </w:ins>
          </w:p>
        </w:tc>
        <w:tc>
          <w:tcPr>
            <w:tcW w:w="119" w:type="pct"/>
            <w:tcBorders>
              <w:top w:val="nil"/>
              <w:left w:val="nil"/>
              <w:bottom w:val="nil"/>
              <w:right w:val="nil"/>
            </w:tcBorders>
            <w:tcPrChange w:id="1161" w:author="Windows 用户" w:date="2022-01-14T16:19:00Z">
              <w:tcPr>
                <w:tcW w:w="119" w:type="pct"/>
                <w:tcBorders>
                  <w:top w:val="nil"/>
                  <w:left w:val="nil"/>
                  <w:bottom w:val="nil"/>
                  <w:right w:val="nil"/>
                </w:tcBorders>
              </w:tcPr>
            </w:tcPrChange>
          </w:tcPr>
          <w:p w14:paraId="48C83D84" w14:textId="77777777" w:rsidR="00F659B5" w:rsidRPr="005A6EC5" w:rsidRDefault="00F659B5" w:rsidP="00F659B5">
            <w:pPr>
              <w:spacing w:line="240" w:lineRule="auto"/>
              <w:ind w:firstLineChars="0" w:firstLine="0"/>
              <w:jc w:val="center"/>
              <w:rPr>
                <w:ins w:id="1162" w:author="Windows 用户" w:date="2021-11-22T15:00:00Z"/>
                <w:rFonts w:cs="Times New Roman"/>
                <w:sz w:val="20"/>
                <w:szCs w:val="22"/>
              </w:rPr>
            </w:pPr>
          </w:p>
        </w:tc>
        <w:tc>
          <w:tcPr>
            <w:tcW w:w="616" w:type="pct"/>
            <w:tcBorders>
              <w:top w:val="nil"/>
              <w:left w:val="nil"/>
              <w:bottom w:val="nil"/>
              <w:right w:val="nil"/>
            </w:tcBorders>
            <w:tcPrChange w:id="1163" w:author="Windows 用户" w:date="2022-01-14T16:19:00Z">
              <w:tcPr>
                <w:tcW w:w="616" w:type="pct"/>
                <w:tcBorders>
                  <w:top w:val="nil"/>
                  <w:left w:val="nil"/>
                  <w:bottom w:val="nil"/>
                  <w:right w:val="nil"/>
                </w:tcBorders>
                <w:vAlign w:val="center"/>
              </w:tcPr>
            </w:tcPrChange>
          </w:tcPr>
          <w:p w14:paraId="1C685CFE" w14:textId="49DD982C" w:rsidR="00F659B5" w:rsidRPr="005A6EC5" w:rsidRDefault="00F659B5" w:rsidP="00F659B5">
            <w:pPr>
              <w:spacing w:line="240" w:lineRule="auto"/>
              <w:ind w:firstLineChars="0" w:firstLine="0"/>
              <w:jc w:val="center"/>
              <w:rPr>
                <w:ins w:id="1164" w:author="Windows 用户" w:date="2021-11-22T14:58:00Z"/>
                <w:rFonts w:cs="Times New Roman"/>
                <w:sz w:val="20"/>
                <w:szCs w:val="22"/>
              </w:rPr>
            </w:pPr>
            <w:ins w:id="1165" w:author="Windows 用户" w:date="2022-01-14T16:00:00Z">
              <w:r w:rsidRPr="0047210F">
                <w:t>4.81%</w:t>
              </w:r>
            </w:ins>
          </w:p>
        </w:tc>
      </w:tr>
      <w:tr w:rsidR="005246C2" w:rsidRPr="005A6EC5" w14:paraId="6238C653" w14:textId="6AC445A0" w:rsidTr="005E4C5E">
        <w:tblPrEx>
          <w:tblW w:w="5501" w:type="pct"/>
          <w:jc w:val="center"/>
          <w:tblBorders>
            <w:left w:val="none" w:sz="0" w:space="0" w:color="auto"/>
            <w:right w:val="none" w:sz="0" w:space="0" w:color="auto"/>
            <w:insideH w:val="none" w:sz="0" w:space="0" w:color="auto"/>
            <w:insideV w:val="none" w:sz="0" w:space="0" w:color="auto"/>
          </w:tblBorders>
          <w:tblPrExChange w:id="1166" w:author="Windows 用户" w:date="2022-01-21T09:55:00Z">
            <w:tblPrEx>
              <w:tblW w:w="5501" w:type="pct"/>
              <w:jc w:val="center"/>
              <w:tblBorders>
                <w:left w:val="none" w:sz="0" w:space="0" w:color="auto"/>
                <w:right w:val="none" w:sz="0" w:space="0" w:color="auto"/>
                <w:insideH w:val="none" w:sz="0" w:space="0" w:color="auto"/>
                <w:insideV w:val="none" w:sz="0" w:space="0" w:color="auto"/>
              </w:tblBorders>
            </w:tblPrEx>
          </w:tblPrExChange>
        </w:tblPrEx>
        <w:trPr>
          <w:trHeight w:val="63"/>
          <w:jc w:val="center"/>
          <w:ins w:id="1167" w:author="Windows 用户" w:date="2021-11-22T14:55:00Z"/>
          <w:trPrChange w:id="1168" w:author="Windows 用户" w:date="2022-01-21T09:55:00Z">
            <w:trPr>
              <w:jc w:val="center"/>
            </w:trPr>
          </w:trPrChange>
        </w:trPr>
        <w:tc>
          <w:tcPr>
            <w:tcW w:w="436" w:type="pct"/>
            <w:vMerge w:val="restart"/>
            <w:tcBorders>
              <w:top w:val="nil"/>
              <w:left w:val="nil"/>
              <w:bottom w:val="single" w:sz="4" w:space="0" w:color="auto"/>
              <w:right w:val="nil"/>
            </w:tcBorders>
            <w:vAlign w:val="center"/>
            <w:hideMark/>
            <w:tcPrChange w:id="1169" w:author="Windows 用户" w:date="2022-01-21T09:55:00Z">
              <w:tcPr>
                <w:tcW w:w="436" w:type="pct"/>
                <w:vMerge w:val="restart"/>
                <w:tcBorders>
                  <w:top w:val="nil"/>
                  <w:left w:val="nil"/>
                  <w:bottom w:val="single" w:sz="4" w:space="0" w:color="auto"/>
                  <w:right w:val="nil"/>
                </w:tcBorders>
                <w:vAlign w:val="center"/>
                <w:hideMark/>
              </w:tcPr>
            </w:tcPrChange>
          </w:tcPr>
          <w:p w14:paraId="0A97B0C7" w14:textId="77777777" w:rsidR="005246C2" w:rsidRPr="005A6EC5" w:rsidRDefault="005246C2" w:rsidP="005246C2">
            <w:pPr>
              <w:spacing w:line="240" w:lineRule="auto"/>
              <w:ind w:firstLineChars="0" w:firstLine="0"/>
              <w:jc w:val="center"/>
              <w:rPr>
                <w:ins w:id="1170" w:author="Windows 用户" w:date="2021-11-22T14:55:00Z"/>
                <w:rFonts w:cs="Times New Roman"/>
                <w:sz w:val="20"/>
                <w:szCs w:val="22"/>
                <w:rPrChange w:id="1171" w:author="Windows 用户" w:date="2021-11-22T14:57:00Z">
                  <w:rPr>
                    <w:ins w:id="1172" w:author="Windows 用户" w:date="2021-11-22T14:55:00Z"/>
                    <w:rFonts w:cs="Times New Roman"/>
                    <w:szCs w:val="22"/>
                  </w:rPr>
                </w:rPrChange>
              </w:rPr>
            </w:pPr>
            <w:ins w:id="1173" w:author="Windows 用户" w:date="2021-11-22T14:55:00Z">
              <w:r w:rsidRPr="005A6EC5">
                <w:rPr>
                  <w:rFonts w:cs="Times New Roman"/>
                  <w:sz w:val="20"/>
                  <w:szCs w:val="22"/>
                  <w:rPrChange w:id="1174" w:author="Windows 用户" w:date="2021-11-22T14:57:00Z">
                    <w:rPr>
                      <w:rFonts w:cs="Times New Roman"/>
                      <w:szCs w:val="22"/>
                    </w:rPr>
                  </w:rPrChange>
                </w:rPr>
                <w:t>J120</w:t>
              </w:r>
            </w:ins>
          </w:p>
        </w:tc>
        <w:tc>
          <w:tcPr>
            <w:tcW w:w="846" w:type="pct"/>
            <w:tcBorders>
              <w:top w:val="nil"/>
              <w:left w:val="nil"/>
              <w:bottom w:val="nil"/>
              <w:right w:val="nil"/>
            </w:tcBorders>
            <w:vAlign w:val="center"/>
            <w:hideMark/>
            <w:tcPrChange w:id="1175" w:author="Windows 用户" w:date="2022-01-21T09:55:00Z">
              <w:tcPr>
                <w:tcW w:w="468" w:type="pct"/>
                <w:tcBorders>
                  <w:top w:val="nil"/>
                  <w:left w:val="nil"/>
                  <w:bottom w:val="nil"/>
                  <w:right w:val="nil"/>
                </w:tcBorders>
                <w:vAlign w:val="center"/>
                <w:hideMark/>
              </w:tcPr>
            </w:tcPrChange>
          </w:tcPr>
          <w:p w14:paraId="7865750E" w14:textId="77777777" w:rsidR="005246C2" w:rsidRPr="005A6EC5" w:rsidRDefault="005246C2" w:rsidP="005246C2">
            <w:pPr>
              <w:spacing w:line="240" w:lineRule="auto"/>
              <w:ind w:firstLineChars="0" w:firstLine="0"/>
              <w:jc w:val="center"/>
              <w:rPr>
                <w:ins w:id="1176" w:author="Windows 用户" w:date="2021-11-22T14:55:00Z"/>
                <w:rFonts w:cs="Times New Roman"/>
                <w:sz w:val="20"/>
                <w:szCs w:val="22"/>
                <w:rPrChange w:id="1177" w:author="Windows 用户" w:date="2021-11-22T14:57:00Z">
                  <w:rPr>
                    <w:ins w:id="1178" w:author="Windows 用户" w:date="2021-11-22T14:55:00Z"/>
                    <w:rFonts w:cs="Times New Roman"/>
                    <w:szCs w:val="22"/>
                  </w:rPr>
                </w:rPrChange>
              </w:rPr>
            </w:pPr>
            <m:oMathPara>
              <m:oMath>
                <m:r>
                  <w:ins w:id="1179" w:author="Windows 用户" w:date="2021-11-22T14:55:00Z">
                    <w:rPr>
                      <w:rFonts w:ascii="Cambria Math" w:hAnsi="Cambria Math"/>
                      <w:sz w:val="20"/>
                      <w:rPrChange w:id="1180" w:author="Windows 用户" w:date="2021-11-22T14:57:00Z">
                        <w:rPr>
                          <w:rFonts w:ascii="Cambria Math" w:hAnsi="Cambria Math"/>
                        </w:rPr>
                      </w:rPrChange>
                    </w:rPr>
                    <m:t>1.0×</m:t>
                  </w:ins>
                </m:r>
                <m:sSub>
                  <m:sSubPr>
                    <m:ctrlPr>
                      <w:ins w:id="1181" w:author="Windows 用户" w:date="2021-11-22T14:55:00Z">
                        <w:rPr>
                          <w:rFonts w:ascii="Cambria Math" w:hAnsi="Cambria Math"/>
                          <w:i/>
                          <w:sz w:val="20"/>
                        </w:rPr>
                      </w:ins>
                    </m:ctrlPr>
                  </m:sSubPr>
                  <m:e>
                    <m:r>
                      <w:ins w:id="1182" w:author="Windows 用户" w:date="2021-11-22T14:55:00Z">
                        <w:rPr>
                          <w:rFonts w:ascii="Cambria Math" w:hAnsi="Cambria Math"/>
                          <w:sz w:val="20"/>
                          <w:rPrChange w:id="1183" w:author="Windows 用户" w:date="2021-11-22T14:57:00Z">
                            <w:rPr>
                              <w:rFonts w:ascii="Cambria Math" w:hAnsi="Cambria Math"/>
                            </w:rPr>
                          </w:rPrChange>
                        </w:rPr>
                        <m:t>es</m:t>
                      </w:ins>
                    </m:r>
                  </m:e>
                  <m:sub>
                    <m:r>
                      <w:ins w:id="1184" w:author="Windows 用户" w:date="2021-11-22T14:55:00Z">
                        <w:rPr>
                          <w:rFonts w:ascii="Cambria Math" w:hAnsi="Cambria Math"/>
                          <w:sz w:val="20"/>
                          <w:rPrChange w:id="118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86" w:author="Windows 用户" w:date="2022-01-21T09:55:00Z">
              <w:tcPr>
                <w:tcW w:w="1066" w:type="pct"/>
                <w:gridSpan w:val="2"/>
                <w:tcBorders>
                  <w:top w:val="nil"/>
                  <w:left w:val="nil"/>
                  <w:bottom w:val="nil"/>
                  <w:right w:val="nil"/>
                </w:tcBorders>
                <w:vAlign w:val="center"/>
              </w:tcPr>
            </w:tcPrChange>
          </w:tcPr>
          <w:p w14:paraId="67488977" w14:textId="0808D449" w:rsidR="005246C2" w:rsidRPr="005A6EC5" w:rsidRDefault="005246C2" w:rsidP="005246C2">
            <w:pPr>
              <w:spacing w:line="240" w:lineRule="auto"/>
              <w:ind w:firstLineChars="0" w:firstLine="0"/>
              <w:jc w:val="center"/>
              <w:rPr>
                <w:ins w:id="1187" w:author="Windows 用户" w:date="2021-11-22T14:55:00Z"/>
                <w:rFonts w:cs="Times New Roman"/>
                <w:sz w:val="20"/>
                <w:szCs w:val="22"/>
                <w:highlight w:val="yellow"/>
                <w:rPrChange w:id="1188" w:author="Windows 用户" w:date="2021-11-22T14:57:00Z">
                  <w:rPr>
                    <w:ins w:id="1189" w:author="Windows 用户" w:date="2021-11-22T14:55:00Z"/>
                    <w:rFonts w:cs="Times New Roman"/>
                    <w:szCs w:val="22"/>
                    <w:highlight w:val="yellow"/>
                  </w:rPr>
                </w:rPrChange>
              </w:rPr>
            </w:pPr>
            <w:ins w:id="1190" w:author="Windows 用户" w:date="2022-01-14T16:21:00Z">
              <w:r w:rsidRPr="00FB721D">
                <w:rPr>
                  <w:rFonts w:cs="Times New Roman"/>
                  <w:sz w:val="20"/>
                  <w:szCs w:val="22"/>
                </w:rPr>
                <w:t>0</w:t>
              </w:r>
            </w:ins>
          </w:p>
        </w:tc>
        <w:tc>
          <w:tcPr>
            <w:tcW w:w="502" w:type="pct"/>
            <w:tcBorders>
              <w:top w:val="nil"/>
              <w:left w:val="nil"/>
              <w:bottom w:val="nil"/>
              <w:right w:val="nil"/>
            </w:tcBorders>
            <w:vAlign w:val="center"/>
            <w:tcPrChange w:id="1191" w:author="Windows 用户" w:date="2022-01-21T09:55:00Z">
              <w:tcPr>
                <w:tcW w:w="329" w:type="pct"/>
                <w:tcBorders>
                  <w:top w:val="nil"/>
                  <w:left w:val="nil"/>
                  <w:bottom w:val="nil"/>
                  <w:right w:val="nil"/>
                </w:tcBorders>
                <w:vAlign w:val="center"/>
              </w:tcPr>
            </w:tcPrChange>
          </w:tcPr>
          <w:p w14:paraId="64CE87B3" w14:textId="4C142C18" w:rsidR="005246C2" w:rsidRPr="005A6EC5" w:rsidRDefault="005246C2" w:rsidP="005246C2">
            <w:pPr>
              <w:spacing w:line="240" w:lineRule="auto"/>
              <w:ind w:firstLineChars="0" w:firstLine="0"/>
              <w:jc w:val="center"/>
              <w:rPr>
                <w:ins w:id="1192" w:author="Windows 用户" w:date="2021-11-22T14:55:00Z"/>
                <w:rFonts w:cs="Times New Roman"/>
                <w:sz w:val="20"/>
                <w:szCs w:val="22"/>
                <w:highlight w:val="yellow"/>
                <w:rPrChange w:id="1193" w:author="Windows 用户" w:date="2021-11-22T14:57:00Z">
                  <w:rPr>
                    <w:ins w:id="1194" w:author="Windows 用户" w:date="2021-11-22T14:55:00Z"/>
                    <w:rFonts w:cs="Times New Roman"/>
                    <w:szCs w:val="22"/>
                    <w:highlight w:val="yellow"/>
                  </w:rPr>
                </w:rPrChange>
              </w:rPr>
            </w:pPr>
            <w:ins w:id="1195" w:author="Windows 用户" w:date="2022-01-14T16:21:00Z">
              <w:r w:rsidRPr="00FB721D">
                <w:rPr>
                  <w:rFonts w:cs="Times New Roman"/>
                  <w:sz w:val="20"/>
                  <w:szCs w:val="22"/>
                </w:rPr>
                <w:t>600</w:t>
              </w:r>
              <w:r>
                <w:rPr>
                  <w:rFonts w:cs="Times New Roman"/>
                  <w:sz w:val="20"/>
                  <w:szCs w:val="22"/>
                </w:rPr>
                <w:t>(236)</w:t>
              </w:r>
            </w:ins>
          </w:p>
        </w:tc>
        <w:tc>
          <w:tcPr>
            <w:tcW w:w="427" w:type="pct"/>
            <w:tcBorders>
              <w:top w:val="nil"/>
              <w:left w:val="nil"/>
              <w:bottom w:val="nil"/>
              <w:right w:val="nil"/>
            </w:tcBorders>
            <w:vAlign w:val="center"/>
            <w:tcPrChange w:id="1196" w:author="Windows 用户" w:date="2022-01-21T09:55:00Z">
              <w:tcPr>
                <w:tcW w:w="324" w:type="pct"/>
                <w:tcBorders>
                  <w:top w:val="nil"/>
                  <w:left w:val="nil"/>
                  <w:bottom w:val="nil"/>
                  <w:right w:val="nil"/>
                </w:tcBorders>
                <w:vAlign w:val="center"/>
              </w:tcPr>
            </w:tcPrChange>
          </w:tcPr>
          <w:p w14:paraId="1D3E64D0" w14:textId="76B818EC" w:rsidR="005246C2" w:rsidRPr="005A6EC5" w:rsidRDefault="005246C2" w:rsidP="005246C2">
            <w:pPr>
              <w:spacing w:line="240" w:lineRule="auto"/>
              <w:ind w:firstLineChars="0" w:firstLine="0"/>
              <w:jc w:val="center"/>
              <w:rPr>
                <w:ins w:id="1197" w:author="Windows 用户" w:date="2021-11-22T14:57:00Z"/>
                <w:rFonts w:cs="Times New Roman"/>
                <w:sz w:val="20"/>
                <w:szCs w:val="22"/>
                <w:rPrChange w:id="1198" w:author="Windows 用户" w:date="2021-11-22T14:57:00Z">
                  <w:rPr>
                    <w:ins w:id="1199" w:author="Windows 用户" w:date="2021-11-22T14:57:00Z"/>
                    <w:rFonts w:cs="Times New Roman"/>
                    <w:szCs w:val="22"/>
                  </w:rPr>
                </w:rPrChange>
              </w:rPr>
            </w:pPr>
            <w:ins w:id="1200" w:author="Windows 用户" w:date="2022-01-14T16:21:00Z">
              <w:r>
                <w:rPr>
                  <w:rFonts w:cs="Times New Roman" w:hint="eastAsia"/>
                  <w:sz w:val="20"/>
                  <w:szCs w:val="22"/>
                </w:rPr>
                <w:t>-</w:t>
              </w:r>
            </w:ins>
          </w:p>
        </w:tc>
        <w:tc>
          <w:tcPr>
            <w:tcW w:w="119" w:type="pct"/>
            <w:tcBorders>
              <w:top w:val="nil"/>
              <w:left w:val="nil"/>
              <w:bottom w:val="nil"/>
              <w:right w:val="nil"/>
            </w:tcBorders>
            <w:tcPrChange w:id="1201" w:author="Windows 用户" w:date="2022-01-21T09:55:00Z">
              <w:tcPr>
                <w:tcW w:w="127" w:type="pct"/>
                <w:gridSpan w:val="2"/>
                <w:tcBorders>
                  <w:top w:val="nil"/>
                  <w:left w:val="nil"/>
                  <w:bottom w:val="nil"/>
                  <w:right w:val="nil"/>
                </w:tcBorders>
              </w:tcPr>
            </w:tcPrChange>
          </w:tcPr>
          <w:p w14:paraId="38685C54" w14:textId="77777777" w:rsidR="005246C2" w:rsidRPr="00FB721D" w:rsidRDefault="005246C2" w:rsidP="005246C2">
            <w:pPr>
              <w:spacing w:line="240" w:lineRule="auto"/>
              <w:ind w:firstLineChars="0" w:firstLine="0"/>
              <w:jc w:val="center"/>
              <w:rPr>
                <w:ins w:id="1202" w:author="Windows 用户" w:date="2021-11-22T15:00:00Z"/>
                <w:rFonts w:cs="Times New Roman"/>
                <w:sz w:val="20"/>
                <w:szCs w:val="22"/>
              </w:rPr>
            </w:pPr>
          </w:p>
        </w:tc>
        <w:tc>
          <w:tcPr>
            <w:tcW w:w="502" w:type="pct"/>
            <w:tcBorders>
              <w:top w:val="nil"/>
              <w:left w:val="nil"/>
              <w:bottom w:val="nil"/>
              <w:right w:val="nil"/>
            </w:tcBorders>
            <w:vAlign w:val="center"/>
            <w:tcPrChange w:id="1203" w:author="Windows 用户" w:date="2022-01-21T09:55:00Z">
              <w:tcPr>
                <w:tcW w:w="656" w:type="pct"/>
                <w:tcBorders>
                  <w:top w:val="nil"/>
                  <w:left w:val="nil"/>
                  <w:bottom w:val="nil"/>
                  <w:right w:val="nil"/>
                </w:tcBorders>
                <w:vAlign w:val="center"/>
              </w:tcPr>
            </w:tcPrChange>
          </w:tcPr>
          <w:p w14:paraId="4230B9B3" w14:textId="57C4EA96" w:rsidR="005246C2" w:rsidRPr="005A6EC5" w:rsidRDefault="005246C2" w:rsidP="005246C2">
            <w:pPr>
              <w:spacing w:line="240" w:lineRule="auto"/>
              <w:ind w:firstLineChars="0" w:firstLine="0"/>
              <w:jc w:val="center"/>
              <w:rPr>
                <w:ins w:id="1204" w:author="Windows 用户" w:date="2021-11-22T14:55:00Z"/>
                <w:rFonts w:cs="Times New Roman"/>
                <w:sz w:val="20"/>
                <w:szCs w:val="22"/>
                <w:rPrChange w:id="1205" w:author="Windows 用户" w:date="2021-11-22T14:57:00Z">
                  <w:rPr>
                    <w:ins w:id="1206" w:author="Windows 用户" w:date="2021-11-22T14:55:00Z"/>
                    <w:rFonts w:cs="Times New Roman"/>
                    <w:szCs w:val="22"/>
                  </w:rPr>
                </w:rPrChange>
              </w:rPr>
            </w:pPr>
            <w:ins w:id="1207" w:author="Windows 用户" w:date="2021-11-22T14:59:00Z">
              <w:r w:rsidRPr="00FB721D">
                <w:rPr>
                  <w:rFonts w:cs="Times New Roman"/>
                  <w:sz w:val="20"/>
                  <w:szCs w:val="22"/>
                </w:rPr>
                <w:t>0</w:t>
              </w:r>
            </w:ins>
          </w:p>
        </w:tc>
        <w:tc>
          <w:tcPr>
            <w:tcW w:w="508" w:type="pct"/>
            <w:tcBorders>
              <w:top w:val="nil"/>
              <w:left w:val="nil"/>
              <w:bottom w:val="nil"/>
              <w:right w:val="nil"/>
            </w:tcBorders>
            <w:vAlign w:val="center"/>
            <w:tcPrChange w:id="1208" w:author="Windows 用户" w:date="2022-01-21T09:55:00Z">
              <w:tcPr>
                <w:tcW w:w="507" w:type="pct"/>
                <w:tcBorders>
                  <w:top w:val="nil"/>
                  <w:left w:val="nil"/>
                  <w:bottom w:val="nil"/>
                  <w:right w:val="nil"/>
                </w:tcBorders>
                <w:vAlign w:val="center"/>
              </w:tcPr>
            </w:tcPrChange>
          </w:tcPr>
          <w:p w14:paraId="6250DDAB" w14:textId="769DBDDC" w:rsidR="005246C2" w:rsidRPr="005A6EC5" w:rsidRDefault="005246C2" w:rsidP="005246C2">
            <w:pPr>
              <w:spacing w:line="240" w:lineRule="auto"/>
              <w:ind w:firstLineChars="0" w:firstLine="0"/>
              <w:jc w:val="center"/>
              <w:rPr>
                <w:ins w:id="1209" w:author="Windows 用户" w:date="2021-11-22T14:55:00Z"/>
                <w:rFonts w:cs="Times New Roman"/>
                <w:sz w:val="20"/>
                <w:szCs w:val="22"/>
                <w:rPrChange w:id="1210" w:author="Windows 用户" w:date="2021-11-22T14:57:00Z">
                  <w:rPr>
                    <w:ins w:id="1211" w:author="Windows 用户" w:date="2021-11-22T14:55:00Z"/>
                    <w:rFonts w:cs="Times New Roman"/>
                    <w:szCs w:val="22"/>
                  </w:rPr>
                </w:rPrChange>
              </w:rPr>
            </w:pPr>
            <w:ins w:id="1212" w:author="Windows 用户" w:date="2021-11-22T14:59:00Z">
              <w:r w:rsidRPr="00FB721D">
                <w:rPr>
                  <w:rFonts w:cs="Times New Roman"/>
                  <w:sz w:val="20"/>
                  <w:szCs w:val="22"/>
                </w:rPr>
                <w:t>600</w:t>
              </w:r>
            </w:ins>
            <w:ins w:id="1213" w:author="Windows 用户" w:date="2022-01-14T16:20:00Z">
              <w:r>
                <w:rPr>
                  <w:rFonts w:cs="Times New Roman"/>
                  <w:sz w:val="20"/>
                  <w:szCs w:val="22"/>
                </w:rPr>
                <w:t>(576)</w:t>
              </w:r>
            </w:ins>
          </w:p>
        </w:tc>
        <w:tc>
          <w:tcPr>
            <w:tcW w:w="424" w:type="pct"/>
            <w:tcBorders>
              <w:top w:val="nil"/>
              <w:left w:val="nil"/>
              <w:bottom w:val="nil"/>
              <w:right w:val="nil"/>
            </w:tcBorders>
            <w:vAlign w:val="center"/>
            <w:tcPrChange w:id="1214" w:author="Windows 用户" w:date="2022-01-21T09:55:00Z">
              <w:tcPr>
                <w:tcW w:w="353" w:type="pct"/>
                <w:tcBorders>
                  <w:top w:val="nil"/>
                  <w:left w:val="nil"/>
                  <w:bottom w:val="nil"/>
                  <w:right w:val="nil"/>
                </w:tcBorders>
                <w:vAlign w:val="center"/>
              </w:tcPr>
            </w:tcPrChange>
          </w:tcPr>
          <w:p w14:paraId="46D2E99F" w14:textId="3BB55D37" w:rsidR="005246C2" w:rsidRPr="009167FC" w:rsidRDefault="005246C2" w:rsidP="005246C2">
            <w:pPr>
              <w:spacing w:line="240" w:lineRule="auto"/>
              <w:ind w:firstLineChars="0" w:firstLine="0"/>
              <w:jc w:val="center"/>
              <w:rPr>
                <w:ins w:id="1215" w:author="Windows 用户" w:date="2021-11-22T14:58:00Z"/>
                <w:rFonts w:cs="Times New Roman"/>
                <w:sz w:val="20"/>
                <w:szCs w:val="22"/>
              </w:rPr>
            </w:pPr>
            <w:ins w:id="1216" w:author="Windows 用户" w:date="2022-01-14T16:20:00Z">
              <w:r>
                <w:rPr>
                  <w:rFonts w:cs="Times New Roman" w:hint="eastAsia"/>
                  <w:sz w:val="20"/>
                  <w:szCs w:val="22"/>
                </w:rPr>
                <w:t>-</w:t>
              </w:r>
            </w:ins>
          </w:p>
        </w:tc>
        <w:tc>
          <w:tcPr>
            <w:tcW w:w="119" w:type="pct"/>
            <w:tcBorders>
              <w:top w:val="nil"/>
              <w:left w:val="nil"/>
              <w:bottom w:val="nil"/>
              <w:right w:val="nil"/>
            </w:tcBorders>
            <w:tcPrChange w:id="1217" w:author="Windows 用户" w:date="2022-01-21T09:55:00Z">
              <w:tcPr>
                <w:tcW w:w="119" w:type="pct"/>
                <w:tcBorders>
                  <w:top w:val="nil"/>
                  <w:left w:val="nil"/>
                  <w:bottom w:val="nil"/>
                  <w:right w:val="nil"/>
                </w:tcBorders>
              </w:tcPr>
            </w:tcPrChange>
          </w:tcPr>
          <w:p w14:paraId="4D9C7A5B" w14:textId="77777777" w:rsidR="005246C2" w:rsidRPr="005A6EC5" w:rsidRDefault="005246C2" w:rsidP="005246C2">
            <w:pPr>
              <w:spacing w:line="240" w:lineRule="auto"/>
              <w:ind w:firstLineChars="0" w:firstLine="0"/>
              <w:jc w:val="center"/>
              <w:rPr>
                <w:ins w:id="1218" w:author="Windows 用户" w:date="2021-11-22T15:00:00Z"/>
                <w:rFonts w:cs="Times New Roman"/>
                <w:sz w:val="20"/>
                <w:szCs w:val="22"/>
              </w:rPr>
            </w:pPr>
          </w:p>
        </w:tc>
        <w:tc>
          <w:tcPr>
            <w:tcW w:w="616" w:type="pct"/>
            <w:tcBorders>
              <w:top w:val="nil"/>
              <w:left w:val="nil"/>
              <w:bottom w:val="nil"/>
              <w:right w:val="nil"/>
            </w:tcBorders>
            <w:tcPrChange w:id="1219" w:author="Windows 用户" w:date="2022-01-21T09:55:00Z">
              <w:tcPr>
                <w:tcW w:w="616" w:type="pct"/>
                <w:tcBorders>
                  <w:top w:val="nil"/>
                  <w:left w:val="nil"/>
                  <w:bottom w:val="nil"/>
                  <w:right w:val="nil"/>
                </w:tcBorders>
                <w:vAlign w:val="center"/>
              </w:tcPr>
            </w:tcPrChange>
          </w:tcPr>
          <w:p w14:paraId="06B004AA" w14:textId="6A82B944" w:rsidR="005246C2" w:rsidRPr="005A6EC5" w:rsidRDefault="005246C2" w:rsidP="005246C2">
            <w:pPr>
              <w:spacing w:line="240" w:lineRule="auto"/>
              <w:ind w:firstLineChars="0" w:firstLine="0"/>
              <w:jc w:val="center"/>
              <w:rPr>
                <w:ins w:id="1220" w:author="Windows 用户" w:date="2021-11-22T14:58:00Z"/>
                <w:rFonts w:cs="Times New Roman"/>
                <w:sz w:val="20"/>
                <w:szCs w:val="22"/>
              </w:rPr>
            </w:pPr>
            <w:ins w:id="1221" w:author="Windows 用户" w:date="2022-01-14T16:00:00Z">
              <w:r w:rsidRPr="00190654">
                <w:t>5.83%</w:t>
              </w:r>
            </w:ins>
          </w:p>
        </w:tc>
      </w:tr>
      <w:tr w:rsidR="005246C2" w:rsidRPr="005A6EC5" w14:paraId="5EE48657" w14:textId="29AF92B3" w:rsidTr="005246C2">
        <w:tblPrEx>
          <w:tblW w:w="5501" w:type="pct"/>
          <w:jc w:val="center"/>
          <w:tblBorders>
            <w:left w:val="none" w:sz="0" w:space="0" w:color="auto"/>
            <w:right w:val="none" w:sz="0" w:space="0" w:color="auto"/>
            <w:insideH w:val="none" w:sz="0" w:space="0" w:color="auto"/>
            <w:insideV w:val="none" w:sz="0" w:space="0" w:color="auto"/>
          </w:tblBorders>
          <w:tblPrExChange w:id="1222" w:author="Windows 用户" w:date="2022-01-14T16:00: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23" w:author="Windows 用户" w:date="2021-11-22T14:55:00Z"/>
          <w:trPrChange w:id="1224" w:author="Windows 用户" w:date="2022-01-14T16:00:00Z">
            <w:trPr>
              <w:jc w:val="center"/>
            </w:trPr>
          </w:trPrChange>
        </w:trPr>
        <w:tc>
          <w:tcPr>
            <w:tcW w:w="436" w:type="pct"/>
            <w:vMerge/>
            <w:tcBorders>
              <w:top w:val="nil"/>
              <w:left w:val="nil"/>
              <w:bottom w:val="single" w:sz="4" w:space="0" w:color="auto"/>
              <w:right w:val="nil"/>
            </w:tcBorders>
            <w:vAlign w:val="center"/>
            <w:hideMark/>
            <w:tcPrChange w:id="1225" w:author="Windows 用户" w:date="2022-01-14T16:00:00Z">
              <w:tcPr>
                <w:tcW w:w="436" w:type="pct"/>
                <w:vMerge/>
                <w:tcBorders>
                  <w:top w:val="nil"/>
                  <w:left w:val="nil"/>
                  <w:bottom w:val="single" w:sz="4" w:space="0" w:color="auto"/>
                  <w:right w:val="nil"/>
                </w:tcBorders>
                <w:vAlign w:val="center"/>
                <w:hideMark/>
              </w:tcPr>
            </w:tcPrChange>
          </w:tcPr>
          <w:p w14:paraId="371D585C" w14:textId="77777777" w:rsidR="005246C2" w:rsidRPr="005A6EC5" w:rsidRDefault="005246C2" w:rsidP="005246C2">
            <w:pPr>
              <w:widowControl/>
              <w:spacing w:line="240" w:lineRule="auto"/>
              <w:ind w:firstLineChars="0" w:firstLine="0"/>
              <w:jc w:val="center"/>
              <w:rPr>
                <w:ins w:id="1226" w:author="Windows 用户" w:date="2021-11-22T14:55:00Z"/>
                <w:rFonts w:cs="Times New Roman"/>
                <w:sz w:val="20"/>
                <w:szCs w:val="22"/>
                <w:rPrChange w:id="1227" w:author="Windows 用户" w:date="2021-11-22T14:57:00Z">
                  <w:rPr>
                    <w:ins w:id="1228" w:author="Windows 用户" w:date="2021-11-22T14:55:00Z"/>
                    <w:rFonts w:cs="Times New Roman"/>
                    <w:szCs w:val="22"/>
                  </w:rPr>
                </w:rPrChange>
              </w:rPr>
            </w:pPr>
          </w:p>
        </w:tc>
        <w:tc>
          <w:tcPr>
            <w:tcW w:w="846" w:type="pct"/>
            <w:tcBorders>
              <w:top w:val="nil"/>
              <w:left w:val="nil"/>
              <w:bottom w:val="single" w:sz="4" w:space="0" w:color="auto"/>
              <w:right w:val="nil"/>
            </w:tcBorders>
            <w:vAlign w:val="center"/>
            <w:hideMark/>
            <w:tcPrChange w:id="1229" w:author="Windows 用户" w:date="2022-01-14T16:00:00Z">
              <w:tcPr>
                <w:tcW w:w="468" w:type="pct"/>
                <w:tcBorders>
                  <w:top w:val="nil"/>
                  <w:left w:val="nil"/>
                  <w:bottom w:val="single" w:sz="4" w:space="0" w:color="auto"/>
                  <w:right w:val="nil"/>
                </w:tcBorders>
                <w:vAlign w:val="center"/>
                <w:hideMark/>
              </w:tcPr>
            </w:tcPrChange>
          </w:tcPr>
          <w:p w14:paraId="7BD3A513" w14:textId="77777777" w:rsidR="005246C2" w:rsidRPr="005A6EC5" w:rsidRDefault="005246C2" w:rsidP="005246C2">
            <w:pPr>
              <w:spacing w:line="240" w:lineRule="auto"/>
              <w:ind w:firstLineChars="0" w:firstLine="0"/>
              <w:jc w:val="center"/>
              <w:rPr>
                <w:ins w:id="1230" w:author="Windows 用户" w:date="2021-11-22T14:55:00Z"/>
                <w:rFonts w:cs="Times New Roman"/>
                <w:sz w:val="20"/>
                <w:rPrChange w:id="1231" w:author="Windows 用户" w:date="2021-11-22T14:57:00Z">
                  <w:rPr>
                    <w:ins w:id="1232" w:author="Windows 用户" w:date="2021-11-22T14:55:00Z"/>
                    <w:rFonts w:cs="Times New Roman"/>
                  </w:rPr>
                </w:rPrChange>
              </w:rPr>
            </w:pPr>
            <m:oMathPara>
              <m:oMath>
                <m:r>
                  <w:ins w:id="1233" w:author="Windows 用户" w:date="2021-11-22T14:55:00Z">
                    <w:rPr>
                      <w:rFonts w:ascii="Cambria Math" w:hAnsi="Cambria Math"/>
                      <w:sz w:val="20"/>
                      <w:rPrChange w:id="1234" w:author="Windows 用户" w:date="2021-11-22T14:57:00Z">
                        <w:rPr>
                          <w:rFonts w:ascii="Cambria Math" w:hAnsi="Cambria Math"/>
                        </w:rPr>
                      </w:rPrChange>
                    </w:rPr>
                    <m:t>1.2×</m:t>
                  </w:ins>
                </m:r>
                <m:sSub>
                  <m:sSubPr>
                    <m:ctrlPr>
                      <w:ins w:id="1235" w:author="Windows 用户" w:date="2021-11-22T14:55:00Z">
                        <w:rPr>
                          <w:rFonts w:ascii="Cambria Math" w:hAnsi="Cambria Math"/>
                          <w:i/>
                          <w:sz w:val="20"/>
                        </w:rPr>
                      </w:ins>
                    </m:ctrlPr>
                  </m:sSubPr>
                  <m:e>
                    <m:r>
                      <w:ins w:id="1236" w:author="Windows 用户" w:date="2021-11-22T14:55:00Z">
                        <w:rPr>
                          <w:rFonts w:ascii="Cambria Math" w:hAnsi="Cambria Math"/>
                          <w:sz w:val="20"/>
                          <w:rPrChange w:id="1237" w:author="Windows 用户" w:date="2021-11-22T14:57:00Z">
                            <w:rPr>
                              <w:rFonts w:ascii="Cambria Math" w:hAnsi="Cambria Math"/>
                            </w:rPr>
                          </w:rPrChange>
                        </w:rPr>
                        <m:t>es</m:t>
                      </w:ins>
                    </m:r>
                  </m:e>
                  <m:sub>
                    <m:r>
                      <w:ins w:id="1238" w:author="Windows 用户" w:date="2021-11-22T14:55:00Z">
                        <w:rPr>
                          <w:rFonts w:ascii="Cambria Math" w:hAnsi="Cambria Math"/>
                          <w:sz w:val="20"/>
                          <w:rPrChange w:id="1239"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40" w:author="Windows 用户" w:date="2022-01-14T16:00:00Z">
              <w:tcPr>
                <w:tcW w:w="1066" w:type="pct"/>
                <w:gridSpan w:val="2"/>
                <w:tcBorders>
                  <w:top w:val="nil"/>
                  <w:left w:val="nil"/>
                  <w:bottom w:val="single" w:sz="4" w:space="0" w:color="auto"/>
                  <w:right w:val="nil"/>
                </w:tcBorders>
                <w:vAlign w:val="center"/>
              </w:tcPr>
            </w:tcPrChange>
          </w:tcPr>
          <w:p w14:paraId="0170BA13" w14:textId="3240A505" w:rsidR="005246C2" w:rsidRPr="005A6EC5" w:rsidRDefault="005246C2" w:rsidP="005246C2">
            <w:pPr>
              <w:spacing w:line="240" w:lineRule="auto"/>
              <w:ind w:firstLineChars="0" w:firstLine="0"/>
              <w:jc w:val="center"/>
              <w:rPr>
                <w:ins w:id="1241" w:author="Windows 用户" w:date="2021-11-22T14:55:00Z"/>
                <w:rFonts w:cs="Times New Roman"/>
                <w:sz w:val="20"/>
                <w:szCs w:val="22"/>
                <w:rPrChange w:id="1242" w:author="Windows 用户" w:date="2021-11-22T14:57:00Z">
                  <w:rPr>
                    <w:ins w:id="1243" w:author="Windows 用户" w:date="2021-11-22T14:55:00Z"/>
                    <w:rFonts w:cs="Times New Roman"/>
                    <w:szCs w:val="22"/>
                  </w:rPr>
                </w:rPrChange>
              </w:rPr>
            </w:pPr>
            <w:ins w:id="1244" w:author="Windows 用户" w:date="2022-01-14T16:21:00Z">
              <w:r w:rsidRPr="00FB721D">
                <w:rPr>
                  <w:rFonts w:cs="Times New Roman"/>
                  <w:sz w:val="20"/>
                  <w:szCs w:val="22"/>
                </w:rPr>
                <w:t>0</w:t>
              </w:r>
            </w:ins>
          </w:p>
        </w:tc>
        <w:tc>
          <w:tcPr>
            <w:tcW w:w="502" w:type="pct"/>
            <w:tcBorders>
              <w:top w:val="nil"/>
              <w:left w:val="nil"/>
              <w:bottom w:val="single" w:sz="4" w:space="0" w:color="auto"/>
              <w:right w:val="nil"/>
            </w:tcBorders>
            <w:vAlign w:val="center"/>
            <w:tcPrChange w:id="1245" w:author="Windows 用户" w:date="2022-01-14T16:00:00Z">
              <w:tcPr>
                <w:tcW w:w="329" w:type="pct"/>
                <w:tcBorders>
                  <w:top w:val="nil"/>
                  <w:left w:val="nil"/>
                  <w:bottom w:val="single" w:sz="4" w:space="0" w:color="auto"/>
                  <w:right w:val="nil"/>
                </w:tcBorders>
                <w:vAlign w:val="center"/>
              </w:tcPr>
            </w:tcPrChange>
          </w:tcPr>
          <w:p w14:paraId="5C9F1B3B" w14:textId="550EAF56" w:rsidR="005246C2" w:rsidRPr="005A6EC5" w:rsidRDefault="005246C2" w:rsidP="005246C2">
            <w:pPr>
              <w:spacing w:line="240" w:lineRule="auto"/>
              <w:ind w:firstLineChars="0" w:firstLine="0"/>
              <w:jc w:val="center"/>
              <w:rPr>
                <w:ins w:id="1246" w:author="Windows 用户" w:date="2021-11-22T14:55:00Z"/>
                <w:rFonts w:cs="Times New Roman"/>
                <w:sz w:val="20"/>
                <w:szCs w:val="22"/>
                <w:rPrChange w:id="1247" w:author="Windows 用户" w:date="2021-11-22T14:57:00Z">
                  <w:rPr>
                    <w:ins w:id="1248" w:author="Windows 用户" w:date="2021-11-22T14:55:00Z"/>
                    <w:rFonts w:cs="Times New Roman"/>
                    <w:szCs w:val="22"/>
                  </w:rPr>
                </w:rPrChange>
              </w:rPr>
            </w:pPr>
            <w:ins w:id="1249" w:author="Windows 用户" w:date="2022-01-14T16:21:00Z">
              <w:r w:rsidRPr="00FB721D">
                <w:rPr>
                  <w:rFonts w:cs="Times New Roman"/>
                  <w:sz w:val="20"/>
                  <w:szCs w:val="22"/>
                </w:rPr>
                <w:t>600</w:t>
              </w:r>
              <w:r>
                <w:rPr>
                  <w:rFonts w:cs="Times New Roman"/>
                  <w:sz w:val="20"/>
                  <w:szCs w:val="22"/>
                </w:rPr>
                <w:t>(183)</w:t>
              </w:r>
            </w:ins>
          </w:p>
        </w:tc>
        <w:tc>
          <w:tcPr>
            <w:tcW w:w="427" w:type="pct"/>
            <w:tcBorders>
              <w:top w:val="nil"/>
              <w:left w:val="nil"/>
              <w:bottom w:val="single" w:sz="4" w:space="0" w:color="auto"/>
              <w:right w:val="nil"/>
            </w:tcBorders>
            <w:vAlign w:val="center"/>
            <w:tcPrChange w:id="1250" w:author="Windows 用户" w:date="2022-01-14T16:00:00Z">
              <w:tcPr>
                <w:tcW w:w="324" w:type="pct"/>
                <w:tcBorders>
                  <w:top w:val="nil"/>
                  <w:left w:val="nil"/>
                  <w:bottom w:val="single" w:sz="4" w:space="0" w:color="auto"/>
                  <w:right w:val="nil"/>
                </w:tcBorders>
                <w:vAlign w:val="center"/>
              </w:tcPr>
            </w:tcPrChange>
          </w:tcPr>
          <w:p w14:paraId="1F6A327D" w14:textId="3DE07AE2" w:rsidR="005246C2" w:rsidRPr="005A6EC5" w:rsidRDefault="005246C2" w:rsidP="005246C2">
            <w:pPr>
              <w:spacing w:line="240" w:lineRule="auto"/>
              <w:ind w:firstLineChars="0" w:firstLine="0"/>
              <w:jc w:val="center"/>
              <w:rPr>
                <w:ins w:id="1251" w:author="Windows 用户" w:date="2021-11-22T14:57:00Z"/>
                <w:rFonts w:cs="Times New Roman"/>
                <w:sz w:val="20"/>
                <w:szCs w:val="22"/>
                <w:rPrChange w:id="1252" w:author="Windows 用户" w:date="2021-11-22T14:57:00Z">
                  <w:rPr>
                    <w:ins w:id="1253" w:author="Windows 用户" w:date="2021-11-22T14:57:00Z"/>
                    <w:rFonts w:cs="Times New Roman"/>
                    <w:szCs w:val="22"/>
                  </w:rPr>
                </w:rPrChange>
              </w:rPr>
            </w:pPr>
            <w:ins w:id="1254" w:author="Windows 用户" w:date="2022-01-14T16:21:00Z">
              <w:r>
                <w:rPr>
                  <w:rFonts w:cs="Times New Roman" w:hint="eastAsia"/>
                  <w:sz w:val="20"/>
                  <w:szCs w:val="22"/>
                </w:rPr>
                <w:t>-</w:t>
              </w:r>
            </w:ins>
          </w:p>
        </w:tc>
        <w:tc>
          <w:tcPr>
            <w:tcW w:w="119" w:type="pct"/>
            <w:tcBorders>
              <w:top w:val="nil"/>
              <w:left w:val="nil"/>
              <w:bottom w:val="single" w:sz="4" w:space="0" w:color="auto"/>
              <w:right w:val="nil"/>
            </w:tcBorders>
            <w:tcPrChange w:id="1255" w:author="Windows 用户" w:date="2022-01-14T16:00:00Z">
              <w:tcPr>
                <w:tcW w:w="127" w:type="pct"/>
                <w:gridSpan w:val="2"/>
                <w:tcBorders>
                  <w:top w:val="nil"/>
                  <w:left w:val="nil"/>
                  <w:bottom w:val="single" w:sz="4" w:space="0" w:color="auto"/>
                  <w:right w:val="nil"/>
                </w:tcBorders>
              </w:tcPr>
            </w:tcPrChange>
          </w:tcPr>
          <w:p w14:paraId="2FE92DDE" w14:textId="77777777" w:rsidR="005246C2" w:rsidRPr="00FB721D" w:rsidRDefault="005246C2" w:rsidP="005246C2">
            <w:pPr>
              <w:spacing w:line="240" w:lineRule="auto"/>
              <w:ind w:firstLineChars="0" w:firstLine="0"/>
              <w:jc w:val="center"/>
              <w:rPr>
                <w:ins w:id="1256" w:author="Windows 用户" w:date="2021-11-22T15:00:00Z"/>
                <w:rFonts w:cs="Times New Roman"/>
                <w:sz w:val="20"/>
                <w:szCs w:val="22"/>
              </w:rPr>
            </w:pPr>
          </w:p>
        </w:tc>
        <w:tc>
          <w:tcPr>
            <w:tcW w:w="502" w:type="pct"/>
            <w:tcBorders>
              <w:top w:val="nil"/>
              <w:left w:val="nil"/>
              <w:bottom w:val="single" w:sz="4" w:space="0" w:color="auto"/>
              <w:right w:val="nil"/>
            </w:tcBorders>
            <w:vAlign w:val="center"/>
            <w:tcPrChange w:id="1257" w:author="Windows 用户" w:date="2022-01-14T16:00:00Z">
              <w:tcPr>
                <w:tcW w:w="656" w:type="pct"/>
                <w:tcBorders>
                  <w:top w:val="nil"/>
                  <w:left w:val="nil"/>
                  <w:bottom w:val="single" w:sz="4" w:space="0" w:color="auto"/>
                  <w:right w:val="nil"/>
                </w:tcBorders>
                <w:vAlign w:val="center"/>
              </w:tcPr>
            </w:tcPrChange>
          </w:tcPr>
          <w:p w14:paraId="7951A04C" w14:textId="16AAC235" w:rsidR="005246C2" w:rsidRPr="005A6EC5" w:rsidRDefault="005246C2" w:rsidP="005246C2">
            <w:pPr>
              <w:spacing w:line="240" w:lineRule="auto"/>
              <w:ind w:firstLineChars="0" w:firstLine="0"/>
              <w:jc w:val="center"/>
              <w:rPr>
                <w:ins w:id="1258" w:author="Windows 用户" w:date="2021-11-22T14:55:00Z"/>
                <w:rFonts w:cs="Times New Roman"/>
                <w:sz w:val="20"/>
                <w:szCs w:val="22"/>
                <w:rPrChange w:id="1259" w:author="Windows 用户" w:date="2021-11-22T14:57:00Z">
                  <w:rPr>
                    <w:ins w:id="1260" w:author="Windows 用户" w:date="2021-11-22T14:55:00Z"/>
                    <w:rFonts w:cs="Times New Roman"/>
                    <w:szCs w:val="22"/>
                  </w:rPr>
                </w:rPrChange>
              </w:rPr>
            </w:pPr>
            <w:ins w:id="1261" w:author="Windows 用户" w:date="2021-11-22T14:59:00Z">
              <w:r w:rsidRPr="00FB721D">
                <w:rPr>
                  <w:rFonts w:cs="Times New Roman"/>
                  <w:sz w:val="20"/>
                  <w:szCs w:val="22"/>
                </w:rPr>
                <w:t>0</w:t>
              </w:r>
            </w:ins>
          </w:p>
        </w:tc>
        <w:tc>
          <w:tcPr>
            <w:tcW w:w="508" w:type="pct"/>
            <w:tcBorders>
              <w:top w:val="nil"/>
              <w:left w:val="nil"/>
              <w:bottom w:val="single" w:sz="4" w:space="0" w:color="auto"/>
              <w:right w:val="nil"/>
            </w:tcBorders>
            <w:vAlign w:val="center"/>
            <w:tcPrChange w:id="1262" w:author="Windows 用户" w:date="2022-01-14T16:00:00Z">
              <w:tcPr>
                <w:tcW w:w="507" w:type="pct"/>
                <w:tcBorders>
                  <w:top w:val="nil"/>
                  <w:left w:val="nil"/>
                  <w:bottom w:val="single" w:sz="4" w:space="0" w:color="auto"/>
                  <w:right w:val="nil"/>
                </w:tcBorders>
                <w:vAlign w:val="center"/>
              </w:tcPr>
            </w:tcPrChange>
          </w:tcPr>
          <w:p w14:paraId="4B7F8995" w14:textId="13AD2AE9" w:rsidR="005246C2" w:rsidRPr="005A6EC5" w:rsidRDefault="005246C2" w:rsidP="005246C2">
            <w:pPr>
              <w:spacing w:line="240" w:lineRule="auto"/>
              <w:ind w:firstLineChars="0" w:firstLine="0"/>
              <w:jc w:val="center"/>
              <w:rPr>
                <w:ins w:id="1263" w:author="Windows 用户" w:date="2021-11-22T14:55:00Z"/>
                <w:rFonts w:cs="Times New Roman"/>
                <w:sz w:val="20"/>
                <w:szCs w:val="22"/>
                <w:rPrChange w:id="1264" w:author="Windows 用户" w:date="2021-11-22T14:57:00Z">
                  <w:rPr>
                    <w:ins w:id="1265" w:author="Windows 用户" w:date="2021-11-22T14:55:00Z"/>
                    <w:rFonts w:cs="Times New Roman"/>
                    <w:szCs w:val="22"/>
                  </w:rPr>
                </w:rPrChange>
              </w:rPr>
            </w:pPr>
            <w:ins w:id="1266" w:author="Windows 用户" w:date="2021-11-22T14:59:00Z">
              <w:r w:rsidRPr="00FB721D">
                <w:rPr>
                  <w:rFonts w:cs="Times New Roman"/>
                  <w:sz w:val="20"/>
                  <w:szCs w:val="22"/>
                </w:rPr>
                <w:t>600</w:t>
              </w:r>
            </w:ins>
            <w:ins w:id="1267" w:author="Windows 用户" w:date="2022-01-14T16:20:00Z">
              <w:r>
                <w:rPr>
                  <w:rFonts w:cs="Times New Roman"/>
                  <w:sz w:val="20"/>
                  <w:szCs w:val="22"/>
                </w:rPr>
                <w:t>(519)</w:t>
              </w:r>
            </w:ins>
          </w:p>
        </w:tc>
        <w:tc>
          <w:tcPr>
            <w:tcW w:w="424" w:type="pct"/>
            <w:tcBorders>
              <w:top w:val="nil"/>
              <w:left w:val="nil"/>
              <w:bottom w:val="single" w:sz="4" w:space="0" w:color="auto"/>
              <w:right w:val="nil"/>
            </w:tcBorders>
            <w:vAlign w:val="center"/>
            <w:tcPrChange w:id="1268" w:author="Windows 用户" w:date="2022-01-14T16:00:00Z">
              <w:tcPr>
                <w:tcW w:w="353" w:type="pct"/>
                <w:tcBorders>
                  <w:top w:val="nil"/>
                  <w:left w:val="nil"/>
                  <w:bottom w:val="single" w:sz="4" w:space="0" w:color="auto"/>
                  <w:right w:val="nil"/>
                </w:tcBorders>
                <w:vAlign w:val="center"/>
              </w:tcPr>
            </w:tcPrChange>
          </w:tcPr>
          <w:p w14:paraId="1357FD63" w14:textId="29A4209B" w:rsidR="005246C2" w:rsidRPr="009167FC" w:rsidRDefault="005246C2" w:rsidP="005246C2">
            <w:pPr>
              <w:spacing w:line="240" w:lineRule="auto"/>
              <w:ind w:firstLineChars="0" w:firstLine="0"/>
              <w:jc w:val="center"/>
              <w:rPr>
                <w:ins w:id="1269" w:author="Windows 用户" w:date="2021-11-22T14:58:00Z"/>
                <w:rFonts w:cs="Times New Roman"/>
                <w:sz w:val="20"/>
                <w:szCs w:val="22"/>
              </w:rPr>
            </w:pPr>
            <w:ins w:id="1270" w:author="Windows 用户" w:date="2022-01-14T16:20:00Z">
              <w:r>
                <w:rPr>
                  <w:rFonts w:cs="Times New Roman" w:hint="eastAsia"/>
                  <w:sz w:val="20"/>
                  <w:szCs w:val="22"/>
                </w:rPr>
                <w:t>-</w:t>
              </w:r>
            </w:ins>
          </w:p>
        </w:tc>
        <w:tc>
          <w:tcPr>
            <w:tcW w:w="119" w:type="pct"/>
            <w:tcBorders>
              <w:top w:val="nil"/>
              <w:left w:val="nil"/>
              <w:bottom w:val="single" w:sz="4" w:space="0" w:color="auto"/>
              <w:right w:val="nil"/>
            </w:tcBorders>
            <w:tcPrChange w:id="1271" w:author="Windows 用户" w:date="2022-01-14T16:00:00Z">
              <w:tcPr>
                <w:tcW w:w="119" w:type="pct"/>
                <w:tcBorders>
                  <w:top w:val="nil"/>
                  <w:left w:val="nil"/>
                  <w:bottom w:val="single" w:sz="4" w:space="0" w:color="auto"/>
                  <w:right w:val="nil"/>
                </w:tcBorders>
              </w:tcPr>
            </w:tcPrChange>
          </w:tcPr>
          <w:p w14:paraId="60ADC1FF" w14:textId="77777777" w:rsidR="005246C2" w:rsidRPr="005A6EC5" w:rsidRDefault="005246C2" w:rsidP="005246C2">
            <w:pPr>
              <w:spacing w:line="240" w:lineRule="auto"/>
              <w:ind w:firstLineChars="0" w:firstLine="0"/>
              <w:jc w:val="center"/>
              <w:rPr>
                <w:ins w:id="1272" w:author="Windows 用户" w:date="2021-11-22T15:00:00Z"/>
                <w:rFonts w:cs="Times New Roman"/>
                <w:sz w:val="20"/>
                <w:szCs w:val="22"/>
              </w:rPr>
            </w:pPr>
          </w:p>
        </w:tc>
        <w:tc>
          <w:tcPr>
            <w:tcW w:w="616" w:type="pct"/>
            <w:tcBorders>
              <w:top w:val="nil"/>
              <w:left w:val="nil"/>
              <w:bottom w:val="single" w:sz="4" w:space="0" w:color="auto"/>
              <w:right w:val="nil"/>
            </w:tcBorders>
            <w:tcPrChange w:id="1273" w:author="Windows 用户" w:date="2022-01-14T16:00:00Z">
              <w:tcPr>
                <w:tcW w:w="616" w:type="pct"/>
                <w:tcBorders>
                  <w:top w:val="nil"/>
                  <w:left w:val="nil"/>
                  <w:bottom w:val="single" w:sz="4" w:space="0" w:color="auto"/>
                  <w:right w:val="nil"/>
                </w:tcBorders>
                <w:vAlign w:val="center"/>
              </w:tcPr>
            </w:tcPrChange>
          </w:tcPr>
          <w:p w14:paraId="4F9BA58F" w14:textId="340A60D0" w:rsidR="005246C2" w:rsidRPr="005A6EC5" w:rsidRDefault="005246C2" w:rsidP="005246C2">
            <w:pPr>
              <w:spacing w:line="240" w:lineRule="auto"/>
              <w:ind w:firstLineChars="0" w:firstLine="0"/>
              <w:jc w:val="center"/>
              <w:rPr>
                <w:ins w:id="1274" w:author="Windows 用户" w:date="2021-11-22T14:58:00Z"/>
                <w:rFonts w:cs="Times New Roman"/>
                <w:sz w:val="20"/>
                <w:szCs w:val="22"/>
              </w:rPr>
            </w:pPr>
            <w:ins w:id="1275" w:author="Windows 用户" w:date="2022-01-14T16:00:00Z">
              <w:r w:rsidRPr="00190654">
                <w:t>-15.48%</w:t>
              </w:r>
            </w:ins>
          </w:p>
        </w:tc>
      </w:tr>
    </w:tbl>
    <w:p w14:paraId="797AAE4F" w14:textId="14F10ED9" w:rsidR="00576B86" w:rsidRDefault="00576B86">
      <w:pPr>
        <w:ind w:firstLineChars="0" w:firstLine="0"/>
        <w:rPr>
          <w:ins w:id="1276" w:author="Windows 用户" w:date="2021-12-23T19:40:00Z"/>
        </w:rPr>
        <w:pPrChange w:id="1277" w:author="Windows 用户" w:date="2022-01-14T16:23: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65A028C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78" w:author="Windows 用户" w:date="2022-01-12T20:21:00Z">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623"/>
        <w:gridCol w:w="881"/>
        <w:tblGridChange w:id="1279">
          <w:tblGrid>
            <w:gridCol w:w="7623"/>
            <w:gridCol w:w="881"/>
          </w:tblGrid>
        </w:tblGridChange>
      </w:tblGrid>
      <w:tr w:rsidR="007D716A" w:rsidRPr="00A57B74" w14:paraId="2BF2476A" w14:textId="77777777" w:rsidTr="004D6026">
        <w:trPr>
          <w:jc w:val="center"/>
        </w:trPr>
        <w:tc>
          <w:tcPr>
            <w:tcW w:w="7792" w:type="dxa"/>
            <w:vAlign w:val="center"/>
            <w:tcPrChange w:id="1280" w:author="Windows 用户" w:date="2022-01-12T20:21:00Z">
              <w:tcPr>
                <w:tcW w:w="7792" w:type="dxa"/>
                <w:vAlign w:val="center"/>
              </w:tcPr>
            </w:tcPrChange>
          </w:tcPr>
          <w:p w14:paraId="29CF5517" w14:textId="075D35E0" w:rsidR="007D716A" w:rsidRPr="00A57B74" w:rsidRDefault="004D6026">
            <w:pPr>
              <w:spacing w:line="240" w:lineRule="auto"/>
              <w:ind w:firstLineChars="250" w:firstLine="525"/>
              <w:jc w:val="center"/>
              <w:pPrChange w:id="1281" w:author="Windows 用户" w:date="2022-01-12T20:21:00Z">
                <w:pPr>
                  <w:spacing w:line="240" w:lineRule="auto"/>
                  <w:ind w:firstLineChars="250" w:firstLine="525"/>
                </w:pPr>
              </w:pPrChange>
            </w:pPr>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sSub>
                        <m:sSubPr>
                          <m:ctrlPr>
                            <w:ins w:id="1282" w:author="Windows 用户" w:date="2022-01-12T20:22:00Z">
                              <w:rPr>
                                <w:rFonts w:ascii="Cambria Math" w:hAnsi="Cambria Math" w:cs="宋体"/>
                                <w:i/>
                              </w:rPr>
                            </w:ins>
                          </m:ctrlPr>
                        </m:sSubPr>
                        <m:e>
                          <m:r>
                            <w:ins w:id="1283" w:author="Windows 用户" w:date="2022-01-12T20:22:00Z">
                              <w:rPr>
                                <w:rFonts w:ascii="Cambria Math" w:hAnsi="Cambria Math"/>
                              </w:rPr>
                              <m:t>SET</m:t>
                            </w:ins>
                          </m:r>
                        </m:e>
                        <m:sub>
                          <m:r>
                            <w:ins w:id="1284" w:author="Windows 用户" w:date="2022-01-12T20:22:00Z">
                              <w:rPr>
                                <w:rFonts w:ascii="Cambria Math" w:hAnsi="Cambria Math"/>
                              </w:rPr>
                              <m:t>1</m:t>
                            </w:ins>
                          </m:r>
                        </m:sub>
                      </m:sSub>
                      <m:r>
                        <w:del w:id="1285" w:author="Windows 用户" w:date="2022-01-12T20:22:00Z">
                          <w:rPr>
                            <w:rFonts w:ascii="Cambria Math" w:hAnsi="Cambria Math" w:cs="宋体"/>
                            <w:sz w:val="24"/>
                            <w:szCs w:val="24"/>
                          </w:rPr>
                          <m:t>SET</m:t>
                        </w:del>
                      </m:r>
                    </m:sup>
                    <m:e>
                      <m:r>
                        <m:rPr>
                          <m:sty m:val="p"/>
                        </m:rPr>
                        <w:rPr>
                          <w:rFonts w:ascii="Cambria Math" w:hAnsi="Cambria Math" w:cs="Segoe UI"/>
                        </w:rPr>
                        <m:t>[(</m:t>
                      </m:r>
                      <m:f>
                        <m:fPr>
                          <m:type m:val="lin"/>
                          <m:ctrlPr>
                            <w:rPr>
                              <w:rFonts w:ascii="Cambria Math" w:hAnsi="Cambria Math" w:cs="宋体"/>
                              <w:sz w:val="24"/>
                              <w:szCs w:val="24"/>
                            </w:rPr>
                          </m:ctrlPr>
                        </m:fPr>
                        <m:num>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del w:id="1286" w:author="Windows 用户" w:date="2022-01-12T20:21:00Z">
                                  <w:rPr>
                                    <w:rFonts w:ascii="Cambria Math" w:hAnsi="Cambria Math"/>
                                  </w:rPr>
                                  <m:t>cplex</m:t>
                                </w:del>
                              </m:r>
                              <m:r>
                                <w:ins w:id="1287" w:author="Windows 用户" w:date="2022-01-12T20:21:00Z">
                                  <w:rPr>
                                    <w:rFonts w:ascii="Cambria Math" w:hAnsi="Cambria Math" w:hint="eastAsia"/>
                                  </w:rPr>
                                  <m:t>opt</m:t>
                                </w:ins>
                              </m:r>
                            </m:sup>
                          </m:sSubSup>
                          <m:r>
                            <w:rPr>
                              <w:rFonts w:ascii="Cambria Math" w:hAnsi="Cambria Math" w:cs="宋体"/>
                              <w:sz w:val="24"/>
                              <w:szCs w:val="24"/>
                            </w:rPr>
                            <m:t>)</m:t>
                          </m:r>
                        </m:num>
                        <m:den>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ins w:id="1288" w:author="Windows 用户" w:date="2022-01-12T20:21:00Z">
                                  <w:rPr>
                                    <w:rFonts w:ascii="Cambria Math" w:hAnsi="Cambria Math"/>
                                  </w:rPr>
                                  <m:t>opt</m:t>
                                </w:ins>
                              </m:r>
                              <m:r>
                                <w:del w:id="1289" w:author="Windows 用户" w:date="2022-01-12T20:21:00Z">
                                  <w:rPr>
                                    <w:rFonts w:ascii="Cambria Math" w:hAnsi="Cambria Math"/>
                                  </w:rPr>
                                  <m:t>cplex</m:t>
                                </w:del>
                              </m:r>
                            </m:sup>
                          </m:sSubSup>
                          <m:r>
                            <m:rPr>
                              <m:sty m:val="p"/>
                            </m:rPr>
                            <w:rPr>
                              <w:rFonts w:ascii="Cambria Math" w:hAnsi="Cambria Math"/>
                            </w:rPr>
                            <m:t>]</m:t>
                          </m:r>
                        </m:den>
                      </m:f>
                    </m:e>
                  </m:nary>
                </m:num>
                <m:den>
                  <m:d>
                    <m:dPr>
                      <m:begChr m:val="|"/>
                      <m:endChr m:val="|"/>
                      <m:ctrlPr>
                        <w:rPr>
                          <w:rFonts w:ascii="Cambria Math" w:hAnsi="Cambria Math" w:cs="宋体"/>
                          <w:i/>
                          <w:sz w:val="24"/>
                          <w:szCs w:val="24"/>
                        </w:rPr>
                      </m:ctrlPr>
                    </m:dPr>
                    <m:e>
                      <m:sSub>
                        <m:sSubPr>
                          <m:ctrlPr>
                            <w:ins w:id="1290" w:author="Windows 用户" w:date="2022-01-12T20:22:00Z">
                              <w:rPr>
                                <w:rFonts w:ascii="Cambria Math" w:hAnsi="Cambria Math" w:cs="宋体"/>
                                <w:i/>
                              </w:rPr>
                            </w:ins>
                          </m:ctrlPr>
                        </m:sSubPr>
                        <m:e>
                          <m:r>
                            <w:ins w:id="1291" w:author="Windows 用户" w:date="2022-01-12T20:22:00Z">
                              <w:rPr>
                                <w:rFonts w:ascii="Cambria Math" w:hAnsi="Cambria Math"/>
                              </w:rPr>
                              <m:t>SET</m:t>
                            </w:ins>
                          </m:r>
                        </m:e>
                        <m:sub>
                          <m:r>
                            <w:ins w:id="1292" w:author="Windows 用户" w:date="2022-01-12T20:22:00Z">
                              <w:rPr>
                                <w:rFonts w:ascii="Cambria Math" w:hAnsi="Cambria Math"/>
                              </w:rPr>
                              <m:t>1</m:t>
                            </w:ins>
                          </m:r>
                        </m:sub>
                      </m:sSub>
                      <m:r>
                        <w:del w:id="1293" w:author="Windows 用户" w:date="2022-01-12T20:22:00Z">
                          <w:rPr>
                            <w:rFonts w:ascii="Cambria Math" w:hAnsi="Cambria Math" w:cs="宋体"/>
                            <w:sz w:val="24"/>
                            <w:szCs w:val="24"/>
                          </w:rPr>
                          <m:t>SET</m:t>
                        </w:del>
                      </m:r>
                    </m:e>
                  </m:d>
                </m:den>
              </m:f>
            </m:oMath>
            <w:ins w:id="1294" w:author="Windows 用户" w:date="2022-01-12T20:21:00Z">
              <w:r>
                <w:rPr>
                  <w:rFonts w:hint="eastAsia"/>
                  <w:sz w:val="24"/>
                  <w:szCs w:val="24"/>
                </w:rPr>
                <w:t xml:space="preserve"> </w:t>
              </w:r>
            </w:ins>
          </w:p>
        </w:tc>
        <w:tc>
          <w:tcPr>
            <w:tcW w:w="702" w:type="dxa"/>
            <w:vAlign w:val="center"/>
            <w:tcPrChange w:id="1295" w:author="Windows 用户" w:date="2022-01-12T20:21:00Z">
              <w:tcPr>
                <w:tcW w:w="702" w:type="dxa"/>
                <w:vAlign w:val="center"/>
              </w:tcPr>
            </w:tcPrChange>
          </w:tcPr>
          <w:p w14:paraId="12002E06" w14:textId="3F2A4234"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296" w:author="Windows 用户" w:date="2022-01-12T20:17:00Z">
              <w:r w:rsidR="00B26F87">
                <w:rPr>
                  <w:noProof/>
                </w:rPr>
                <w:t>14</w:t>
              </w:r>
            </w:ins>
            <w:del w:id="1297" w:author="Windows 用户" w:date="2021-11-17T15:57:00Z">
              <w:r w:rsidR="00811358" w:rsidDel="00660CB8">
                <w:rPr>
                  <w:noProof/>
                </w:rPr>
                <w:delText>16</w:delText>
              </w:r>
            </w:del>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298"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249B32DC"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299" w:author="Windows 用户" w:date="2022-01-12T20:17:00Z">
              <w:r w:rsidR="00B26F87">
                <w:rPr>
                  <w:noProof/>
                </w:rPr>
                <w:t>15</w:t>
              </w:r>
            </w:ins>
            <w:del w:id="1300"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w:lastRenderedPageBreak/>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239E1DA3"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301" w:author="Windows 用户" w:date="2022-01-12T20:17:00Z">
              <w:r w:rsidR="00B26F87">
                <w:rPr>
                  <w:noProof/>
                </w:rPr>
                <w:t>16</w:t>
              </w:r>
            </w:ins>
            <w:del w:id="1302" w:author="Windows 用户" w:date="2021-11-17T15:57:00Z">
              <w:r w:rsidR="00811358" w:rsidDel="00660CB8">
                <w:rPr>
                  <w:noProof/>
                </w:rPr>
                <w:delText>18</w:delText>
              </w:r>
            </w:del>
            <w:r w:rsidRPr="00A57B74">
              <w:fldChar w:fldCharType="end"/>
            </w:r>
            <w:r w:rsidRPr="00A57B74">
              <w:t>)</w:t>
            </w:r>
          </w:p>
        </w:tc>
      </w:tr>
    </w:tbl>
    <w:p w14:paraId="308F1048" w14:textId="3D2354A0" w:rsidR="003117F4" w:rsidRDefault="003117F4" w:rsidP="001F1E24">
      <w:pPr>
        <w:ind w:firstLineChars="0" w:firstLine="0"/>
        <w:rPr>
          <w:ins w:id="1303" w:author="Windows 用户" w:date="2022-01-11T09:25:00Z"/>
        </w:rPr>
      </w:pPr>
      <w:moveToRangeStart w:id="1304" w:author="Windows 用户" w:date="2022-01-11T09:26:00Z" w:name="move92785576"/>
      <w:moveTo w:id="1305" w:author="Windows 用户" w:date="2022-01-11T09:26:00Z">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del w:id="1306" w:author="Windows 用户" w:date="2022-01-11T09:26:00Z">
          <w:r w:rsidRPr="00A57B74" w:rsidDel="003117F4">
            <w:delText xml:space="preserve"> in the most ideal situation</w:delText>
          </w:r>
        </w:del>
        <w:r w:rsidRPr="00A57B74">
          <w:t>.</w:t>
        </w:r>
      </w:moveTo>
      <w:moveToRangeEnd w:id="1304"/>
      <w:ins w:id="1307" w:author="Windows 用户" w:date="2022-01-11T09:27:00Z">
        <w:r w:rsidR="005D5D5F">
          <w:t xml:space="preserve"> </w:t>
        </w:r>
      </w:ins>
      <w:moveToRangeStart w:id="1308" w:author="Windows 用户" w:date="2022-01-11T09:27:00Z" w:name="move92785663"/>
      <w:moveTo w:id="1309" w:author="Windows 用户" w:date="2022-01-11T09:27:00Z">
        <w:del w:id="1310" w:author="Windows 用户" w:date="2022-01-11T09:27:00Z">
          <w:r w:rsidR="005D5D5F" w:rsidRPr="00A57B74" w:rsidDel="005D5D5F">
            <w:delText xml:space="preserve"> </w:delText>
          </w:r>
        </w:del>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moveTo>
      <w:moveToRangeEnd w:id="1308"/>
    </w:p>
    <w:p w14:paraId="7723B1AB" w14:textId="61B38573" w:rsidR="009E42D5" w:rsidRPr="00CC12A5" w:rsidRDefault="003117F4">
      <w:pPr>
        <w:ind w:firstLine="420"/>
        <w:rPr>
          <w:ins w:id="1311" w:author="Windows 用户" w:date="2022-01-11T09:19:00Z"/>
          <w:color w:val="0070C0"/>
          <w:rPrChange w:id="1312" w:author="Windows 用户" w:date="2022-01-11T14:57:00Z">
            <w:rPr>
              <w:ins w:id="1313" w:author="Windows 用户" w:date="2022-01-11T09:19:00Z"/>
            </w:rPr>
          </w:rPrChange>
        </w:rPr>
        <w:pPrChange w:id="1314" w:author="Windows 用户" w:date="2022-01-11T09:26:00Z">
          <w:pPr>
            <w:ind w:firstLineChars="0" w:firstLine="0"/>
          </w:pPr>
        </w:pPrChange>
      </w:pPr>
      <w:ins w:id="1315" w:author="Windows 用户" w:date="2022-01-11T09:26:00Z">
        <w:r w:rsidRPr="00CC12A5">
          <w:rPr>
            <w:color w:val="0070C0"/>
            <w:rPrChange w:id="1316" w:author="Windows 用户" w:date="2022-01-11T14:57:00Z">
              <w:rPr/>
            </w:rPrChange>
          </w:rPr>
          <w:t>W</w:t>
        </w:r>
      </w:ins>
      <w:ins w:id="1317" w:author="Windows 用户" w:date="2022-01-11T09:18:00Z">
        <w:r w:rsidR="009E42D5" w:rsidRPr="00CC12A5">
          <w:rPr>
            <w:color w:val="0070C0"/>
            <w:rPrChange w:id="1318" w:author="Windows 用户" w:date="2022-01-11T14:57:00Z">
              <w:rPr/>
            </w:rPrChange>
          </w:rPr>
          <w:t xml:space="preserve">e </w:t>
        </w:r>
      </w:ins>
      <w:ins w:id="1319" w:author="Windows 用户" w:date="2022-01-11T09:19:00Z">
        <w:r w:rsidR="009E42D5" w:rsidRPr="00CC12A5">
          <w:rPr>
            <w:color w:val="0070C0"/>
            <w:rPrChange w:id="1320" w:author="Windows 用户" w:date="2022-01-11T14:57:00Z">
              <w:rPr/>
            </w:rPrChange>
          </w:rPr>
          <w:t>design two lower bound</w:t>
        </w:r>
      </w:ins>
      <w:ins w:id="1321" w:author="Windows 用户" w:date="2022-01-11T09:37:00Z">
        <w:r w:rsidR="00A56B9D" w:rsidRPr="00CC12A5">
          <w:rPr>
            <w:color w:val="0070C0"/>
            <w:rPrChange w:id="1322" w:author="Windows 用户" w:date="2022-01-11T14:57:00Z">
              <w:rPr/>
            </w:rPrChange>
          </w:rPr>
          <w:t xml:space="preserve"> to measure the performance of the proposed </w:t>
        </w:r>
      </w:ins>
      <w:ins w:id="1323" w:author="Windows 用户" w:date="2022-01-11T09:38:00Z">
        <w:r w:rsidR="00A56B9D" w:rsidRPr="00CC12A5">
          <w:rPr>
            <w:color w:val="0070C0"/>
            <w:rPrChange w:id="1324" w:author="Windows 用户" w:date="2022-01-11T14:57:00Z">
              <w:rPr/>
            </w:rPrChange>
          </w:rPr>
          <w:t>algorithm</w:t>
        </w:r>
      </w:ins>
      <w:ins w:id="1325" w:author="Windows 用户" w:date="2022-01-11T09:19:00Z">
        <w:r w:rsidR="009E42D5" w:rsidRPr="00CC12A5">
          <w:rPr>
            <w:color w:val="0070C0"/>
            <w:rPrChange w:id="1326" w:author="Windows 用户" w:date="2022-01-11T14:57:00Z">
              <w:rPr/>
            </w:rPrChange>
          </w:rPr>
          <w:t>:</w:t>
        </w:r>
      </w:ins>
    </w:p>
    <w:p w14:paraId="1C0ADDBC" w14:textId="3394726C" w:rsidR="007D716A" w:rsidRPr="00CC12A5" w:rsidRDefault="005233F4">
      <w:pPr>
        <w:ind w:firstLineChars="0" w:firstLine="420"/>
        <w:rPr>
          <w:ins w:id="1327" w:author="Windows 用户" w:date="2022-01-11T09:27:00Z"/>
          <w:color w:val="0070C0"/>
          <w:rPrChange w:id="1328" w:author="Windows 用户" w:date="2022-01-11T14:57:00Z">
            <w:rPr>
              <w:ins w:id="1329" w:author="Windows 用户" w:date="2022-01-11T09:27:00Z"/>
            </w:rPr>
          </w:rPrChange>
        </w:rPr>
        <w:pPrChange w:id="1330" w:author="Windows 用户" w:date="2022-01-11T09:26:00Z">
          <w:pPr>
            <w:ind w:firstLineChars="0" w:firstLine="0"/>
          </w:pPr>
        </w:pPrChange>
      </w:pPr>
      <w:ins w:id="1331" w:author="Windows 用户" w:date="2022-01-06T10:26:00Z">
        <w:r w:rsidRPr="00CC12A5">
          <w:rPr>
            <w:color w:val="0070C0"/>
            <w:rPrChange w:id="1332" w:author="Windows 用户" w:date="2022-01-11T14:57:00Z">
              <w:rPr/>
            </w:rPrChange>
          </w:rPr>
          <w:t xml:space="preserve">1) </w:t>
        </w:r>
      </w:ins>
      <w:ins w:id="1333" w:author="Windows 用户" w:date="2022-01-11T09:24:00Z">
        <w:r w:rsidR="00520FDF" w:rsidRPr="00CC12A5">
          <w:rPr>
            <w:color w:val="0070C0"/>
            <w:rPrChange w:id="1334" w:author="Windows 用户" w:date="2022-01-11T14:57:00Z">
              <w:rPr/>
            </w:rPrChange>
          </w:rPr>
          <w:t xml:space="preserve">Consider only the lower bound of mandatory activities, denoted with </w:t>
        </w:r>
      </w:ins>
      <w:ins w:id="1335" w:author="Windows 用户" w:date="2022-01-11T09:25:00Z">
        <w:r w:rsidR="003117F4" w:rsidRPr="00CC12A5">
          <w:rPr>
            <w:color w:val="0070C0"/>
            <w:rPrChange w:id="1336" w:author="Windows 用户" w:date="2022-01-11T14:57:00Z">
              <w:rPr/>
            </w:rPrChange>
          </w:rPr>
          <w:t>LB-M</w:t>
        </w:r>
      </w:ins>
      <w:ins w:id="1337" w:author="Windows 用户" w:date="2022-01-11T09:26:00Z">
        <w:r w:rsidR="003117F4" w:rsidRPr="00CC12A5">
          <w:rPr>
            <w:color w:val="0070C0"/>
            <w:rPrChange w:id="1338" w:author="Windows 用户" w:date="2022-01-11T14:57:00Z">
              <w:rPr/>
            </w:rPrChange>
          </w:rPr>
          <w:t>.</w:t>
        </w:r>
        <w:r w:rsidR="005D5D5F" w:rsidRPr="00CC12A5">
          <w:rPr>
            <w:color w:val="0070C0"/>
            <w:rPrChange w:id="1339" w:author="Windows 用户" w:date="2022-01-11T14:57:00Z">
              <w:rPr/>
            </w:rPrChange>
          </w:rPr>
          <w:t xml:space="preserve"> </w:t>
        </w:r>
      </w:ins>
      <w:moveFromRangeStart w:id="1340" w:author="Windows 用户" w:date="2022-01-11T09:26:00Z" w:name="move92785576"/>
      <w:moveFrom w:id="1341" w:author="Windows 用户" w:date="2022-01-11T09:26:00Z">
        <w:r w:rsidR="007D716A" w:rsidRPr="00CC12A5" w:rsidDel="003117F4">
          <w:rPr>
            <w:color w:val="0070C0"/>
            <w:rPrChange w:id="1342" w:author="Windows 用户" w:date="2022-01-11T14:57:00Z">
              <w:rPr/>
            </w:rPrChange>
          </w:rPr>
          <w:t xml:space="preserve">where </w:t>
        </w:r>
        <m:oMath>
          <m:r>
            <w:rPr>
              <w:rFonts w:ascii="Cambria Math" w:hAnsi="Cambria Math"/>
              <w:color w:val="0070C0"/>
              <w:rPrChange w:id="1343"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344" w:author="Windows 用户" w:date="2022-01-11T14:57:00Z">
                    <w:rPr>
                      <w:rFonts w:ascii="Cambria Math" w:hAnsi="Cambria Math"/>
                    </w:rPr>
                  </w:rPrChange>
                </w:rPr>
                <m:t>b</m:t>
              </m:r>
            </m:e>
            <m:sub>
              <m:r>
                <w:rPr>
                  <w:rFonts w:ascii="Cambria Math" w:hAnsi="Cambria Math"/>
                  <w:color w:val="0070C0"/>
                  <w:rPrChange w:id="1345" w:author="Windows 用户" w:date="2022-01-11T14:57:00Z">
                    <w:rPr>
                      <w:rFonts w:ascii="Cambria Math" w:hAnsi="Cambria Math"/>
                    </w:rPr>
                  </w:rPrChange>
                </w:rPr>
                <m:t>i</m:t>
              </m:r>
            </m:sub>
          </m:sSub>
        </m:oMath>
        <w:r w:rsidR="007D716A" w:rsidRPr="00CC12A5" w:rsidDel="003117F4">
          <w:rPr>
            <w:color w:val="0070C0"/>
            <w:rPrChange w:id="1346" w:author="Windows 用户" w:date="2022-01-11T14:57:00Z">
              <w:rPr/>
            </w:rPrChange>
          </w:rPr>
          <w:t xml:space="preserve"> is the lower bound of the objective function value of instance </w:t>
        </w:r>
        <m:oMath>
          <m:r>
            <w:rPr>
              <w:rFonts w:ascii="Cambria Math" w:hAnsi="Cambria Math"/>
              <w:color w:val="0070C0"/>
              <w:rPrChange w:id="1347" w:author="Windows 用户" w:date="2022-01-11T14:57:00Z">
                <w:rPr>
                  <w:rFonts w:ascii="Cambria Math" w:hAnsi="Cambria Math"/>
                </w:rPr>
              </w:rPrChange>
            </w:rPr>
            <m:t>i</m:t>
          </m:r>
        </m:oMath>
        <w:r w:rsidR="007D716A" w:rsidRPr="00CC12A5" w:rsidDel="003117F4">
          <w:rPr>
            <w:color w:val="0070C0"/>
            <w:rPrChange w:id="1348" w:author="Windows 用户" w:date="2022-01-11T14:57:00Z">
              <w:rPr/>
            </w:rPrChange>
          </w:rPr>
          <w:t xml:space="preserve"> in the most ideal situation. </w:t>
        </w:r>
      </w:moveFrom>
      <w:moveFromRangeEnd w:id="1340"/>
      <w:r w:rsidR="007D716A" w:rsidRPr="00CC12A5">
        <w:rPr>
          <w:color w:val="0070C0"/>
          <w:rPrChange w:id="1349" w:author="Windows 用户" w:date="2022-01-11T14:57:00Z">
            <w:rPr/>
          </w:rPrChange>
        </w:rPr>
        <w:t xml:space="preserve">Specifically, for each instance </w:t>
      </w:r>
      <m:oMath>
        <m:r>
          <w:rPr>
            <w:rFonts w:ascii="Cambria Math" w:hAnsi="Cambria Math"/>
            <w:color w:val="0070C0"/>
            <w:rPrChange w:id="1350" w:author="Windows 用户" w:date="2022-01-11T14:57:00Z">
              <w:rPr>
                <w:rFonts w:ascii="Cambria Math" w:hAnsi="Cambria Math"/>
              </w:rPr>
            </w:rPrChange>
          </w:rPr>
          <m:t>i</m:t>
        </m:r>
      </m:oMath>
      <w:r w:rsidR="007D716A" w:rsidRPr="00CC12A5">
        <w:rPr>
          <w:color w:val="0070C0"/>
          <w:rPrChange w:id="1351" w:author="Windows 用户" w:date="2022-01-11T14:57:00Z">
            <w:rPr/>
          </w:rPrChange>
        </w:rPr>
        <w:t xml:space="preserve">, we consider only the mandatory activities, then the average usage of resource </w:t>
      </w:r>
      <m:oMath>
        <m:r>
          <w:rPr>
            <w:rFonts w:ascii="Cambria Math" w:hAnsi="Cambria Math"/>
            <w:color w:val="0070C0"/>
            <w:rPrChange w:id="1352" w:author="Windows 用户" w:date="2022-01-11T14:57:00Z">
              <w:rPr>
                <w:rFonts w:ascii="Cambria Math" w:hAnsi="Cambria Math"/>
              </w:rPr>
            </w:rPrChange>
          </w:rPr>
          <m:t>k</m:t>
        </m:r>
      </m:oMath>
      <w:r w:rsidR="007D716A" w:rsidRPr="00CC12A5">
        <w:rPr>
          <w:color w:val="0070C0"/>
          <w:rPrChange w:id="1353" w:author="Windows 用户" w:date="2022-01-11T14:57:00Z">
            <w:rPr/>
          </w:rPrChange>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Change w:id="1354" w:author="Windows 用户" w:date="2022-01-11T14:57:00Z">
                      <w:rPr>
                        <w:rFonts w:ascii="Cambria Math" w:hAnsi="Cambria Math"/>
                      </w:rPr>
                    </w:rPrChange>
                  </w:rPr>
                  <m:t>u</m:t>
                </m:r>
              </m:e>
            </m:bar>
          </m:e>
          <m:sub>
            <m:r>
              <w:rPr>
                <w:rFonts w:ascii="Cambria Math" w:hAnsi="Cambria Math"/>
                <w:color w:val="0070C0"/>
                <w:rPrChange w:id="1355" w:author="Windows 用户" w:date="2022-01-11T14:57:00Z">
                  <w:rPr>
                    <w:rFonts w:ascii="Cambria Math" w:hAnsi="Cambria Math"/>
                  </w:rPr>
                </w:rPrChange>
              </w:rPr>
              <m:t>k</m:t>
            </m:r>
          </m:sub>
        </m:sSub>
        <m:r>
          <w:rPr>
            <w:rFonts w:ascii="Cambria Math" w:hAnsi="Cambria Math"/>
            <w:color w:val="0070C0"/>
            <w:rPrChange w:id="1356" w:author="Windows 用户" w:date="2022-01-11T14:57:00Z">
              <w:rPr>
                <w:rFonts w:ascii="Cambria Math" w:hAnsi="Cambria Math"/>
              </w:rPr>
            </w:rPrChange>
          </w:rPr>
          <m:t>=</m:t>
        </m:r>
        <m:d>
          <m:dPr>
            <m:begChr m:val="⌊"/>
            <m:endChr m:val="⌋"/>
            <m:ctrlPr>
              <w:rPr>
                <w:rFonts w:ascii="Cambria Math" w:hAnsi="Cambria Math"/>
                <w:i/>
                <w:color w:val="0070C0"/>
              </w:rPr>
            </m:ctrlPr>
          </m:dPr>
          <m:e>
            <m:r>
              <w:rPr>
                <w:rFonts w:ascii="Cambria Math" w:hAnsi="Cambria Math"/>
                <w:color w:val="0070C0"/>
                <w:rPrChange w:id="1357" w:author="Windows 用户" w:date="2022-01-11T14:57:00Z">
                  <w:rPr>
                    <w:rFonts w:ascii="Cambria Math" w:hAnsi="Cambria Math"/>
                  </w:rPr>
                </w:rPrChange>
              </w:rPr>
              <m:t>(</m:t>
            </m:r>
            <m:nary>
              <m:naryPr>
                <m:chr m:val="∑"/>
                <m:limLoc m:val="subSup"/>
                <m:supHide m:val="1"/>
                <m:ctrlPr>
                  <w:rPr>
                    <w:rFonts w:ascii="Cambria Math" w:hAnsi="Cambria Math"/>
                    <w:color w:val="0070C0"/>
                  </w:rPr>
                </m:ctrlPr>
              </m:naryPr>
              <m:sub>
                <m:r>
                  <w:rPr>
                    <w:rFonts w:ascii="Cambria Math" w:hAnsi="Cambria Math"/>
                    <w:color w:val="0070C0"/>
                    <w:rPrChange w:id="1358" w:author="Windows 用户" w:date="2022-01-11T14:57:00Z">
                      <w:rPr>
                        <w:rFonts w:ascii="Cambria Math" w:hAnsi="Cambria Math"/>
                      </w:rPr>
                    </w:rPrChange>
                  </w:rPr>
                  <m:t>i</m:t>
                </m:r>
                <m:r>
                  <w:rPr>
                    <w:rFonts w:ascii="Cambria Math" w:hAnsi="Cambria Math" w:hint="eastAsia"/>
                    <w:color w:val="0070C0"/>
                    <w:rPrChange w:id="1359" w:author="Windows 用户" w:date="2022-01-11T14:57:00Z">
                      <w:rPr>
                        <w:rFonts w:ascii="Cambria Math" w:hAnsi="Cambria Math" w:hint="eastAsia"/>
                      </w:rPr>
                    </w:rPrChange>
                  </w:rPr>
                  <m:t>∈</m:t>
                </m:r>
                <m:r>
                  <w:rPr>
                    <w:rFonts w:ascii="Cambria Math" w:hAnsi="Cambria Math"/>
                    <w:color w:val="0070C0"/>
                    <w:rPrChange w:id="1360" w:author="Windows 用户" w:date="2022-01-11T14:57:00Z">
                      <w:rPr>
                        <w:rFonts w:ascii="Cambria Math" w:hAnsi="Cambria Math"/>
                      </w:rPr>
                    </w:rPrChange>
                  </w:rPr>
                  <m:t>M</m:t>
                </m:r>
              </m:sub>
              <m:sup/>
              <m:e>
                <m:sSub>
                  <m:sSubPr>
                    <m:ctrlPr>
                      <w:rPr>
                        <w:rFonts w:ascii="Cambria Math" w:hAnsi="Cambria Math"/>
                        <w:i/>
                        <w:color w:val="0070C0"/>
                      </w:rPr>
                    </m:ctrlPr>
                  </m:sSubPr>
                  <m:e>
                    <m:r>
                      <w:rPr>
                        <w:rFonts w:ascii="Cambria Math" w:hAnsi="Cambria Math"/>
                        <w:color w:val="0070C0"/>
                        <w:rPrChange w:id="1361" w:author="Windows 用户" w:date="2022-01-11T14:57:00Z">
                          <w:rPr>
                            <w:rFonts w:ascii="Cambria Math" w:hAnsi="Cambria Math"/>
                          </w:rPr>
                        </w:rPrChange>
                      </w:rPr>
                      <m:t>r</m:t>
                    </m:r>
                  </m:e>
                  <m:sub>
                    <m:r>
                      <w:rPr>
                        <w:rFonts w:ascii="Cambria Math" w:hAnsi="Cambria Math"/>
                        <w:color w:val="0070C0"/>
                        <w:rPrChange w:id="1362" w:author="Windows 用户" w:date="2022-01-11T14:57:00Z">
                          <w:rPr>
                            <w:rFonts w:ascii="Cambria Math" w:hAnsi="Cambria Math"/>
                          </w:rPr>
                        </w:rPrChange>
                      </w:rPr>
                      <m:t>ik</m:t>
                    </m:r>
                  </m:sub>
                </m:sSub>
              </m:e>
            </m:nary>
            <m:r>
              <w:rPr>
                <w:rFonts w:ascii="Cambria Math" w:hAnsi="Cambria Math"/>
                <w:color w:val="0070C0"/>
                <w:rPrChange w:id="1363" w:author="Windows 用户" w:date="2022-01-11T14:57:00Z">
                  <w:rPr>
                    <w:rFonts w:ascii="Cambria Math" w:hAnsi="Cambria Math"/>
                  </w:rPr>
                </w:rPrChange>
              </w:rPr>
              <m:t>×</m:t>
            </m:r>
            <m:sSub>
              <m:sSubPr>
                <m:ctrlPr>
                  <w:rPr>
                    <w:rFonts w:ascii="Cambria Math" w:hAnsi="Cambria Math"/>
                    <w:i/>
                    <w:color w:val="0070C0"/>
                  </w:rPr>
                </m:ctrlPr>
              </m:sSubPr>
              <m:e>
                <m:r>
                  <w:rPr>
                    <w:rFonts w:ascii="Cambria Math" w:hAnsi="Cambria Math"/>
                    <w:color w:val="0070C0"/>
                    <w:rPrChange w:id="1364" w:author="Windows 用户" w:date="2022-01-11T14:57:00Z">
                      <w:rPr>
                        <w:rFonts w:ascii="Cambria Math" w:hAnsi="Cambria Math"/>
                      </w:rPr>
                    </w:rPrChange>
                  </w:rPr>
                  <m:t>d</m:t>
                </m:r>
              </m:e>
              <m:sub>
                <m:r>
                  <w:rPr>
                    <w:rFonts w:ascii="Cambria Math" w:hAnsi="Cambria Math"/>
                    <w:color w:val="0070C0"/>
                    <w:rPrChange w:id="1365" w:author="Windows 用户" w:date="2022-01-11T14:57:00Z">
                      <w:rPr>
                        <w:rFonts w:ascii="Cambria Math" w:hAnsi="Cambria Math"/>
                      </w:rPr>
                    </w:rPrChange>
                  </w:rPr>
                  <m:t>i</m:t>
                </m:r>
              </m:sub>
            </m:sSub>
            <m:r>
              <m:rPr>
                <m:sty m:val="p"/>
              </m:rPr>
              <w:rPr>
                <w:rFonts w:ascii="Cambria Math" w:hAnsi="Cambria Math"/>
                <w:color w:val="0070C0"/>
                <w:rPrChange w:id="1366" w:author="Windows 用户" w:date="2022-01-11T14:57:00Z">
                  <w:rPr>
                    <w:rFonts w:ascii="Cambria Math" w:hAnsi="Cambria Math"/>
                  </w:rPr>
                </w:rPrChange>
              </w:rPr>
              <m:t>)/</m:t>
            </m:r>
            <m:bar>
              <m:barPr>
                <m:pos m:val="top"/>
                <m:ctrlPr>
                  <w:rPr>
                    <w:rFonts w:ascii="Cambria Math" w:hAnsi="Cambria Math"/>
                    <w:i/>
                    <w:color w:val="0070C0"/>
                  </w:rPr>
                </m:ctrlPr>
              </m:barPr>
              <m:e>
                <m:r>
                  <w:rPr>
                    <w:rFonts w:ascii="Cambria Math" w:hAnsi="Cambria Math"/>
                    <w:color w:val="0070C0"/>
                    <w:rPrChange w:id="1367" w:author="Windows 用户" w:date="2022-01-11T14:57:00Z">
                      <w:rPr>
                        <w:rFonts w:ascii="Cambria Math" w:hAnsi="Cambria Math"/>
                      </w:rPr>
                    </w:rPrChange>
                  </w:rPr>
                  <m:t>d</m:t>
                </m:r>
              </m:e>
            </m:bar>
          </m:e>
        </m:d>
      </m:oMath>
      <w:r w:rsidR="007D716A" w:rsidRPr="00CC12A5">
        <w:rPr>
          <w:color w:val="0070C0"/>
          <w:rPrChange w:id="1368" w:author="Windows 用户" w:date="2022-01-11T14:57:00Z">
            <w:rPr/>
          </w:rPrChange>
        </w:rPr>
        <w:t xml:space="preserve">. This corresponds to the most ideal situation in resource leveling. In this case, the objective function value can be used as the lower bound </w:t>
      </w:r>
      <w:bookmarkStart w:id="1369" w:name="OLE_LINK19"/>
      <w:bookmarkStart w:id="1370" w:name="OLE_LINK20"/>
      <m:oMath>
        <m:r>
          <w:rPr>
            <w:rFonts w:ascii="Cambria Math" w:hAnsi="Cambria Math"/>
            <w:color w:val="0070C0"/>
            <w:rPrChange w:id="1371"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372" w:author="Windows 用户" w:date="2022-01-11T14:57:00Z">
                  <w:rPr>
                    <w:rFonts w:ascii="Cambria Math" w:hAnsi="Cambria Math"/>
                  </w:rPr>
                </w:rPrChange>
              </w:rPr>
              <m:t>b</m:t>
            </m:r>
          </m:e>
          <m:sub>
            <m:r>
              <w:rPr>
                <w:rFonts w:ascii="Cambria Math" w:hAnsi="Cambria Math"/>
                <w:color w:val="0070C0"/>
                <w:rPrChange w:id="1373" w:author="Windows 用户" w:date="2022-01-11T14:57:00Z">
                  <w:rPr>
                    <w:rFonts w:ascii="Cambria Math" w:hAnsi="Cambria Math"/>
                  </w:rPr>
                </w:rPrChange>
              </w:rPr>
              <m:t>i</m:t>
            </m:r>
          </m:sub>
        </m:sSub>
        <m:r>
          <w:rPr>
            <w:rFonts w:ascii="Cambria Math" w:hAnsi="Cambria Math"/>
            <w:color w:val="0070C0"/>
            <w:rPrChange w:id="1374" w:author="Windows 用户" w:date="2022-01-11T14:57:00Z">
              <w:rPr>
                <w:rFonts w:ascii="Cambria Math" w:hAnsi="Cambria Math"/>
              </w:rPr>
            </w:rPrChange>
          </w:rPr>
          <m:t>=</m:t>
        </m:r>
        <m:nary>
          <m:naryPr>
            <m:chr m:val="∑"/>
            <m:limLoc m:val="subSup"/>
            <m:ctrlPr>
              <w:rPr>
                <w:rFonts w:ascii="Cambria Math" w:hAnsi="Cambria Math"/>
                <w:color w:val="0070C0"/>
              </w:rPr>
            </m:ctrlPr>
          </m:naryPr>
          <m:sub>
            <m:r>
              <w:rPr>
                <w:rFonts w:ascii="Cambria Math" w:hAnsi="Cambria Math"/>
                <w:color w:val="0070C0"/>
                <w:rPrChange w:id="1375" w:author="Windows 用户" w:date="2022-01-11T14:57:00Z">
                  <w:rPr>
                    <w:rFonts w:ascii="Cambria Math" w:hAnsi="Cambria Math"/>
                  </w:rPr>
                </w:rPrChange>
              </w:rPr>
              <m:t>k=1</m:t>
            </m:r>
          </m:sub>
          <m:sup>
            <m:r>
              <w:rPr>
                <w:rFonts w:ascii="Cambria Math" w:hAnsi="Cambria Math"/>
                <w:color w:val="0070C0"/>
                <w:rPrChange w:id="1376" w:author="Windows 用户" w:date="2022-01-11T14:57:00Z">
                  <w:rPr>
                    <w:rFonts w:ascii="Cambria Math" w:hAnsi="Cambria Math"/>
                  </w:rPr>
                </w:rPrChange>
              </w:rPr>
              <m:t>K</m:t>
            </m:r>
          </m:sup>
          <m:e>
            <m:nary>
              <m:naryPr>
                <m:chr m:val="∑"/>
                <m:limLoc m:val="subSup"/>
                <m:ctrlPr>
                  <w:rPr>
                    <w:rFonts w:ascii="Cambria Math" w:hAnsi="Cambria Math"/>
                    <w:i/>
                    <w:color w:val="0070C0"/>
                  </w:rPr>
                </m:ctrlPr>
              </m:naryPr>
              <m:sub>
                <m:r>
                  <w:rPr>
                    <w:rFonts w:ascii="Cambria Math" w:hAnsi="Cambria Math"/>
                    <w:color w:val="0070C0"/>
                    <w:rPrChange w:id="1377" w:author="Windows 用户" w:date="2022-01-11T14:57:00Z">
                      <w:rPr>
                        <w:rFonts w:ascii="Cambria Math" w:hAnsi="Cambria Math"/>
                      </w:rPr>
                    </w:rPrChange>
                  </w:rPr>
                  <m:t>t=1</m:t>
                </m:r>
              </m:sub>
              <m:sup>
                <m:bar>
                  <m:barPr>
                    <m:pos m:val="top"/>
                    <m:ctrlPr>
                      <w:rPr>
                        <w:rFonts w:ascii="Cambria Math" w:hAnsi="Cambria Math"/>
                        <w:i/>
                        <w:color w:val="0070C0"/>
                      </w:rPr>
                    </m:ctrlPr>
                  </m:barPr>
                  <m:e>
                    <m:r>
                      <w:rPr>
                        <w:rFonts w:ascii="Cambria Math" w:hAnsi="Cambria Math"/>
                        <w:color w:val="0070C0"/>
                        <w:rPrChange w:id="1378" w:author="Windows 用户" w:date="2022-01-11T14:57:00Z">
                          <w:rPr>
                            <w:rFonts w:ascii="Cambria Math" w:hAnsi="Cambria Math"/>
                          </w:rPr>
                        </w:rPrChange>
                      </w:rPr>
                      <m:t>d</m:t>
                    </m:r>
                  </m:e>
                </m:bar>
              </m:sup>
              <m:e>
                <m:sSup>
                  <m:sSupPr>
                    <m:ctrlPr>
                      <w:rPr>
                        <w:rFonts w:ascii="Cambria Math" w:hAnsi="Cambria Math"/>
                        <w:i/>
                        <w:color w:val="0070C0"/>
                      </w:rPr>
                    </m:ctrlPr>
                  </m:sSupPr>
                  <m:e>
                    <m:r>
                      <w:rPr>
                        <w:rFonts w:ascii="Cambria Math" w:hAnsi="Cambria Math"/>
                        <w:color w:val="0070C0"/>
                        <w:rPrChange w:id="1379" w:author="Windows 用户" w:date="2022-01-11T14:57:00Z">
                          <w:rPr>
                            <w:rFonts w:ascii="Cambria Math" w:hAnsi="Cambria Math"/>
                          </w:rPr>
                        </w:rPrChange>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Change w:id="1380" w:author="Windows 用户" w:date="2022-01-11T14:57:00Z">
                                  <w:rPr>
                                    <w:rFonts w:ascii="Cambria Math" w:hAnsi="Cambria Math"/>
                                  </w:rPr>
                                </w:rPrChange>
                              </w:rPr>
                              <m:t>u</m:t>
                            </m:r>
                          </m:e>
                        </m:bar>
                      </m:e>
                      <m:sub>
                        <m:r>
                          <w:rPr>
                            <w:rFonts w:ascii="Cambria Math" w:hAnsi="Cambria Math"/>
                            <w:color w:val="0070C0"/>
                            <w:rPrChange w:id="1381" w:author="Windows 用户" w:date="2022-01-11T14:57:00Z">
                              <w:rPr>
                                <w:rFonts w:ascii="Cambria Math" w:hAnsi="Cambria Math"/>
                              </w:rPr>
                            </w:rPrChange>
                          </w:rPr>
                          <m:t>k</m:t>
                        </m:r>
                      </m:sub>
                    </m:sSub>
                    <m:r>
                      <w:rPr>
                        <w:rFonts w:ascii="Cambria Math" w:hAnsi="Cambria Math"/>
                        <w:color w:val="0070C0"/>
                        <w:rPrChange w:id="1382" w:author="Windows 用户" w:date="2022-01-11T14:57:00Z">
                          <w:rPr>
                            <w:rFonts w:ascii="Cambria Math" w:hAnsi="Cambria Math"/>
                          </w:rPr>
                        </w:rPrChange>
                      </w:rPr>
                      <m:t>)</m:t>
                    </m:r>
                  </m:e>
                  <m:sup>
                    <m:r>
                      <w:rPr>
                        <w:rFonts w:ascii="Cambria Math" w:hAnsi="Cambria Math"/>
                        <w:color w:val="0070C0"/>
                        <w:rPrChange w:id="1383" w:author="Windows 用户" w:date="2022-01-11T14:57:00Z">
                          <w:rPr>
                            <w:rFonts w:ascii="Cambria Math" w:hAnsi="Cambria Math"/>
                          </w:rPr>
                        </w:rPrChange>
                      </w:rPr>
                      <m:t>2</m:t>
                    </m:r>
                  </m:sup>
                </m:sSup>
              </m:e>
            </m:nary>
          </m:e>
        </m:nary>
      </m:oMath>
      <w:bookmarkEnd w:id="1369"/>
      <w:bookmarkEnd w:id="1370"/>
      <w:r w:rsidR="007D716A" w:rsidRPr="00CC12A5">
        <w:rPr>
          <w:color w:val="0070C0"/>
          <w:rPrChange w:id="1384" w:author="Windows 用户" w:date="2022-01-11T14:57:00Z">
            <w:rPr/>
          </w:rPrChange>
        </w:rPr>
        <w:t>.</w:t>
      </w:r>
      <w:moveFromRangeStart w:id="1385" w:author="Windows 用户" w:date="2022-01-11T09:27:00Z" w:name="move92785663"/>
      <w:moveFrom w:id="1386" w:author="Windows 用户" w:date="2022-01-11T09:27:00Z">
        <w:r w:rsidR="007D716A" w:rsidRPr="00CC12A5" w:rsidDel="005D5D5F">
          <w:rPr>
            <w:color w:val="0070C0"/>
            <w:rPrChange w:id="1387" w:author="Windows 用户" w:date="2022-01-11T14:57:00Z">
              <w:rPr/>
            </w:rPrChange>
          </w:rPr>
          <w:t xml:space="preserve"> The smaller the GAP value is, the better the </w:t>
        </w:r>
        <m:oMath>
          <m:r>
            <w:rPr>
              <w:rFonts w:ascii="Cambria Math" w:hAnsi="Cambria Math"/>
              <w:color w:val="0070C0"/>
              <w:kern w:val="0"/>
              <w:rPrChange w:id="1388" w:author="Windows 用户" w:date="2022-01-11T14:57:00Z">
                <w:rPr>
                  <w:rFonts w:ascii="Cambria Math" w:hAnsi="Cambria Math"/>
                  <w:kern w:val="0"/>
                </w:rPr>
              </w:rPrChange>
            </w:rPr>
            <m:t>ALG</m:t>
          </m:r>
        </m:oMath>
        <w:r w:rsidR="007D716A" w:rsidRPr="00CC12A5" w:rsidDel="005D5D5F">
          <w:rPr>
            <w:i/>
            <w:color w:val="0070C0"/>
            <w:rPrChange w:id="1389" w:author="Windows 用户" w:date="2022-01-11T14:57:00Z">
              <w:rPr>
                <w:i/>
              </w:rPr>
            </w:rPrChange>
          </w:rPr>
          <w:t xml:space="preserve"> </w:t>
        </w:r>
        <w:r w:rsidR="007D716A" w:rsidRPr="00CC12A5" w:rsidDel="005D5D5F">
          <w:rPr>
            <w:color w:val="0070C0"/>
            <w:rPrChange w:id="1390" w:author="Windows 用户" w:date="2022-01-11T14:57:00Z">
              <w:rPr/>
            </w:rPrChange>
          </w:rPr>
          <w:t>performs.</w:t>
        </w:r>
      </w:moveFrom>
      <w:moveFromRangeEnd w:id="1385"/>
    </w:p>
    <w:p w14:paraId="60F6752B" w14:textId="77AF329D" w:rsidR="005D5D5F" w:rsidRPr="00CC12A5" w:rsidRDefault="005D5D5F">
      <w:pPr>
        <w:ind w:firstLineChars="0" w:firstLine="420"/>
        <w:rPr>
          <w:ins w:id="1391" w:author="Windows 用户" w:date="2022-01-11T09:32:00Z"/>
          <w:color w:val="0070C0"/>
          <w:rPrChange w:id="1392" w:author="Windows 用户" w:date="2022-01-11T14:57:00Z">
            <w:rPr>
              <w:ins w:id="1393" w:author="Windows 用户" w:date="2022-01-11T09:32:00Z"/>
            </w:rPr>
          </w:rPrChange>
        </w:rPr>
        <w:pPrChange w:id="1394" w:author="Windows 用户" w:date="2022-01-11T09:26:00Z">
          <w:pPr>
            <w:ind w:firstLineChars="0" w:firstLine="0"/>
          </w:pPr>
        </w:pPrChange>
      </w:pPr>
      <w:ins w:id="1395" w:author="Windows 用户" w:date="2022-01-11T09:27:00Z">
        <w:r w:rsidRPr="00CC12A5">
          <w:rPr>
            <w:color w:val="0070C0"/>
            <w:rPrChange w:id="1396" w:author="Windows 用户" w:date="2022-01-11T14:57:00Z">
              <w:rPr/>
            </w:rPrChange>
          </w:rPr>
          <w:t xml:space="preserve">2) </w:t>
        </w:r>
      </w:ins>
      <w:ins w:id="1397" w:author="Windows 用户" w:date="2022-01-11T09:28:00Z">
        <w:r w:rsidRPr="00CC12A5">
          <w:rPr>
            <w:color w:val="0070C0"/>
            <w:rPrChange w:id="1398" w:author="Windows 用户" w:date="2022-01-11T14:57:00Z">
              <w:rPr/>
            </w:rPrChange>
          </w:rPr>
          <w:t>Lagrangian relaxation, denoted with Lagr.</w:t>
        </w:r>
      </w:ins>
      <w:ins w:id="1399" w:author="Windows 用户" w:date="2022-01-11T09:29:00Z">
        <w:r w:rsidRPr="00CC12A5">
          <w:rPr>
            <w:color w:val="0070C0"/>
            <w:rPrChange w:id="1400" w:author="Windows 用户" w:date="2022-01-11T14:57:00Z">
              <w:rPr/>
            </w:rPrChange>
          </w:rPr>
          <w:t xml:space="preserve"> </w:t>
        </w:r>
      </w:ins>
      <w:ins w:id="1401" w:author="Windows 用户" w:date="2022-01-11T09:31:00Z">
        <w:r w:rsidR="00B507B6" w:rsidRPr="00CC12A5">
          <w:rPr>
            <w:color w:val="0070C0"/>
            <w:rPrChange w:id="1402" w:author="Windows 用户" w:date="2022-01-11T14:57:00Z">
              <w:rPr/>
            </w:rPrChange>
          </w:rPr>
          <w:t xml:space="preserve">Specifically, </w:t>
        </w:r>
      </w:ins>
      <w:ins w:id="1403" w:author="Windows 用户" w:date="2022-01-11T09:55:00Z">
        <w:r w:rsidR="006171FA" w:rsidRPr="00CC12A5">
          <w:rPr>
            <w:color w:val="0070C0"/>
            <w:rPrChange w:id="1404" w:author="Windows 用户" w:date="2022-01-11T14:57:00Z">
              <w:rPr/>
            </w:rPrChange>
          </w:rPr>
          <w:t xml:space="preserve">for each instance </w:t>
        </w:r>
        <m:oMath>
          <m:r>
            <w:rPr>
              <w:rFonts w:ascii="Cambria Math" w:hAnsi="Cambria Math"/>
              <w:color w:val="0070C0"/>
              <w:rPrChange w:id="1405" w:author="Windows 用户" w:date="2022-01-11T14:57:00Z">
                <w:rPr>
                  <w:rFonts w:ascii="Cambria Math" w:hAnsi="Cambria Math"/>
                </w:rPr>
              </w:rPrChange>
            </w:rPr>
            <m:t>i</m:t>
          </m:r>
        </m:oMath>
        <w:r w:rsidR="006171FA" w:rsidRPr="00CC12A5">
          <w:rPr>
            <w:color w:val="0070C0"/>
            <w:rPrChange w:id="1406" w:author="Windows 用户" w:date="2022-01-11T14:57:00Z">
              <w:rPr/>
            </w:rPrChange>
          </w:rPr>
          <w:t xml:space="preserve">, </w:t>
        </w:r>
      </w:ins>
      <w:ins w:id="1407" w:author="Windows 用户" w:date="2022-01-11T09:31:00Z">
        <w:r w:rsidR="00B507B6" w:rsidRPr="00CC12A5">
          <w:rPr>
            <w:color w:val="0070C0"/>
            <w:rPrChange w:id="1408" w:author="Windows 用户" w:date="2022-01-11T14:57:00Z">
              <w:rPr/>
            </w:rPrChange>
          </w:rPr>
          <w:t>constraint (10</w:t>
        </w:r>
      </w:ins>
      <w:ins w:id="1409" w:author="Windows 用户" w:date="2022-01-11T09:32:00Z">
        <w:r w:rsidR="00B507B6" w:rsidRPr="00CC12A5">
          <w:rPr>
            <w:color w:val="0070C0"/>
            <w:rPrChange w:id="1410" w:author="Windows 用户" w:date="2022-01-11T14:57:00Z">
              <w:rPr/>
            </w:rPrChange>
          </w:rPr>
          <w:t>)</w:t>
        </w:r>
      </w:ins>
      <w:ins w:id="1411" w:author="Windows 用户" w:date="2022-01-11T09:31:00Z">
        <w:r w:rsidR="00B507B6" w:rsidRPr="00CC12A5">
          <w:rPr>
            <w:color w:val="0070C0"/>
            <w:rPrChange w:id="1412" w:author="Windows 用户" w:date="2022-01-11T14:57:00Z">
              <w:rPr/>
            </w:rPrChange>
          </w:rPr>
          <w:t xml:space="preserve"> is relaxed by introducing multipliers </w:t>
        </w:r>
      </w:ins>
      <m:oMath>
        <m:sSub>
          <m:sSubPr>
            <m:ctrlPr>
              <w:ins w:id="1413" w:author="Windows 用户" w:date="2022-01-11T09:32:00Z">
                <w:rPr>
                  <w:rFonts w:ascii="Cambria Math" w:hAnsi="Cambria Math"/>
                  <w:color w:val="0070C0"/>
                </w:rPr>
              </w:ins>
            </m:ctrlPr>
          </m:sSubPr>
          <m:e>
            <m:r>
              <w:ins w:id="1414" w:author="Windows 用户" w:date="2022-01-11T09:32:00Z">
                <w:rPr>
                  <w:rFonts w:ascii="Cambria Math" w:hAnsi="Cambria Math"/>
                  <w:color w:val="0070C0"/>
                  <w:rPrChange w:id="1415" w:author="Windows 用户" w:date="2022-01-11T14:57:00Z">
                    <w:rPr>
                      <w:rFonts w:ascii="Cambria Math" w:hAnsi="Cambria Math"/>
                    </w:rPr>
                  </w:rPrChange>
                </w:rPr>
                <m:t>λ</m:t>
              </w:ins>
            </m:r>
          </m:e>
          <m:sub>
            <m:r>
              <w:ins w:id="1416" w:author="Windows 用户" w:date="2022-01-11T09:32:00Z">
                <w:rPr>
                  <w:rFonts w:ascii="Cambria Math" w:hAnsi="Cambria Math"/>
                  <w:color w:val="0070C0"/>
                  <w:rPrChange w:id="1417" w:author="Windows 用户" w:date="2022-01-11T14:57:00Z">
                    <w:rPr>
                      <w:rFonts w:ascii="Cambria Math" w:hAnsi="Cambria Math"/>
                    </w:rPr>
                  </w:rPrChange>
                </w:rPr>
                <m:t>kt</m:t>
              </w:ins>
            </m:r>
          </m:sub>
        </m:sSub>
        <m:r>
          <w:ins w:id="1418" w:author="Windows 用户" w:date="2022-01-11T09:32:00Z">
            <w:rPr>
              <w:rFonts w:ascii="Cambria Math" w:hAnsi="Cambria Math" w:hint="eastAsia"/>
              <w:color w:val="0070C0"/>
              <w:rPrChange w:id="1419" w:author="Windows 用户" w:date="2022-01-11T14:57:00Z">
                <w:rPr>
                  <w:rFonts w:ascii="Cambria Math" w:hAnsi="Cambria Math" w:hint="eastAsia"/>
                </w:rPr>
              </w:rPrChange>
            </w:rPr>
            <m:t>≥</m:t>
          </w:ins>
        </m:r>
        <m:r>
          <w:ins w:id="1420" w:author="Windows 用户" w:date="2022-01-11T09:32:00Z">
            <w:rPr>
              <w:rFonts w:ascii="Cambria Math" w:hAnsi="Cambria Math"/>
              <w:color w:val="0070C0"/>
              <w:rPrChange w:id="1421" w:author="Windows 用户" w:date="2022-01-11T14:57:00Z">
                <w:rPr>
                  <w:rFonts w:ascii="Cambria Math" w:hAnsi="Cambria Math"/>
                </w:rPr>
              </w:rPrChange>
            </w:rPr>
            <m:t>0</m:t>
          </w:ins>
        </m:r>
      </m:oMath>
      <w:ins w:id="1422" w:author="Windows 用户" w:date="2022-01-11T09:32:00Z">
        <w:r w:rsidR="00E832B6" w:rsidRPr="00CC12A5">
          <w:rPr>
            <w:color w:val="0070C0"/>
            <w:rPrChange w:id="1423" w:author="Windows 用户" w:date="2022-01-11T14:57:00Z">
              <w:rPr/>
            </w:rPrChange>
          </w:rPr>
          <w:t xml:space="preserve">, </w:t>
        </w:r>
        <m:oMath>
          <m:r>
            <w:rPr>
              <w:rFonts w:ascii="Cambria Math" w:hAnsi="Cambria Math"/>
              <w:color w:val="0070C0"/>
              <w:rPrChange w:id="1424" w:author="Windows 用户" w:date="2022-01-11T14:57:00Z">
                <w:rPr>
                  <w:rFonts w:ascii="Cambria Math" w:hAnsi="Cambria Math"/>
                </w:rPr>
              </w:rPrChange>
            </w:rPr>
            <m:t>k</m:t>
          </m:r>
          <m:r>
            <w:rPr>
              <w:rFonts w:ascii="Cambria Math" w:hAnsi="Cambria Math" w:hint="eastAsia"/>
              <w:color w:val="0070C0"/>
              <w:rPrChange w:id="1425" w:author="Windows 用户" w:date="2022-01-11T14:57:00Z">
                <w:rPr>
                  <w:rFonts w:ascii="Cambria Math" w:hAnsi="Cambria Math" w:hint="eastAsia"/>
                </w:rPr>
              </w:rPrChange>
            </w:rPr>
            <m:t>∈</m:t>
          </m:r>
          <m:r>
            <w:rPr>
              <w:rFonts w:ascii="Cambria Math" w:hAnsi="Cambria Math"/>
              <w:color w:val="0070C0"/>
              <w:rPrChange w:id="1426" w:author="Windows 用户" w:date="2022-01-11T14:57:00Z">
                <w:rPr>
                  <w:rFonts w:ascii="Cambria Math" w:hAnsi="Cambria Math"/>
                </w:rPr>
              </w:rPrChange>
            </w:rPr>
            <m:t>K, t</m:t>
          </m:r>
          <m:r>
            <w:rPr>
              <w:rFonts w:ascii="Cambria Math" w:hAnsi="Cambria Math" w:hint="eastAsia"/>
              <w:color w:val="0070C0"/>
              <w:rPrChange w:id="1427" w:author="Windows 用户" w:date="2022-01-11T14:57:00Z">
                <w:rPr>
                  <w:rFonts w:ascii="Cambria Math" w:hAnsi="Cambria Math" w:hint="eastAsia"/>
                </w:rPr>
              </w:rPrChange>
            </w:rPr>
            <m:t>∈</m:t>
          </m:r>
          <m:acc>
            <m:accPr>
              <m:chr m:val="̅"/>
              <m:ctrlPr>
                <w:rPr>
                  <w:rFonts w:ascii="Cambria Math" w:hAnsi="Cambria Math"/>
                  <w:i/>
                  <w:color w:val="0070C0"/>
                </w:rPr>
              </m:ctrlPr>
            </m:accPr>
            <m:e>
              <m:r>
                <w:rPr>
                  <w:rFonts w:ascii="Cambria Math" w:hAnsi="Cambria Math"/>
                  <w:color w:val="0070C0"/>
                  <w:rPrChange w:id="1428" w:author="Windows 用户" w:date="2022-01-11T14:57:00Z">
                    <w:rPr>
                      <w:rFonts w:ascii="Cambria Math" w:hAnsi="Cambria Math"/>
                    </w:rPr>
                  </w:rPrChange>
                </w:rPr>
                <m:t>d</m:t>
              </m:r>
            </m:e>
          </m:acc>
        </m:oMath>
      </w:ins>
      <w:ins w:id="1429" w:author="Windows 用户" w:date="2022-01-11T09:31:00Z">
        <w:r w:rsidR="00E832B6" w:rsidRPr="00CC12A5">
          <w:rPr>
            <w:color w:val="0070C0"/>
            <w:rPrChange w:id="1430" w:author="Windows 用户" w:date="2022-01-11T14:57:00Z">
              <w:rPr/>
            </w:rPrChange>
          </w:rPr>
          <w:t>.</w:t>
        </w:r>
      </w:ins>
      <w:ins w:id="1431" w:author="Windows 用户" w:date="2022-01-11T09:32:00Z">
        <w:r w:rsidR="00E832B6" w:rsidRPr="00CC12A5">
          <w:rPr>
            <w:color w:val="0070C0"/>
            <w:rPrChange w:id="1432" w:author="Windows 用户" w:date="2022-01-11T14:57:00Z">
              <w:rPr/>
            </w:rPrChange>
          </w:rPr>
          <w:t xml:space="preserve"> </w:t>
        </w:r>
      </w:ins>
      <w:ins w:id="1433" w:author="Windows 用户" w:date="2022-01-11T09:31:00Z">
        <w:r w:rsidR="00B507B6" w:rsidRPr="00CC12A5">
          <w:rPr>
            <w:color w:val="0070C0"/>
            <w:rPrChange w:id="1434" w:author="Windows 用户" w:date="2022-01-11T14:57:00Z">
              <w:rPr/>
            </w:rPrChange>
          </w:rPr>
          <w:t>The objective function of the Lagrangian relaxation model LR(λ) is as follows:</w:t>
        </w:r>
      </w:ins>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rPr>
          <w:ins w:id="1435" w:author="Windows 用户" w:date="2022-01-11T09:32:00Z"/>
        </w:trPr>
        <w:tc>
          <w:tcPr>
            <w:tcW w:w="7997" w:type="dxa"/>
            <w:vAlign w:val="center"/>
          </w:tcPr>
          <w:p w14:paraId="0282937A" w14:textId="77777777" w:rsidR="002334C3" w:rsidRPr="00CC12A5" w:rsidRDefault="002334C3" w:rsidP="004E0903">
            <w:pPr>
              <w:ind w:firstLineChars="0" w:firstLine="0"/>
              <w:rPr>
                <w:ins w:id="1436" w:author="Windows 用户" w:date="2022-01-11T09:32:00Z"/>
                <w:color w:val="0070C0"/>
                <w:rPrChange w:id="1437" w:author="Windows 用户" w:date="2022-01-11T14:57:00Z">
                  <w:rPr>
                    <w:ins w:id="1438" w:author="Windows 用户" w:date="2022-01-11T09:32:00Z"/>
                  </w:rPr>
                </w:rPrChange>
              </w:rPr>
            </w:pPr>
            <w:ins w:id="1439" w:author="Windows 用户" w:date="2022-01-11T09:32:00Z">
              <w:r w:rsidRPr="00CC12A5">
                <w:rPr>
                  <w:color w:val="0070C0"/>
                  <w:sz w:val="18"/>
                  <w:rPrChange w:id="1440" w:author="Windows 用户" w:date="2022-01-11T14:57:00Z">
                    <w:rPr>
                      <w:sz w:val="18"/>
                    </w:rPr>
                  </w:rPrChange>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441" w:author="Windows 用户" w:date="2022-01-11T14:57:00Z">
                              <w:rPr>
                                <w:rFonts w:ascii="Cambria Math" w:hAnsi="Cambria Math"/>
                                <w:sz w:val="18"/>
                              </w:rPr>
                            </w:rPrChange>
                          </w:rPr>
                          <m:t>k</m:t>
                        </m:r>
                        <m:r>
                          <m:rPr>
                            <m:sty m:val="p"/>
                          </m:rPr>
                          <w:rPr>
                            <w:rFonts w:ascii="Cambria Math" w:hAnsi="Cambria Math"/>
                            <w:color w:val="0070C0"/>
                            <w:sz w:val="18"/>
                            <w:rPrChange w:id="1442" w:author="Windows 用户" w:date="2022-01-11T14:57:00Z">
                              <w:rPr>
                                <w:rFonts w:ascii="Cambria Math" w:hAnsi="Cambria Math"/>
                                <w:sz w:val="18"/>
                              </w:rPr>
                            </w:rPrChange>
                          </w:rPr>
                          <m:t>=1</m:t>
                        </m:r>
                      </m:sub>
                      <m:sup>
                        <m:r>
                          <w:rPr>
                            <w:rFonts w:ascii="Cambria Math" w:hAnsi="Cambria Math"/>
                            <w:color w:val="0070C0"/>
                            <w:sz w:val="18"/>
                            <w:rPrChange w:id="1443" w:author="Windows 用户" w:date="2022-01-11T14:57:00Z">
                              <w:rPr>
                                <w:rFonts w:ascii="Cambria Math" w:hAnsi="Cambria Math"/>
                                <w:sz w:val="18"/>
                              </w:rPr>
                            </w:rPrChange>
                          </w:rPr>
                          <m:t>K</m:t>
                        </m:r>
                      </m:sup>
                      <m:e>
                        <m:sSub>
                          <m:sSubPr>
                            <m:ctrlPr>
                              <w:rPr>
                                <w:rFonts w:ascii="Cambria Math" w:hAnsi="Cambria Math"/>
                                <w:color w:val="0070C0"/>
                                <w:sz w:val="18"/>
                              </w:rPr>
                            </m:ctrlPr>
                          </m:sSubPr>
                          <m:e>
                            <m:r>
                              <w:rPr>
                                <w:rFonts w:ascii="Cambria Math" w:hAnsi="Cambria Math"/>
                                <w:color w:val="0070C0"/>
                                <w:sz w:val="18"/>
                                <w:rPrChange w:id="1444" w:author="Windows 用户" w:date="2022-01-11T14:57:00Z">
                                  <w:rPr>
                                    <w:rFonts w:ascii="Cambria Math" w:hAnsi="Cambria Math"/>
                                    <w:sz w:val="18"/>
                                  </w:rPr>
                                </w:rPrChange>
                              </w:rPr>
                              <m:t>c</m:t>
                            </m:r>
                          </m:e>
                          <m:sub>
                            <m:r>
                              <w:rPr>
                                <w:rFonts w:ascii="Cambria Math" w:hAnsi="Cambria Math"/>
                                <w:color w:val="0070C0"/>
                                <w:sz w:val="18"/>
                                <w:rPrChange w:id="1445" w:author="Windows 用户" w:date="2022-01-11T14:57:00Z">
                                  <w:rPr>
                                    <w:rFonts w:ascii="Cambria Math" w:hAnsi="Cambria Math"/>
                                    <w:sz w:val="18"/>
                                  </w:rPr>
                                </w:rPrChange>
                              </w:rPr>
                              <m:t>k</m:t>
                            </m:r>
                          </m:sub>
                        </m:sSub>
                        <m:nary>
                          <m:naryPr>
                            <m:chr m:val="∑"/>
                            <m:limLoc m:val="undOvr"/>
                            <m:ctrlPr>
                              <w:rPr>
                                <w:rFonts w:ascii="Cambria Math" w:hAnsi="Cambria Math"/>
                                <w:color w:val="0070C0"/>
                                <w:sz w:val="18"/>
                              </w:rPr>
                            </m:ctrlPr>
                          </m:naryPr>
                          <m:sub>
                            <m:r>
                              <w:rPr>
                                <w:rFonts w:ascii="Cambria Math" w:hAnsi="Cambria Math"/>
                                <w:color w:val="0070C0"/>
                                <w:sz w:val="18"/>
                                <w:rPrChange w:id="1446" w:author="Windows 用户" w:date="2022-01-11T14:57:00Z">
                                  <w:rPr>
                                    <w:rFonts w:ascii="Cambria Math" w:hAnsi="Cambria Math"/>
                                    <w:sz w:val="18"/>
                                  </w:rPr>
                                </w:rPrChange>
                              </w:rPr>
                              <m:t>t</m:t>
                            </m:r>
                            <m:r>
                              <m:rPr>
                                <m:sty m:val="p"/>
                              </m:rPr>
                              <w:rPr>
                                <w:rFonts w:ascii="Cambria Math" w:hAnsi="Cambria Math"/>
                                <w:color w:val="0070C0"/>
                                <w:sz w:val="18"/>
                                <w:rPrChange w:id="1447"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448"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449" w:author="Windows 用户" w:date="2022-01-11T14:57:00Z">
                                      <w:rPr>
                                        <w:rFonts w:ascii="Cambria Math" w:hAnsi="Cambria Math"/>
                                        <w:sz w:val="18"/>
                                      </w:rPr>
                                    </w:rPrChange>
                                  </w:rPr>
                                  <m:t>h</m:t>
                                </m:r>
                                <m:r>
                                  <m:rPr>
                                    <m:sty m:val="p"/>
                                  </m:rPr>
                                  <w:rPr>
                                    <w:rFonts w:ascii="Cambria Math" w:hAnsi="Cambria Math"/>
                                    <w:color w:val="0070C0"/>
                                    <w:sz w:val="18"/>
                                    <w:rPrChange w:id="1450"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451" w:author="Windows 用户" w:date="2022-01-11T14:57:00Z">
                                          <w:rPr>
                                            <w:rFonts w:ascii="Cambria Math" w:hAnsi="Cambria Math"/>
                                            <w:sz w:val="18"/>
                                          </w:rPr>
                                        </w:rPrChange>
                                      </w:rPr>
                                      <m:t>H</m:t>
                                    </m:r>
                                  </m:e>
                                  <m:sub>
                                    <m:r>
                                      <w:rPr>
                                        <w:rFonts w:ascii="Cambria Math" w:hAnsi="Cambria Math"/>
                                        <w:color w:val="0070C0"/>
                                        <w:sz w:val="18"/>
                                        <w:rPrChange w:id="1452" w:author="Windows 用户" w:date="2022-01-11T14:57:00Z">
                                          <w:rPr>
                                            <w:rFonts w:ascii="Cambria Math" w:hAnsi="Cambria Math"/>
                                            <w:sz w:val="18"/>
                                          </w:rPr>
                                        </w:rPrChange>
                                      </w:rPr>
                                      <m:t>kt</m:t>
                                    </m:r>
                                  </m:sub>
                                </m:sSub>
                              </m:sup>
                              <m:e>
                                <m:r>
                                  <m:rPr>
                                    <m:sty m:val="p"/>
                                  </m:rPr>
                                  <w:rPr>
                                    <w:rFonts w:ascii="Cambria Math" w:hAnsi="Cambria Math"/>
                                    <w:color w:val="0070C0"/>
                                    <w:sz w:val="18"/>
                                    <w:rPrChange w:id="1453" w:author="Windows 用户" w:date="2022-01-11T14:57:00Z">
                                      <w:rPr>
                                        <w:rFonts w:ascii="Cambria Math" w:hAnsi="Cambria Math"/>
                                        <w:sz w:val="18"/>
                                      </w:rPr>
                                    </w:rPrChange>
                                  </w:rPr>
                                  <m:t>(2</m:t>
                                </m:r>
                                <m:r>
                                  <w:rPr>
                                    <w:rFonts w:ascii="Cambria Math" w:hAnsi="Cambria Math"/>
                                    <w:color w:val="0070C0"/>
                                    <w:sz w:val="18"/>
                                    <w:rPrChange w:id="1454" w:author="Windows 用户" w:date="2022-01-11T14:57:00Z">
                                      <w:rPr>
                                        <w:rFonts w:ascii="Cambria Math" w:hAnsi="Cambria Math"/>
                                        <w:sz w:val="18"/>
                                      </w:rPr>
                                    </w:rPrChange>
                                  </w:rPr>
                                  <m:t>h</m:t>
                                </m:r>
                                <m:r>
                                  <m:rPr>
                                    <m:sty m:val="p"/>
                                  </m:rPr>
                                  <w:rPr>
                                    <w:rFonts w:ascii="Cambria Math" w:hAnsi="Cambria Math"/>
                                    <w:color w:val="0070C0"/>
                                    <w:sz w:val="18"/>
                                    <w:rPrChange w:id="1455" w:author="Windows 用户" w:date="2022-01-11T14:57:00Z">
                                      <w:rPr>
                                        <w:rFonts w:ascii="Cambria Math" w:hAnsi="Cambria Math"/>
                                        <w:sz w:val="18"/>
                                      </w:rPr>
                                    </w:rPrChange>
                                  </w:rPr>
                                  <m:t>-1)</m:t>
                                </m:r>
                                <m:sSub>
                                  <m:sSubPr>
                                    <m:ctrlPr>
                                      <w:rPr>
                                        <w:rFonts w:ascii="Cambria Math" w:hAnsi="Cambria Math"/>
                                        <w:color w:val="0070C0"/>
                                        <w:sz w:val="18"/>
                                      </w:rPr>
                                    </m:ctrlPr>
                                  </m:sSubPr>
                                  <m:e>
                                    <m:r>
                                      <w:rPr>
                                        <w:rFonts w:ascii="Cambria Math" w:hAnsi="Cambria Math"/>
                                        <w:color w:val="0070C0"/>
                                        <w:sz w:val="18"/>
                                        <w:rPrChange w:id="1456" w:author="Windows 用户" w:date="2022-01-11T14:57:00Z">
                                          <w:rPr>
                                            <w:rFonts w:ascii="Cambria Math" w:hAnsi="Cambria Math"/>
                                            <w:sz w:val="18"/>
                                          </w:rPr>
                                        </w:rPrChange>
                                      </w:rPr>
                                      <m:t>y</m:t>
                                    </m:r>
                                  </m:e>
                                  <m:sub>
                                    <m:r>
                                      <w:rPr>
                                        <w:rFonts w:ascii="Cambria Math" w:hAnsi="Cambria Math"/>
                                        <w:color w:val="0070C0"/>
                                        <w:sz w:val="18"/>
                                        <w:rPrChange w:id="1457" w:author="Windows 用户" w:date="2022-01-11T14:57:00Z">
                                          <w:rPr>
                                            <w:rFonts w:ascii="Cambria Math" w:hAnsi="Cambria Math"/>
                                            <w:sz w:val="18"/>
                                          </w:rPr>
                                        </w:rPrChange>
                                      </w:rPr>
                                      <m:t>kth</m:t>
                                    </m:r>
                                  </m:sub>
                                </m:sSub>
                              </m:e>
                            </m:nary>
                          </m:e>
                        </m:nary>
                      </m:e>
                    </m:nary>
                    <m:r>
                      <w:rPr>
                        <w:rFonts w:ascii="Cambria Math" w:eastAsia="微软雅黑" w:hAnsi="Cambria Math" w:cs="微软雅黑"/>
                        <w:color w:val="0070C0"/>
                        <w:sz w:val="18"/>
                        <w:rPrChange w:id="1458" w:author="Windows 用户" w:date="2022-01-11T14:57:00Z">
                          <w:rPr>
                            <w:rFonts w:ascii="Cambria Math" w:eastAsia="微软雅黑" w:hAnsi="Cambria Math"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459" w:author="Windows 用户" w:date="2022-01-11T14:57:00Z">
                              <w:rPr>
                                <w:rFonts w:ascii="Cambria Math" w:hAnsi="Cambria Math"/>
                                <w:sz w:val="18"/>
                              </w:rPr>
                            </w:rPrChange>
                          </w:rPr>
                          <m:t>k</m:t>
                        </m:r>
                        <m:r>
                          <m:rPr>
                            <m:sty m:val="p"/>
                          </m:rPr>
                          <w:rPr>
                            <w:rFonts w:ascii="Cambria Math" w:hAnsi="Cambria Math"/>
                            <w:color w:val="0070C0"/>
                            <w:sz w:val="18"/>
                            <w:rPrChange w:id="1460" w:author="Windows 用户" w:date="2022-01-11T14:57:00Z">
                              <w:rPr>
                                <w:rFonts w:ascii="Cambria Math" w:hAnsi="Cambria Math"/>
                                <w:sz w:val="18"/>
                              </w:rPr>
                            </w:rPrChange>
                          </w:rPr>
                          <m:t>=1</m:t>
                        </m:r>
                      </m:sub>
                      <m:sup>
                        <m:r>
                          <w:rPr>
                            <w:rFonts w:ascii="Cambria Math" w:hAnsi="Cambria Math"/>
                            <w:color w:val="0070C0"/>
                            <w:sz w:val="18"/>
                            <w:rPrChange w:id="1461"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462" w:author="Windows 用户" w:date="2022-01-11T14:57:00Z">
                                  <w:rPr>
                                    <w:rFonts w:ascii="Cambria Math" w:hAnsi="Cambria Math"/>
                                    <w:sz w:val="18"/>
                                  </w:rPr>
                                </w:rPrChange>
                              </w:rPr>
                              <m:t>t</m:t>
                            </m:r>
                            <m:r>
                              <m:rPr>
                                <m:sty m:val="p"/>
                              </m:rPr>
                              <w:rPr>
                                <w:rFonts w:ascii="Cambria Math" w:hAnsi="Cambria Math"/>
                                <w:color w:val="0070C0"/>
                                <w:sz w:val="18"/>
                                <w:rPrChange w:id="1463"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464" w:author="Windows 用户" w:date="2022-01-11T14:57:00Z">
                                      <w:rPr>
                                        <w:rFonts w:ascii="Cambria Math" w:hAnsi="Cambria Math"/>
                                        <w:sz w:val="18"/>
                                      </w:rPr>
                                    </w:rPrChange>
                                  </w:rPr>
                                  <m:t>d</m:t>
                                </m:r>
                              </m:e>
                            </m:acc>
                          </m:sup>
                          <m:e>
                            <m:sSub>
                              <m:sSubPr>
                                <m:ctrlPr>
                                  <w:rPr>
                                    <w:rFonts w:ascii="Cambria Math" w:hAnsi="Cambria Math"/>
                                    <w:color w:val="0070C0"/>
                                    <w:sz w:val="18"/>
                                  </w:rPr>
                                </m:ctrlPr>
                              </m:sSubPr>
                              <m:e>
                                <m:r>
                                  <w:rPr>
                                    <w:rFonts w:ascii="Cambria Math" w:hAnsi="Cambria Math"/>
                                    <w:color w:val="0070C0"/>
                                    <w:sz w:val="18"/>
                                    <w:rPrChange w:id="1465" w:author="Windows 用户" w:date="2022-01-11T14:57:00Z">
                                      <w:rPr>
                                        <w:rFonts w:ascii="Cambria Math" w:hAnsi="Cambria Math"/>
                                        <w:sz w:val="18"/>
                                      </w:rPr>
                                    </w:rPrChange>
                                  </w:rPr>
                                  <m:t>λ</m:t>
                                </m:r>
                              </m:e>
                              <m:sub>
                                <m:r>
                                  <w:rPr>
                                    <w:rFonts w:ascii="Cambria Math" w:hAnsi="Cambria Math"/>
                                    <w:color w:val="0070C0"/>
                                    <w:sz w:val="18"/>
                                    <w:rPrChange w:id="1466" w:author="Windows 用户" w:date="2022-01-11T14:57:00Z">
                                      <w:rPr>
                                        <w:rFonts w:ascii="Cambria Math" w:hAnsi="Cambria Math"/>
                                        <w:sz w:val="18"/>
                                      </w:rPr>
                                    </w:rPrChange>
                                  </w:rPr>
                                  <m:t>kt</m:t>
                                </m:r>
                              </m:sub>
                            </m:sSub>
                          </m:e>
                        </m:nary>
                      </m:e>
                    </m:nary>
                    <m:r>
                      <w:rPr>
                        <w:rFonts w:ascii="Cambria Math" w:eastAsia="微软雅黑" w:hAnsi="微软雅黑" w:cs="微软雅黑"/>
                        <w:color w:val="0070C0"/>
                        <w:sz w:val="18"/>
                        <w:rPrChange w:id="1467" w:author="Windows 用户" w:date="2022-01-11T14:57:00Z">
                          <w:rPr>
                            <w:rFonts w:ascii="Cambria Math" w:eastAsia="微软雅黑" w:hAnsi="微软雅黑" w:cs="微软雅黑"/>
                            <w:sz w:val="18"/>
                          </w:rPr>
                        </w:rPrChange>
                      </w:rPr>
                      <m:t>(</m:t>
                    </m:r>
                    <m:nary>
                      <m:naryPr>
                        <m:chr m:val="∑"/>
                        <m:limLoc m:val="subSup"/>
                        <m:supHide m:val="1"/>
                        <m:ctrlPr>
                          <w:rPr>
                            <w:rFonts w:ascii="Cambria Math" w:hAnsi="Cambria Math"/>
                            <w:color w:val="0070C0"/>
                            <w:sz w:val="18"/>
                          </w:rPr>
                        </m:ctrlPr>
                      </m:naryPr>
                      <m:sub>
                        <m:r>
                          <w:rPr>
                            <w:rFonts w:ascii="Cambria Math" w:hAnsi="Cambria Math"/>
                            <w:color w:val="0070C0"/>
                            <w:sz w:val="18"/>
                            <w:rPrChange w:id="1468" w:author="Windows 用户" w:date="2022-01-11T14:57:00Z">
                              <w:rPr>
                                <w:rFonts w:ascii="Cambria Math" w:hAnsi="Cambria Math"/>
                                <w:sz w:val="18"/>
                              </w:rPr>
                            </w:rPrChange>
                          </w:rPr>
                          <m:t>i</m:t>
                        </m:r>
                        <m:r>
                          <m:rPr>
                            <m:sty m:val="p"/>
                          </m:rPr>
                          <w:rPr>
                            <w:rFonts w:ascii="Cambria Math" w:hAnsi="Cambria Math" w:hint="eastAsia"/>
                            <w:color w:val="0070C0"/>
                            <w:sz w:val="18"/>
                            <w:rPrChange w:id="1469" w:author="Windows 用户" w:date="2022-01-11T14:57:00Z">
                              <w:rPr>
                                <w:rFonts w:ascii="Cambria Math" w:hAnsi="Cambria Math" w:hint="eastAsia"/>
                                <w:sz w:val="18"/>
                              </w:rPr>
                            </w:rPrChange>
                          </w:rPr>
                          <m:t>∈</m:t>
                        </m:r>
                        <m:r>
                          <w:rPr>
                            <w:rFonts w:ascii="Cambria Math" w:hAnsi="Cambria Math"/>
                            <w:color w:val="0070C0"/>
                            <w:sz w:val="18"/>
                            <w:rPrChange w:id="1470" w:author="Windows 用户" w:date="2022-01-11T14:57:00Z">
                              <w:rPr>
                                <w:rFonts w:ascii="Cambria Math" w:hAnsi="Cambria Math"/>
                                <w:sz w:val="18"/>
                              </w:rPr>
                            </w:rPrChange>
                          </w:rPr>
                          <m:t>N</m:t>
                        </m:r>
                      </m:sub>
                      <m:sup/>
                      <m:e>
                        <m:sSub>
                          <m:sSubPr>
                            <m:ctrlPr>
                              <w:rPr>
                                <w:rFonts w:ascii="Cambria Math" w:hAnsi="Cambria Math"/>
                                <w:color w:val="0070C0"/>
                                <w:sz w:val="18"/>
                              </w:rPr>
                            </m:ctrlPr>
                          </m:sSubPr>
                          <m:e>
                            <m:r>
                              <w:rPr>
                                <w:rFonts w:ascii="Cambria Math" w:hAnsi="Cambria Math"/>
                                <w:color w:val="0070C0"/>
                                <w:sz w:val="18"/>
                                <w:rPrChange w:id="1471" w:author="Windows 用户" w:date="2022-01-11T14:57:00Z">
                                  <w:rPr>
                                    <w:rFonts w:ascii="Cambria Math" w:hAnsi="Cambria Math"/>
                                    <w:sz w:val="18"/>
                                  </w:rPr>
                                </w:rPrChange>
                              </w:rPr>
                              <m:t>r</m:t>
                            </m:r>
                          </m:e>
                          <m:sub>
                            <m:r>
                              <w:rPr>
                                <w:rFonts w:ascii="Cambria Math" w:hAnsi="Cambria Math"/>
                                <w:color w:val="0070C0"/>
                                <w:sz w:val="18"/>
                                <w:rPrChange w:id="1472" w:author="Windows 用户" w:date="2022-01-11T14:57:00Z">
                                  <w:rPr>
                                    <w:rFonts w:ascii="Cambria Math" w:hAnsi="Cambria Math"/>
                                    <w:sz w:val="18"/>
                                  </w:rPr>
                                </w:rPrChange>
                              </w:rPr>
                              <m:t>ik</m:t>
                            </m:r>
                          </m:sub>
                        </m:sSub>
                        <m:nary>
                          <m:naryPr>
                            <m:chr m:val="∑"/>
                            <m:limLoc m:val="subSup"/>
                            <m:ctrlPr>
                              <w:rPr>
                                <w:rFonts w:ascii="Cambria Math" w:hAnsi="Cambria Math"/>
                                <w:color w:val="0070C0"/>
                                <w:sz w:val="18"/>
                              </w:rPr>
                            </m:ctrlPr>
                          </m:naryPr>
                          <m:sub>
                            <m:r>
                              <w:rPr>
                                <w:rFonts w:ascii="Cambria Math" w:hAnsi="Cambria Math"/>
                                <w:color w:val="0070C0"/>
                                <w:sz w:val="18"/>
                                <w:rPrChange w:id="1473"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474"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475" w:author="Windows 用户" w:date="2022-01-11T14:57:00Z">
                                              <w:rPr>
                                                <w:rFonts w:ascii="Cambria Math" w:hAnsi="Cambria Math"/>
                                                <w:sz w:val="18"/>
                                              </w:rPr>
                                            </w:rPrChange>
                                          </w:rPr>
                                          <m:t>es</m:t>
                                        </m:r>
                                      </m:e>
                                      <m:sub>
                                        <m:r>
                                          <w:rPr>
                                            <w:rFonts w:ascii="Cambria Math" w:hAnsi="Cambria Math"/>
                                            <w:color w:val="0070C0"/>
                                            <w:sz w:val="18"/>
                                            <w:rPrChange w:id="1476" w:author="Windows 用户" w:date="2022-01-11T14:57:00Z">
                                              <w:rPr>
                                                <w:rFonts w:ascii="Cambria Math" w:hAnsi="Cambria Math"/>
                                                <w:sz w:val="18"/>
                                              </w:rPr>
                                            </w:rPrChange>
                                          </w:rPr>
                                          <m:t>i</m:t>
                                        </m:r>
                                      </m:sub>
                                    </m:sSub>
                                    <m:r>
                                      <m:rPr>
                                        <m:sty m:val="p"/>
                                      </m:rPr>
                                      <w:rPr>
                                        <w:rFonts w:ascii="Cambria Math" w:hAnsi="Cambria Math"/>
                                        <w:color w:val="0070C0"/>
                                        <w:sz w:val="18"/>
                                        <w:rPrChange w:id="1477" w:author="Windows 用户" w:date="2022-01-11T14:57:00Z">
                                          <w:rPr>
                                            <w:rFonts w:ascii="Cambria Math" w:hAnsi="Cambria Math"/>
                                            <w:sz w:val="18"/>
                                          </w:rPr>
                                        </w:rPrChange>
                                      </w:rPr>
                                      <m:t>,</m:t>
                                    </m:r>
                                    <m:r>
                                      <w:rPr>
                                        <w:rFonts w:ascii="Cambria Math" w:hAnsi="Cambria Math"/>
                                        <w:color w:val="0070C0"/>
                                        <w:sz w:val="18"/>
                                        <w:rPrChange w:id="1478" w:author="Windows 用户" w:date="2022-01-11T14:57:00Z">
                                          <w:rPr>
                                            <w:rFonts w:ascii="Cambria Math" w:hAnsi="Cambria Math"/>
                                            <w:sz w:val="18"/>
                                          </w:rPr>
                                        </w:rPrChange>
                                      </w:rPr>
                                      <m:t>t</m:t>
                                    </m:r>
                                    <m:r>
                                      <m:rPr>
                                        <m:sty m:val="p"/>
                                      </m:rPr>
                                      <w:rPr>
                                        <w:rFonts w:ascii="Cambria Math" w:hAnsi="Cambria Math"/>
                                        <w:color w:val="0070C0"/>
                                        <w:sz w:val="18"/>
                                        <w:rPrChange w:id="1479"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480" w:author="Windows 用户" w:date="2022-01-11T14:57:00Z">
                                              <w:rPr>
                                                <w:rFonts w:ascii="Cambria Math" w:hAnsi="Cambria Math"/>
                                                <w:sz w:val="18"/>
                                              </w:rPr>
                                            </w:rPrChange>
                                          </w:rPr>
                                          <m:t>d</m:t>
                                        </m:r>
                                      </m:e>
                                      <m:sub>
                                        <m:r>
                                          <w:rPr>
                                            <w:rFonts w:ascii="Cambria Math" w:hAnsi="Cambria Math"/>
                                            <w:color w:val="0070C0"/>
                                            <w:sz w:val="18"/>
                                            <w:rPrChange w:id="1481" w:author="Windows 用户" w:date="2022-01-11T14:57:00Z">
                                              <w:rPr>
                                                <w:rFonts w:ascii="Cambria Math" w:hAnsi="Cambria Math"/>
                                                <w:sz w:val="18"/>
                                              </w:rPr>
                                            </w:rPrChange>
                                          </w:rPr>
                                          <m:t>i</m:t>
                                        </m:r>
                                      </m:sub>
                                    </m:sSub>
                                    <m:r>
                                      <m:rPr>
                                        <m:sty m:val="p"/>
                                      </m:rPr>
                                      <w:rPr>
                                        <w:rFonts w:ascii="Cambria Math" w:hAnsi="Cambria Math"/>
                                        <w:color w:val="0070C0"/>
                                        <w:sz w:val="18"/>
                                        <w:rPrChange w:id="1482"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483"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484" w:author="Windows 用户" w:date="2022-01-11T14:57:00Z">
                                          <w:rPr>
                                            <w:rFonts w:ascii="Cambria Math" w:hAnsi="Cambria Math"/>
                                            <w:sz w:val="18"/>
                                          </w:rPr>
                                        </w:rPrChange>
                                      </w:rPr>
                                      <m:t>t</m:t>
                                    </m:r>
                                    <m:r>
                                      <m:rPr>
                                        <m:sty m:val="p"/>
                                      </m:rPr>
                                      <w:rPr>
                                        <w:rFonts w:ascii="Cambria Math" w:hAnsi="Cambria Math"/>
                                        <w:color w:val="0070C0"/>
                                        <w:sz w:val="18"/>
                                        <w:rPrChange w:id="1485"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486" w:author="Windows 用户" w:date="2022-01-11T14:57:00Z">
                                              <w:rPr>
                                                <w:rFonts w:ascii="Cambria Math" w:hAnsi="Cambria Math"/>
                                                <w:sz w:val="18"/>
                                              </w:rPr>
                                            </w:rPrChange>
                                          </w:rPr>
                                          <m:t>ls</m:t>
                                        </m:r>
                                      </m:e>
                                      <m:sub>
                                        <m:r>
                                          <w:rPr>
                                            <w:rFonts w:ascii="Cambria Math" w:hAnsi="Cambria Math"/>
                                            <w:color w:val="0070C0"/>
                                            <w:sz w:val="18"/>
                                            <w:rPrChange w:id="1487"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488" w:author="Windows 用户" w:date="2022-01-11T14:57:00Z">
                                      <w:rPr>
                                        <w:rFonts w:ascii="Cambria Math" w:hAnsi="Cambria Math"/>
                                        <w:sz w:val="18"/>
                                      </w:rPr>
                                    </w:rPrChange>
                                  </w:rPr>
                                  <m:t>x</m:t>
                                </m:r>
                              </m:e>
                              <m:sub>
                                <m:r>
                                  <w:rPr>
                                    <w:rFonts w:ascii="Cambria Math" w:hAnsi="Cambria Math"/>
                                    <w:color w:val="0070C0"/>
                                    <w:sz w:val="18"/>
                                    <w:rPrChange w:id="1489" w:author="Windows 用户" w:date="2022-01-11T14:57:00Z">
                                      <w:rPr>
                                        <w:rFonts w:ascii="Cambria Math" w:hAnsi="Cambria Math"/>
                                        <w:sz w:val="18"/>
                                      </w:rPr>
                                    </w:rPrChange>
                                  </w:rPr>
                                  <m:t>iτ</m:t>
                                </m:r>
                              </m:sub>
                            </m:sSub>
                          </m:e>
                        </m:nary>
                      </m:e>
                    </m:nary>
                    <m:r>
                      <w:rPr>
                        <w:rFonts w:ascii="Cambria Math" w:hAnsi="Cambria Math"/>
                        <w:color w:val="0070C0"/>
                        <w:sz w:val="18"/>
                        <w:rPrChange w:id="1490" w:author="Windows 用户" w:date="2022-01-11T14:57:00Z">
                          <w:rPr>
                            <w:rFonts w:ascii="Cambria Math" w:hAnsi="Cambria Math"/>
                            <w:sz w:val="18"/>
                          </w:rPr>
                        </w:rPrChange>
                      </w:rPr>
                      <m:t>-</m:t>
                    </m:r>
                    <m:nary>
                      <m:naryPr>
                        <m:chr m:val="∑"/>
                        <m:limLoc m:val="subSup"/>
                        <m:ctrlPr>
                          <w:rPr>
                            <w:rFonts w:ascii="Cambria Math" w:hAnsi="Cambria Math"/>
                            <w:i/>
                            <w:color w:val="0070C0"/>
                            <w:sz w:val="18"/>
                          </w:rPr>
                        </m:ctrlPr>
                      </m:naryPr>
                      <m:sub>
                        <m:r>
                          <w:rPr>
                            <w:rFonts w:ascii="Cambria Math" w:hAnsi="Cambria Math"/>
                            <w:color w:val="0070C0"/>
                            <w:sz w:val="18"/>
                            <w:rPrChange w:id="1491" w:author="Windows 用户" w:date="2022-01-11T14:57:00Z">
                              <w:rPr>
                                <w:rFonts w:ascii="Cambria Math" w:hAnsi="Cambria Math"/>
                                <w:sz w:val="18"/>
                              </w:rPr>
                            </w:rPrChange>
                          </w:rPr>
                          <m:t>h=1</m:t>
                        </m:r>
                      </m:sub>
                      <m:sup>
                        <m:sSub>
                          <m:sSubPr>
                            <m:ctrlPr>
                              <w:rPr>
                                <w:rFonts w:ascii="Cambria Math" w:hAnsi="Cambria Math"/>
                                <w:color w:val="0070C0"/>
                                <w:sz w:val="18"/>
                              </w:rPr>
                            </m:ctrlPr>
                          </m:sSubPr>
                          <m:e>
                            <m:r>
                              <w:rPr>
                                <w:rFonts w:ascii="Cambria Math" w:hAnsi="Cambria Math"/>
                                <w:color w:val="0070C0"/>
                                <w:sz w:val="18"/>
                                <w:rPrChange w:id="1492" w:author="Windows 用户" w:date="2022-01-11T14:57:00Z">
                                  <w:rPr>
                                    <w:rFonts w:ascii="Cambria Math" w:hAnsi="Cambria Math"/>
                                    <w:sz w:val="18"/>
                                  </w:rPr>
                                </w:rPrChange>
                              </w:rPr>
                              <m:t>H</m:t>
                            </m:r>
                          </m:e>
                          <m:sub>
                            <m:r>
                              <w:rPr>
                                <w:rFonts w:ascii="Cambria Math" w:hAnsi="Cambria Math"/>
                                <w:color w:val="0070C0"/>
                                <w:sz w:val="18"/>
                                <w:rPrChange w:id="1493" w:author="Windows 用户" w:date="2022-01-11T14:57:00Z">
                                  <w:rPr>
                                    <w:rFonts w:ascii="Cambria Math" w:hAnsi="Cambria Math"/>
                                    <w:sz w:val="18"/>
                                  </w:rPr>
                                </w:rPrChange>
                              </w:rPr>
                              <m:t>kt</m:t>
                            </m:r>
                          </m:sub>
                        </m:sSub>
                      </m:sup>
                      <m:e>
                        <m:sSub>
                          <m:sSubPr>
                            <m:ctrlPr>
                              <w:rPr>
                                <w:rFonts w:ascii="Cambria Math" w:hAnsi="Cambria Math"/>
                                <w:i/>
                                <w:color w:val="0070C0"/>
                                <w:sz w:val="18"/>
                              </w:rPr>
                            </m:ctrlPr>
                          </m:sSubPr>
                          <m:e>
                            <m:r>
                              <w:rPr>
                                <w:rFonts w:ascii="Cambria Math" w:hAnsi="Cambria Math"/>
                                <w:color w:val="0070C0"/>
                                <w:sz w:val="18"/>
                                <w:rPrChange w:id="1494" w:author="Windows 用户" w:date="2022-01-11T14:57:00Z">
                                  <w:rPr>
                                    <w:rFonts w:ascii="Cambria Math" w:hAnsi="Cambria Math"/>
                                    <w:sz w:val="18"/>
                                  </w:rPr>
                                </w:rPrChange>
                              </w:rPr>
                              <m:t>y</m:t>
                            </m:r>
                          </m:e>
                          <m:sub>
                            <m:r>
                              <w:rPr>
                                <w:rFonts w:ascii="Cambria Math" w:hAnsi="Cambria Math"/>
                                <w:color w:val="0070C0"/>
                                <w:sz w:val="18"/>
                                <w:rPrChange w:id="1495" w:author="Windows 用户" w:date="2022-01-11T14:57:00Z">
                                  <w:rPr>
                                    <w:rFonts w:ascii="Cambria Math" w:hAnsi="Cambria Math"/>
                                    <w:sz w:val="18"/>
                                  </w:rPr>
                                </w:rPrChange>
                              </w:rPr>
                              <m:t>kth</m:t>
                            </m:r>
                          </m:sub>
                        </m:sSub>
                      </m:e>
                    </m:nary>
                    <m:r>
                      <w:rPr>
                        <w:rFonts w:ascii="Cambria Math" w:hAnsi="Cambria Math"/>
                        <w:color w:val="0070C0"/>
                        <w:sz w:val="18"/>
                        <w:rPrChange w:id="1496" w:author="Windows 用户" w:date="2022-01-11T14:57:00Z">
                          <w:rPr>
                            <w:rFonts w:ascii="Cambria Math" w:hAnsi="Cambria Math"/>
                            <w:sz w:val="18"/>
                          </w:rPr>
                        </w:rPrChange>
                      </w:rPr>
                      <m:t>)</m:t>
                    </m:r>
                  </m:e>
                </m:d>
              </m:oMath>
              <w:r w:rsidRPr="00CC12A5">
                <w:rPr>
                  <w:color w:val="0070C0"/>
                  <w:sz w:val="18"/>
                  <w:rPrChange w:id="1497" w:author="Windows 用户" w:date="2022-01-11T14:57:00Z">
                    <w:rPr>
                      <w:sz w:val="18"/>
                    </w:rPr>
                  </w:rPrChange>
                </w:rPr>
                <w:t xml:space="preserve">  </w:t>
              </w:r>
            </w:ins>
          </w:p>
        </w:tc>
        <w:tc>
          <w:tcPr>
            <w:tcW w:w="650" w:type="dxa"/>
            <w:vAlign w:val="center"/>
          </w:tcPr>
          <w:p w14:paraId="66606AF6" w14:textId="34F7A039" w:rsidR="002334C3" w:rsidRPr="00CC12A5" w:rsidRDefault="002334C3" w:rsidP="004E0903">
            <w:pPr>
              <w:ind w:firstLineChars="0" w:firstLine="0"/>
              <w:rPr>
                <w:ins w:id="1498" w:author="Windows 用户" w:date="2022-01-11T09:32:00Z"/>
                <w:color w:val="0070C0"/>
                <w:rPrChange w:id="1499" w:author="Windows 用户" w:date="2022-01-11T14:57:00Z">
                  <w:rPr>
                    <w:ins w:id="1500" w:author="Windows 用户" w:date="2022-01-11T09:32:00Z"/>
                  </w:rPr>
                </w:rPrChange>
              </w:rPr>
            </w:pPr>
            <w:ins w:id="1501" w:author="Windows 用户" w:date="2022-01-11T09:32:00Z">
              <w:r w:rsidRPr="00CC12A5">
                <w:rPr>
                  <w:color w:val="0070C0"/>
                  <w:rPrChange w:id="1502" w:author="Windows 用户" w:date="2022-01-11T14:57:00Z">
                    <w:rPr/>
                  </w:rPrChange>
                </w:rPr>
                <w:t>(</w:t>
              </w:r>
              <w:r w:rsidRPr="00CC12A5">
                <w:rPr>
                  <w:color w:val="0070C0"/>
                  <w:rPrChange w:id="1503" w:author="Windows 用户" w:date="2022-01-11T14:57:00Z">
                    <w:rPr/>
                  </w:rPrChange>
                </w:rPr>
                <w:fldChar w:fldCharType="begin"/>
              </w:r>
              <w:r w:rsidRPr="00CC12A5">
                <w:rPr>
                  <w:color w:val="0070C0"/>
                  <w:rPrChange w:id="1504" w:author="Windows 用户" w:date="2022-01-11T14:57:00Z">
                    <w:rPr/>
                  </w:rPrChange>
                </w:rPr>
                <w:instrText xml:space="preserve"> SEQ </w:instrText>
              </w:r>
              <w:r w:rsidRPr="00CC12A5">
                <w:rPr>
                  <w:rFonts w:hint="eastAsia"/>
                  <w:color w:val="0070C0"/>
                  <w:rPrChange w:id="1505" w:author="Windows 用户" w:date="2022-01-11T14:57:00Z">
                    <w:rPr>
                      <w:rFonts w:hint="eastAsia"/>
                    </w:rPr>
                  </w:rPrChange>
                </w:rPr>
                <w:instrText>第二章公式</w:instrText>
              </w:r>
              <w:r w:rsidRPr="00CC12A5">
                <w:rPr>
                  <w:color w:val="0070C0"/>
                  <w:rPrChange w:id="1506" w:author="Windows 用户" w:date="2022-01-11T14:57:00Z">
                    <w:rPr/>
                  </w:rPrChange>
                </w:rPr>
                <w:instrText xml:space="preserve"> \* ARABIC </w:instrText>
              </w:r>
              <w:r w:rsidRPr="00CC12A5">
                <w:rPr>
                  <w:color w:val="0070C0"/>
                  <w:rPrChange w:id="1507" w:author="Windows 用户" w:date="2022-01-11T14:57:00Z">
                    <w:rPr/>
                  </w:rPrChange>
                </w:rPr>
                <w:fldChar w:fldCharType="separate"/>
              </w:r>
            </w:ins>
            <w:ins w:id="1508" w:author="Windows 用户" w:date="2022-01-12T20:17:00Z">
              <w:r w:rsidR="00B26F87">
                <w:rPr>
                  <w:noProof/>
                  <w:color w:val="0070C0"/>
                </w:rPr>
                <w:t>17</w:t>
              </w:r>
            </w:ins>
            <w:ins w:id="1509" w:author="Windows 用户" w:date="2022-01-11T09:32:00Z">
              <w:r w:rsidRPr="00CC12A5">
                <w:rPr>
                  <w:color w:val="0070C0"/>
                  <w:rPrChange w:id="1510" w:author="Windows 用户" w:date="2022-01-11T14:57:00Z">
                    <w:rPr/>
                  </w:rPrChange>
                </w:rPr>
                <w:fldChar w:fldCharType="end"/>
              </w:r>
              <w:r w:rsidRPr="00CC12A5">
                <w:rPr>
                  <w:color w:val="0070C0"/>
                  <w:rPrChange w:id="1511" w:author="Windows 用户" w:date="2022-01-11T14:57:00Z">
                    <w:rPr/>
                  </w:rPrChange>
                </w:rPr>
                <w:t>)</w:t>
              </w:r>
            </w:ins>
          </w:p>
        </w:tc>
      </w:tr>
    </w:tbl>
    <w:p w14:paraId="3BDA2FBF" w14:textId="5B7E2427" w:rsidR="00E832B6" w:rsidRPr="00CC12A5" w:rsidRDefault="002334C3">
      <w:pPr>
        <w:ind w:firstLineChars="0" w:firstLine="420"/>
        <w:rPr>
          <w:ins w:id="1512" w:author="Windows 用户" w:date="2022-01-11T09:33:00Z"/>
          <w:color w:val="0070C0"/>
          <w:rPrChange w:id="1513" w:author="Windows 用户" w:date="2022-01-11T14:57:00Z">
            <w:rPr>
              <w:ins w:id="1514" w:author="Windows 用户" w:date="2022-01-11T09:33:00Z"/>
            </w:rPr>
          </w:rPrChange>
        </w:rPr>
        <w:pPrChange w:id="1515" w:author="Windows 用户" w:date="2022-01-11T09:26:00Z">
          <w:pPr>
            <w:ind w:firstLineChars="0" w:firstLine="0"/>
          </w:pPr>
        </w:pPrChange>
      </w:pPr>
      <w:ins w:id="1516" w:author="Windows 用户" w:date="2022-01-11T09:33:00Z">
        <w:r w:rsidRPr="00CC12A5">
          <w:rPr>
            <w:color w:val="0070C0"/>
            <w:rPrChange w:id="1517" w:author="Windows 用户" w:date="2022-01-11T14:57:00Z">
              <w:rPr/>
            </w:rPrChange>
          </w:rPr>
          <w:t>The above objective function can be rewritten as:</w:t>
        </w:r>
      </w:ins>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rPr>
          <w:ins w:id="1518" w:author="Windows 用户" w:date="2022-01-11T09:33:00Z"/>
        </w:trPr>
        <w:tc>
          <w:tcPr>
            <w:tcW w:w="8039" w:type="dxa"/>
            <w:vAlign w:val="center"/>
          </w:tcPr>
          <w:p w14:paraId="00BE9AF5" w14:textId="77777777" w:rsidR="002334C3" w:rsidRPr="00CC12A5" w:rsidRDefault="002334C3" w:rsidP="004E0903">
            <w:pPr>
              <w:ind w:firstLineChars="0" w:firstLine="0"/>
              <w:rPr>
                <w:ins w:id="1519" w:author="Windows 用户" w:date="2022-01-11T09:33:00Z"/>
                <w:color w:val="0070C0"/>
                <w:rPrChange w:id="1520" w:author="Windows 用户" w:date="2022-01-11T14:57:00Z">
                  <w:rPr>
                    <w:ins w:id="1521" w:author="Windows 用户" w:date="2022-01-11T09:33:00Z"/>
                  </w:rPr>
                </w:rPrChange>
              </w:rPr>
            </w:pPr>
            <w:ins w:id="1522" w:author="Windows 用户" w:date="2022-01-11T09:33:00Z">
              <w:r w:rsidRPr="00CC12A5">
                <w:rPr>
                  <w:color w:val="0070C0"/>
                  <w:sz w:val="18"/>
                  <w:rPrChange w:id="1523" w:author="Windows 用户" w:date="2022-01-11T14:57:00Z">
                    <w:rPr>
                      <w:sz w:val="18"/>
                    </w:rPr>
                  </w:rPrChange>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524" w:author="Windows 用户" w:date="2022-01-11T14:57:00Z">
                              <w:rPr>
                                <w:rFonts w:ascii="Cambria Math" w:hAnsi="Cambria Math"/>
                                <w:sz w:val="18"/>
                              </w:rPr>
                            </w:rPrChange>
                          </w:rPr>
                          <m:t>k</m:t>
                        </m:r>
                        <m:r>
                          <m:rPr>
                            <m:sty m:val="p"/>
                          </m:rPr>
                          <w:rPr>
                            <w:rFonts w:ascii="Cambria Math" w:hAnsi="Cambria Math"/>
                            <w:color w:val="0070C0"/>
                            <w:sz w:val="18"/>
                            <w:rPrChange w:id="1525" w:author="Windows 用户" w:date="2022-01-11T14:57:00Z">
                              <w:rPr>
                                <w:rFonts w:ascii="Cambria Math" w:hAnsi="Cambria Math"/>
                                <w:sz w:val="18"/>
                              </w:rPr>
                            </w:rPrChange>
                          </w:rPr>
                          <m:t>=1</m:t>
                        </m:r>
                      </m:sub>
                      <m:sup>
                        <m:r>
                          <w:rPr>
                            <w:rFonts w:ascii="Cambria Math" w:hAnsi="Cambria Math"/>
                            <w:color w:val="0070C0"/>
                            <w:sz w:val="18"/>
                            <w:rPrChange w:id="1526" w:author="Windows 用户" w:date="2022-01-11T14:57:00Z">
                              <w:rPr>
                                <w:rFonts w:ascii="Cambria Math" w:hAnsi="Cambria Math"/>
                                <w:sz w:val="18"/>
                              </w:rPr>
                            </w:rPrChange>
                          </w:rPr>
                          <m:t>K</m:t>
                        </m:r>
                      </m:sup>
                      <m:e>
                        <m:nary>
                          <m:naryPr>
                            <m:chr m:val="∑"/>
                            <m:limLoc m:val="undOvr"/>
                            <m:ctrlPr>
                              <w:rPr>
                                <w:rFonts w:ascii="Cambria Math" w:hAnsi="Cambria Math"/>
                                <w:color w:val="0070C0"/>
                                <w:sz w:val="18"/>
                              </w:rPr>
                            </m:ctrlPr>
                          </m:naryPr>
                          <m:sub>
                            <m:r>
                              <w:rPr>
                                <w:rFonts w:ascii="Cambria Math" w:hAnsi="Cambria Math"/>
                                <w:color w:val="0070C0"/>
                                <w:sz w:val="18"/>
                                <w:rPrChange w:id="1527" w:author="Windows 用户" w:date="2022-01-11T14:57:00Z">
                                  <w:rPr>
                                    <w:rFonts w:ascii="Cambria Math" w:hAnsi="Cambria Math"/>
                                    <w:sz w:val="18"/>
                                  </w:rPr>
                                </w:rPrChange>
                              </w:rPr>
                              <m:t>t</m:t>
                            </m:r>
                            <m:r>
                              <m:rPr>
                                <m:sty m:val="p"/>
                              </m:rPr>
                              <w:rPr>
                                <w:rFonts w:ascii="Cambria Math" w:hAnsi="Cambria Math"/>
                                <w:color w:val="0070C0"/>
                                <w:sz w:val="18"/>
                                <w:rPrChange w:id="1528"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529"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530" w:author="Windows 用户" w:date="2022-01-11T14:57:00Z">
                                      <w:rPr>
                                        <w:rFonts w:ascii="Cambria Math" w:hAnsi="Cambria Math"/>
                                        <w:sz w:val="18"/>
                                      </w:rPr>
                                    </w:rPrChange>
                                  </w:rPr>
                                  <m:t>h</m:t>
                                </m:r>
                                <m:r>
                                  <m:rPr>
                                    <m:sty m:val="p"/>
                                  </m:rPr>
                                  <w:rPr>
                                    <w:rFonts w:ascii="Cambria Math" w:hAnsi="Cambria Math"/>
                                    <w:color w:val="0070C0"/>
                                    <w:sz w:val="18"/>
                                    <w:rPrChange w:id="1531"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532" w:author="Windows 用户" w:date="2022-01-11T14:57:00Z">
                                          <w:rPr>
                                            <w:rFonts w:ascii="Cambria Math" w:hAnsi="Cambria Math"/>
                                            <w:sz w:val="18"/>
                                          </w:rPr>
                                        </w:rPrChange>
                                      </w:rPr>
                                      <m:t>H</m:t>
                                    </m:r>
                                  </m:e>
                                  <m:sub>
                                    <m:r>
                                      <w:rPr>
                                        <w:rFonts w:ascii="Cambria Math" w:hAnsi="Cambria Math"/>
                                        <w:color w:val="0070C0"/>
                                        <w:sz w:val="18"/>
                                        <w:rPrChange w:id="1533" w:author="Windows 用户" w:date="2022-01-11T14:57:00Z">
                                          <w:rPr>
                                            <w:rFonts w:ascii="Cambria Math" w:hAnsi="Cambria Math"/>
                                            <w:sz w:val="18"/>
                                          </w:rPr>
                                        </w:rPrChange>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Change w:id="1534" w:author="Windows 用户" w:date="2022-01-11T14:57:00Z">
                                              <w:rPr>
                                                <w:rFonts w:ascii="Cambria Math" w:hAnsi="Cambria Math"/>
                                                <w:sz w:val="18"/>
                                              </w:rPr>
                                            </w:rPrChange>
                                          </w:rPr>
                                          <m:t>c</m:t>
                                        </m:r>
                                      </m:e>
                                      <m:sub>
                                        <m:r>
                                          <w:rPr>
                                            <w:rFonts w:ascii="Cambria Math" w:hAnsi="Cambria Math"/>
                                            <w:color w:val="0070C0"/>
                                            <w:sz w:val="18"/>
                                            <w:rPrChange w:id="1535" w:author="Windows 用户" w:date="2022-01-11T14:57:00Z">
                                              <w:rPr>
                                                <w:rFonts w:ascii="Cambria Math" w:hAnsi="Cambria Math"/>
                                                <w:sz w:val="18"/>
                                              </w:rPr>
                                            </w:rPrChange>
                                          </w:rPr>
                                          <m:t>k</m:t>
                                        </m:r>
                                      </m:sub>
                                    </m:sSub>
                                    <m:d>
                                      <m:dPr>
                                        <m:ctrlPr>
                                          <w:rPr>
                                            <w:rFonts w:ascii="Cambria Math" w:hAnsi="Cambria Math"/>
                                            <w:color w:val="0070C0"/>
                                            <w:sz w:val="18"/>
                                          </w:rPr>
                                        </m:ctrlPr>
                                      </m:dPr>
                                      <m:e>
                                        <m:r>
                                          <m:rPr>
                                            <m:sty m:val="p"/>
                                          </m:rPr>
                                          <w:rPr>
                                            <w:rFonts w:ascii="Cambria Math" w:hAnsi="Cambria Math"/>
                                            <w:color w:val="0070C0"/>
                                            <w:sz w:val="18"/>
                                            <w:rPrChange w:id="1536" w:author="Windows 用户" w:date="2022-01-11T14:57:00Z">
                                              <w:rPr>
                                                <w:rFonts w:ascii="Cambria Math" w:hAnsi="Cambria Math"/>
                                                <w:sz w:val="18"/>
                                              </w:rPr>
                                            </w:rPrChange>
                                          </w:rPr>
                                          <m:t>2</m:t>
                                        </m:r>
                                        <m:r>
                                          <w:rPr>
                                            <w:rFonts w:ascii="Cambria Math" w:hAnsi="Cambria Math"/>
                                            <w:color w:val="0070C0"/>
                                            <w:sz w:val="18"/>
                                            <w:rPrChange w:id="1537" w:author="Windows 用户" w:date="2022-01-11T14:57:00Z">
                                              <w:rPr>
                                                <w:rFonts w:ascii="Cambria Math" w:hAnsi="Cambria Math"/>
                                                <w:sz w:val="18"/>
                                              </w:rPr>
                                            </w:rPrChange>
                                          </w:rPr>
                                          <m:t>h</m:t>
                                        </m:r>
                                        <m:r>
                                          <m:rPr>
                                            <m:sty m:val="p"/>
                                          </m:rPr>
                                          <w:rPr>
                                            <w:rFonts w:ascii="Cambria Math" w:hAnsi="Cambria Math"/>
                                            <w:color w:val="0070C0"/>
                                            <w:sz w:val="18"/>
                                            <w:rPrChange w:id="1538" w:author="Windows 用户" w:date="2022-01-11T14:57:00Z">
                                              <w:rPr>
                                                <w:rFonts w:ascii="Cambria Math" w:hAnsi="Cambria Math"/>
                                                <w:sz w:val="18"/>
                                              </w:rPr>
                                            </w:rPrChange>
                                          </w:rPr>
                                          <m:t>-1</m:t>
                                        </m:r>
                                      </m:e>
                                    </m:d>
                                    <m:r>
                                      <m:rPr>
                                        <m:sty m:val="p"/>
                                      </m:rPr>
                                      <w:rPr>
                                        <w:rFonts w:ascii="Cambria Math" w:hAnsi="Cambria Math"/>
                                        <w:color w:val="0070C0"/>
                                        <w:sz w:val="18"/>
                                        <w:rPrChange w:id="1539"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40" w:author="Windows 用户" w:date="2022-01-11T14:57:00Z">
                                              <w:rPr>
                                                <w:rFonts w:ascii="Cambria Math" w:hAnsi="Cambria Math"/>
                                                <w:sz w:val="18"/>
                                              </w:rPr>
                                            </w:rPrChange>
                                          </w:rPr>
                                          <m:t>λ</m:t>
                                        </m:r>
                                      </m:e>
                                      <m:sub>
                                        <m:r>
                                          <w:rPr>
                                            <w:rFonts w:ascii="Cambria Math" w:hAnsi="Cambria Math"/>
                                            <w:color w:val="0070C0"/>
                                            <w:sz w:val="18"/>
                                            <w:rPrChange w:id="1541" w:author="Windows 用户" w:date="2022-01-11T14:57:00Z">
                                              <w:rPr>
                                                <w:rFonts w:ascii="Cambria Math" w:hAnsi="Cambria Math"/>
                                                <w:sz w:val="18"/>
                                              </w:rPr>
                                            </w:rPrChange>
                                          </w:rPr>
                                          <m:t>kt</m:t>
                                        </m:r>
                                      </m:sub>
                                    </m:sSub>
                                  </m:e>
                                </m:d>
                                <m:sSub>
                                  <m:sSubPr>
                                    <m:ctrlPr>
                                      <w:rPr>
                                        <w:rFonts w:ascii="Cambria Math" w:hAnsi="Cambria Math"/>
                                        <w:color w:val="0070C0"/>
                                        <w:sz w:val="18"/>
                                      </w:rPr>
                                    </m:ctrlPr>
                                  </m:sSubPr>
                                  <m:e>
                                    <m:r>
                                      <w:rPr>
                                        <w:rFonts w:ascii="Cambria Math" w:hAnsi="Cambria Math"/>
                                        <w:color w:val="0070C0"/>
                                        <w:sz w:val="18"/>
                                        <w:rPrChange w:id="1542" w:author="Windows 用户" w:date="2022-01-11T14:57:00Z">
                                          <w:rPr>
                                            <w:rFonts w:ascii="Cambria Math" w:hAnsi="Cambria Math"/>
                                            <w:sz w:val="18"/>
                                          </w:rPr>
                                        </w:rPrChange>
                                      </w:rPr>
                                      <m:t>y</m:t>
                                    </m:r>
                                  </m:e>
                                  <m:sub>
                                    <m:r>
                                      <w:rPr>
                                        <w:rFonts w:ascii="Cambria Math" w:hAnsi="Cambria Math"/>
                                        <w:color w:val="0070C0"/>
                                        <w:sz w:val="18"/>
                                        <w:rPrChange w:id="1543" w:author="Windows 用户" w:date="2022-01-11T14:57:00Z">
                                          <w:rPr>
                                            <w:rFonts w:ascii="Cambria Math" w:hAnsi="Cambria Math"/>
                                            <w:sz w:val="18"/>
                                          </w:rPr>
                                        </w:rPrChange>
                                      </w:rPr>
                                      <m:t>kth</m:t>
                                    </m:r>
                                  </m:sub>
                                </m:sSub>
                              </m:e>
                            </m:nary>
                          </m:e>
                        </m:nary>
                      </m:e>
                    </m:nary>
                    <m:r>
                      <w:rPr>
                        <w:rFonts w:ascii="微软雅黑" w:eastAsia="微软雅黑" w:hAnsi="微软雅黑" w:cs="微软雅黑"/>
                        <w:color w:val="0070C0"/>
                        <w:sz w:val="18"/>
                        <w:rPrChange w:id="1544" w:author="Windows 用户" w:date="2022-01-11T14:57:00Z">
                          <w:rPr>
                            <w:rFonts w:ascii="微软雅黑" w:eastAsia="微软雅黑" w:hAnsi="微软雅黑"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545" w:author="Windows 用户" w:date="2022-01-11T14:57:00Z">
                              <w:rPr>
                                <w:rFonts w:ascii="Cambria Math" w:hAnsi="Cambria Math"/>
                                <w:sz w:val="18"/>
                              </w:rPr>
                            </w:rPrChange>
                          </w:rPr>
                          <m:t>k</m:t>
                        </m:r>
                        <m:r>
                          <m:rPr>
                            <m:sty m:val="p"/>
                          </m:rPr>
                          <w:rPr>
                            <w:rFonts w:ascii="Cambria Math" w:hAnsi="Cambria Math"/>
                            <w:color w:val="0070C0"/>
                            <w:sz w:val="18"/>
                            <w:rPrChange w:id="1546" w:author="Windows 用户" w:date="2022-01-11T14:57:00Z">
                              <w:rPr>
                                <w:rFonts w:ascii="Cambria Math" w:hAnsi="Cambria Math"/>
                                <w:sz w:val="18"/>
                              </w:rPr>
                            </w:rPrChange>
                          </w:rPr>
                          <m:t>=1</m:t>
                        </m:r>
                      </m:sub>
                      <m:sup>
                        <m:r>
                          <w:rPr>
                            <w:rFonts w:ascii="Cambria Math" w:hAnsi="Cambria Math"/>
                            <w:color w:val="0070C0"/>
                            <w:sz w:val="18"/>
                            <w:rPrChange w:id="1547"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548" w:author="Windows 用户" w:date="2022-01-11T14:57:00Z">
                                  <w:rPr>
                                    <w:rFonts w:ascii="Cambria Math" w:hAnsi="Cambria Math"/>
                                    <w:sz w:val="18"/>
                                  </w:rPr>
                                </w:rPrChange>
                              </w:rPr>
                              <m:t>t</m:t>
                            </m:r>
                            <m:r>
                              <m:rPr>
                                <m:sty m:val="p"/>
                              </m:rPr>
                              <w:rPr>
                                <w:rFonts w:ascii="Cambria Math" w:hAnsi="Cambria Math"/>
                                <w:color w:val="0070C0"/>
                                <w:sz w:val="18"/>
                                <w:rPrChange w:id="1549"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550" w:author="Windows 用户" w:date="2022-01-11T14:57:00Z">
                                      <w:rPr>
                                        <w:rFonts w:ascii="Cambria Math" w:hAnsi="Cambria Math"/>
                                        <w:sz w:val="18"/>
                                      </w:rPr>
                                    </w:rPrChange>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Change w:id="1551" w:author="Windows 用户" w:date="2022-01-11T14:57:00Z">
                                      <w:rPr>
                                        <w:rFonts w:ascii="Cambria Math" w:hAnsi="Cambria Math"/>
                                        <w:sz w:val="18"/>
                                      </w:rPr>
                                    </w:rPrChange>
                                  </w:rPr>
                                  <m:t>i</m:t>
                                </m:r>
                                <m:r>
                                  <m:rPr>
                                    <m:sty m:val="p"/>
                                  </m:rPr>
                                  <w:rPr>
                                    <w:rFonts w:ascii="Cambria Math" w:hAnsi="Cambria Math" w:hint="eastAsia"/>
                                    <w:color w:val="0070C0"/>
                                    <w:sz w:val="18"/>
                                    <w:rPrChange w:id="1552" w:author="Windows 用户" w:date="2022-01-11T14:57:00Z">
                                      <w:rPr>
                                        <w:rFonts w:ascii="Cambria Math" w:hAnsi="Cambria Math" w:hint="eastAsia"/>
                                        <w:sz w:val="18"/>
                                      </w:rPr>
                                    </w:rPrChange>
                                  </w:rPr>
                                  <m:t>∈</m:t>
                                </m:r>
                                <m:r>
                                  <w:rPr>
                                    <w:rFonts w:ascii="Cambria Math" w:hAnsi="Cambria Math"/>
                                    <w:color w:val="0070C0"/>
                                    <w:sz w:val="18"/>
                                    <w:rPrChange w:id="1553" w:author="Windows 用户" w:date="2022-01-11T14:57:00Z">
                                      <w:rPr>
                                        <w:rFonts w:ascii="Cambria Math" w:hAnsi="Cambria Math"/>
                                        <w:sz w:val="18"/>
                                      </w:rPr>
                                    </w:rPrChange>
                                  </w:rPr>
                                  <m:t>N</m:t>
                                </m:r>
                              </m:sub>
                              <m:sup/>
                              <m:e>
                                <m:nary>
                                  <m:naryPr>
                                    <m:chr m:val="∑"/>
                                    <m:limLoc m:val="subSup"/>
                                    <m:ctrlPr>
                                      <w:rPr>
                                        <w:rFonts w:ascii="Cambria Math" w:hAnsi="Cambria Math"/>
                                        <w:color w:val="0070C0"/>
                                        <w:sz w:val="18"/>
                                      </w:rPr>
                                    </m:ctrlPr>
                                  </m:naryPr>
                                  <m:sub>
                                    <m:r>
                                      <w:rPr>
                                        <w:rFonts w:ascii="Cambria Math" w:hAnsi="Cambria Math"/>
                                        <w:color w:val="0070C0"/>
                                        <w:sz w:val="18"/>
                                        <w:rPrChange w:id="1554"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555"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556" w:author="Windows 用户" w:date="2022-01-11T14:57:00Z">
                                                      <w:rPr>
                                                        <w:rFonts w:ascii="Cambria Math" w:hAnsi="Cambria Math"/>
                                                        <w:sz w:val="18"/>
                                                      </w:rPr>
                                                    </w:rPrChange>
                                                  </w:rPr>
                                                  <m:t>es</m:t>
                                                </m:r>
                                              </m:e>
                                              <m:sub>
                                                <m:r>
                                                  <w:rPr>
                                                    <w:rFonts w:ascii="Cambria Math" w:hAnsi="Cambria Math"/>
                                                    <w:color w:val="0070C0"/>
                                                    <w:sz w:val="18"/>
                                                    <w:rPrChange w:id="1557" w:author="Windows 用户" w:date="2022-01-11T14:57:00Z">
                                                      <w:rPr>
                                                        <w:rFonts w:ascii="Cambria Math" w:hAnsi="Cambria Math"/>
                                                        <w:sz w:val="18"/>
                                                      </w:rPr>
                                                    </w:rPrChange>
                                                  </w:rPr>
                                                  <m:t>i</m:t>
                                                </m:r>
                                              </m:sub>
                                            </m:sSub>
                                            <m:r>
                                              <m:rPr>
                                                <m:sty m:val="p"/>
                                              </m:rPr>
                                              <w:rPr>
                                                <w:rFonts w:ascii="Cambria Math" w:hAnsi="Cambria Math"/>
                                                <w:color w:val="0070C0"/>
                                                <w:sz w:val="18"/>
                                                <w:rPrChange w:id="1558" w:author="Windows 用户" w:date="2022-01-11T14:57:00Z">
                                                  <w:rPr>
                                                    <w:rFonts w:ascii="Cambria Math" w:hAnsi="Cambria Math"/>
                                                    <w:sz w:val="18"/>
                                                  </w:rPr>
                                                </w:rPrChange>
                                              </w:rPr>
                                              <m:t>,</m:t>
                                            </m:r>
                                            <m:r>
                                              <w:rPr>
                                                <w:rFonts w:ascii="Cambria Math" w:hAnsi="Cambria Math"/>
                                                <w:color w:val="0070C0"/>
                                                <w:sz w:val="18"/>
                                                <w:rPrChange w:id="1559" w:author="Windows 用户" w:date="2022-01-11T14:57:00Z">
                                                  <w:rPr>
                                                    <w:rFonts w:ascii="Cambria Math" w:hAnsi="Cambria Math"/>
                                                    <w:sz w:val="18"/>
                                                  </w:rPr>
                                                </w:rPrChange>
                                              </w:rPr>
                                              <m:t>t</m:t>
                                            </m:r>
                                            <m:r>
                                              <m:rPr>
                                                <m:sty m:val="p"/>
                                              </m:rPr>
                                              <w:rPr>
                                                <w:rFonts w:ascii="Cambria Math" w:hAnsi="Cambria Math"/>
                                                <w:color w:val="0070C0"/>
                                                <w:sz w:val="18"/>
                                                <w:rPrChange w:id="1560"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61" w:author="Windows 用户" w:date="2022-01-11T14:57:00Z">
                                                      <w:rPr>
                                                        <w:rFonts w:ascii="Cambria Math" w:hAnsi="Cambria Math"/>
                                                        <w:sz w:val="18"/>
                                                      </w:rPr>
                                                    </w:rPrChange>
                                                  </w:rPr>
                                                  <m:t>d</m:t>
                                                </m:r>
                                              </m:e>
                                              <m:sub>
                                                <m:r>
                                                  <w:rPr>
                                                    <w:rFonts w:ascii="Cambria Math" w:hAnsi="Cambria Math"/>
                                                    <w:color w:val="0070C0"/>
                                                    <w:sz w:val="18"/>
                                                    <w:rPrChange w:id="1562" w:author="Windows 用户" w:date="2022-01-11T14:57:00Z">
                                                      <w:rPr>
                                                        <w:rFonts w:ascii="Cambria Math" w:hAnsi="Cambria Math"/>
                                                        <w:sz w:val="18"/>
                                                      </w:rPr>
                                                    </w:rPrChange>
                                                  </w:rPr>
                                                  <m:t>i</m:t>
                                                </m:r>
                                              </m:sub>
                                            </m:sSub>
                                            <m:r>
                                              <m:rPr>
                                                <m:sty m:val="p"/>
                                              </m:rPr>
                                              <w:rPr>
                                                <w:rFonts w:ascii="Cambria Math" w:hAnsi="Cambria Math"/>
                                                <w:color w:val="0070C0"/>
                                                <w:sz w:val="18"/>
                                                <w:rPrChange w:id="1563"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564"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565" w:author="Windows 用户" w:date="2022-01-11T14:57:00Z">
                                                  <w:rPr>
                                                    <w:rFonts w:ascii="Cambria Math" w:hAnsi="Cambria Math"/>
                                                    <w:sz w:val="18"/>
                                                  </w:rPr>
                                                </w:rPrChange>
                                              </w:rPr>
                                              <m:t>t</m:t>
                                            </m:r>
                                            <m:r>
                                              <m:rPr>
                                                <m:sty m:val="p"/>
                                              </m:rPr>
                                              <w:rPr>
                                                <w:rFonts w:ascii="Cambria Math" w:hAnsi="Cambria Math"/>
                                                <w:color w:val="0070C0"/>
                                                <w:sz w:val="18"/>
                                                <w:rPrChange w:id="1566"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67" w:author="Windows 用户" w:date="2022-01-11T14:57:00Z">
                                                      <w:rPr>
                                                        <w:rFonts w:ascii="Cambria Math" w:hAnsi="Cambria Math"/>
                                                        <w:sz w:val="18"/>
                                                      </w:rPr>
                                                    </w:rPrChange>
                                                  </w:rPr>
                                                  <m:t>ls</m:t>
                                                </m:r>
                                              </m:e>
                                              <m:sub>
                                                <m:r>
                                                  <w:rPr>
                                                    <w:rFonts w:ascii="Cambria Math" w:hAnsi="Cambria Math"/>
                                                    <w:color w:val="0070C0"/>
                                                    <w:sz w:val="18"/>
                                                    <w:rPrChange w:id="1568"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569" w:author="Windows 用户" w:date="2022-01-11T14:57:00Z">
                                              <w:rPr>
                                                <w:rFonts w:ascii="Cambria Math" w:hAnsi="Cambria Math"/>
                                                <w:sz w:val="18"/>
                                              </w:rPr>
                                            </w:rPrChange>
                                          </w:rPr>
                                          <m:t>λ</m:t>
                                        </m:r>
                                      </m:e>
                                      <m:sub>
                                        <m:r>
                                          <w:rPr>
                                            <w:rFonts w:ascii="Cambria Math" w:hAnsi="Cambria Math"/>
                                            <w:color w:val="0070C0"/>
                                            <w:sz w:val="18"/>
                                            <w:rPrChange w:id="1570" w:author="Windows 用户" w:date="2022-01-11T14:57:00Z">
                                              <w:rPr>
                                                <w:rFonts w:ascii="Cambria Math" w:hAnsi="Cambria Math"/>
                                                <w:sz w:val="18"/>
                                              </w:rPr>
                                            </w:rPrChange>
                                          </w:rPr>
                                          <m:t>kt</m:t>
                                        </m:r>
                                      </m:sub>
                                    </m:sSub>
                                    <m:sSub>
                                      <m:sSubPr>
                                        <m:ctrlPr>
                                          <w:rPr>
                                            <w:rFonts w:ascii="Cambria Math" w:hAnsi="Cambria Math"/>
                                            <w:color w:val="0070C0"/>
                                            <w:sz w:val="18"/>
                                          </w:rPr>
                                        </m:ctrlPr>
                                      </m:sSubPr>
                                      <m:e>
                                        <m:r>
                                          <w:rPr>
                                            <w:rFonts w:ascii="Cambria Math" w:hAnsi="Cambria Math"/>
                                            <w:color w:val="0070C0"/>
                                            <w:sz w:val="18"/>
                                            <w:rPrChange w:id="1571" w:author="Windows 用户" w:date="2022-01-11T14:57:00Z">
                                              <w:rPr>
                                                <w:rFonts w:ascii="Cambria Math" w:hAnsi="Cambria Math"/>
                                                <w:sz w:val="18"/>
                                              </w:rPr>
                                            </w:rPrChange>
                                          </w:rPr>
                                          <m:t>r</m:t>
                                        </m:r>
                                      </m:e>
                                      <m:sub>
                                        <m:r>
                                          <w:rPr>
                                            <w:rFonts w:ascii="Cambria Math" w:hAnsi="Cambria Math"/>
                                            <w:color w:val="0070C0"/>
                                            <w:sz w:val="18"/>
                                            <w:rPrChange w:id="1572" w:author="Windows 用户" w:date="2022-01-11T14:57:00Z">
                                              <w:rPr>
                                                <w:rFonts w:ascii="Cambria Math" w:hAnsi="Cambria Math"/>
                                                <w:sz w:val="18"/>
                                              </w:rPr>
                                            </w:rPrChange>
                                          </w:rPr>
                                          <m:t>ik</m:t>
                                        </m:r>
                                      </m:sub>
                                    </m:sSub>
                                    <m:sSub>
                                      <m:sSubPr>
                                        <m:ctrlPr>
                                          <w:rPr>
                                            <w:rFonts w:ascii="Cambria Math" w:hAnsi="Cambria Math"/>
                                            <w:color w:val="0070C0"/>
                                            <w:sz w:val="18"/>
                                          </w:rPr>
                                        </m:ctrlPr>
                                      </m:sSubPr>
                                      <m:e>
                                        <m:r>
                                          <w:rPr>
                                            <w:rFonts w:ascii="Cambria Math" w:hAnsi="Cambria Math"/>
                                            <w:color w:val="0070C0"/>
                                            <w:sz w:val="18"/>
                                            <w:rPrChange w:id="1573" w:author="Windows 用户" w:date="2022-01-11T14:57:00Z">
                                              <w:rPr>
                                                <w:rFonts w:ascii="Cambria Math" w:hAnsi="Cambria Math"/>
                                                <w:sz w:val="18"/>
                                              </w:rPr>
                                            </w:rPrChange>
                                          </w:rPr>
                                          <m:t>x</m:t>
                                        </m:r>
                                      </m:e>
                                      <m:sub>
                                        <m:r>
                                          <w:rPr>
                                            <w:rFonts w:ascii="Cambria Math" w:hAnsi="Cambria Math"/>
                                            <w:color w:val="0070C0"/>
                                            <w:sz w:val="18"/>
                                            <w:rPrChange w:id="1574" w:author="Windows 用户" w:date="2022-01-11T14:57:00Z">
                                              <w:rPr>
                                                <w:rFonts w:ascii="Cambria Math" w:hAnsi="Cambria Math"/>
                                                <w:sz w:val="18"/>
                                              </w:rPr>
                                            </w:rPrChange>
                                          </w:rPr>
                                          <m:t>iτ</m:t>
                                        </m:r>
                                      </m:sub>
                                    </m:sSub>
                                  </m:e>
                                </m:nary>
                              </m:e>
                            </m:nary>
                          </m:e>
                        </m:nary>
                      </m:e>
                    </m:nary>
                  </m:e>
                </m:d>
              </m:oMath>
              <w:r w:rsidRPr="00CC12A5">
                <w:rPr>
                  <w:color w:val="0070C0"/>
                  <w:sz w:val="18"/>
                  <w:rPrChange w:id="1575" w:author="Windows 用户" w:date="2022-01-11T14:57:00Z">
                    <w:rPr>
                      <w:sz w:val="18"/>
                    </w:rPr>
                  </w:rPrChange>
                </w:rPr>
                <w:t xml:space="preserve"> </w:t>
              </w:r>
            </w:ins>
          </w:p>
        </w:tc>
        <w:tc>
          <w:tcPr>
            <w:tcW w:w="466" w:type="dxa"/>
            <w:vAlign w:val="center"/>
          </w:tcPr>
          <w:p w14:paraId="2B4B6A1E" w14:textId="36273F50" w:rsidR="002334C3" w:rsidRPr="00CC12A5" w:rsidRDefault="002334C3" w:rsidP="004E0903">
            <w:pPr>
              <w:ind w:firstLineChars="0" w:firstLine="0"/>
              <w:rPr>
                <w:ins w:id="1576" w:author="Windows 用户" w:date="2022-01-11T09:33:00Z"/>
                <w:color w:val="0070C0"/>
                <w:rPrChange w:id="1577" w:author="Windows 用户" w:date="2022-01-11T14:57:00Z">
                  <w:rPr>
                    <w:ins w:id="1578" w:author="Windows 用户" w:date="2022-01-11T09:33:00Z"/>
                  </w:rPr>
                </w:rPrChange>
              </w:rPr>
            </w:pPr>
            <w:ins w:id="1579" w:author="Windows 用户" w:date="2022-01-11T09:33:00Z">
              <w:r w:rsidRPr="00CC12A5">
                <w:rPr>
                  <w:color w:val="0070C0"/>
                  <w:rPrChange w:id="1580" w:author="Windows 用户" w:date="2022-01-11T14:57:00Z">
                    <w:rPr/>
                  </w:rPrChange>
                </w:rPr>
                <w:t>(</w:t>
              </w:r>
              <w:r w:rsidRPr="00CC12A5">
                <w:rPr>
                  <w:color w:val="0070C0"/>
                  <w:rPrChange w:id="1581" w:author="Windows 用户" w:date="2022-01-11T14:57:00Z">
                    <w:rPr/>
                  </w:rPrChange>
                </w:rPr>
                <w:fldChar w:fldCharType="begin"/>
              </w:r>
              <w:r w:rsidRPr="00CC12A5">
                <w:rPr>
                  <w:color w:val="0070C0"/>
                  <w:rPrChange w:id="1582" w:author="Windows 用户" w:date="2022-01-11T14:57:00Z">
                    <w:rPr/>
                  </w:rPrChange>
                </w:rPr>
                <w:instrText xml:space="preserve"> SEQ </w:instrText>
              </w:r>
              <w:r w:rsidRPr="00CC12A5">
                <w:rPr>
                  <w:rFonts w:hint="eastAsia"/>
                  <w:color w:val="0070C0"/>
                  <w:rPrChange w:id="1583" w:author="Windows 用户" w:date="2022-01-11T14:57:00Z">
                    <w:rPr>
                      <w:rFonts w:hint="eastAsia"/>
                    </w:rPr>
                  </w:rPrChange>
                </w:rPr>
                <w:instrText>第二章公式</w:instrText>
              </w:r>
              <w:r w:rsidRPr="00CC12A5">
                <w:rPr>
                  <w:color w:val="0070C0"/>
                  <w:rPrChange w:id="1584" w:author="Windows 用户" w:date="2022-01-11T14:57:00Z">
                    <w:rPr/>
                  </w:rPrChange>
                </w:rPr>
                <w:instrText xml:space="preserve"> \* ARABIC </w:instrText>
              </w:r>
              <w:r w:rsidRPr="00CC12A5">
                <w:rPr>
                  <w:color w:val="0070C0"/>
                  <w:rPrChange w:id="1585" w:author="Windows 用户" w:date="2022-01-11T14:57:00Z">
                    <w:rPr/>
                  </w:rPrChange>
                </w:rPr>
                <w:fldChar w:fldCharType="separate"/>
              </w:r>
            </w:ins>
            <w:ins w:id="1586" w:author="Windows 用户" w:date="2022-01-12T20:17:00Z">
              <w:r w:rsidR="00B26F87">
                <w:rPr>
                  <w:noProof/>
                  <w:color w:val="0070C0"/>
                </w:rPr>
                <w:t>18</w:t>
              </w:r>
            </w:ins>
            <w:ins w:id="1587" w:author="Windows 用户" w:date="2022-01-11T09:33:00Z">
              <w:r w:rsidRPr="00CC12A5">
                <w:rPr>
                  <w:color w:val="0070C0"/>
                  <w:rPrChange w:id="1588" w:author="Windows 用户" w:date="2022-01-11T14:57:00Z">
                    <w:rPr/>
                  </w:rPrChange>
                </w:rPr>
                <w:fldChar w:fldCharType="end"/>
              </w:r>
              <w:r w:rsidRPr="00CC12A5">
                <w:rPr>
                  <w:color w:val="0070C0"/>
                  <w:rPrChange w:id="1589" w:author="Windows 用户" w:date="2022-01-11T14:57:00Z">
                    <w:rPr/>
                  </w:rPrChange>
                </w:rPr>
                <w:t>)</w:t>
              </w:r>
            </w:ins>
          </w:p>
        </w:tc>
      </w:tr>
    </w:tbl>
    <w:p w14:paraId="113DE1BC" w14:textId="6FEF18E7" w:rsidR="002334C3" w:rsidRPr="00CC12A5" w:rsidRDefault="00C34DE5">
      <w:pPr>
        <w:ind w:firstLine="420"/>
        <w:rPr>
          <w:ins w:id="1590" w:author="Windows 用户" w:date="2022-01-11T09:35:00Z"/>
          <w:color w:val="0070C0"/>
          <w:rPrChange w:id="1591" w:author="Windows 用户" w:date="2022-01-11T14:57:00Z">
            <w:rPr>
              <w:ins w:id="1592" w:author="Windows 用户" w:date="2022-01-11T09:35:00Z"/>
            </w:rPr>
          </w:rPrChange>
        </w:rPr>
        <w:pPrChange w:id="1593" w:author="Windows 用户" w:date="2022-01-11T09:34:00Z">
          <w:pPr>
            <w:ind w:firstLineChars="0" w:firstLine="0"/>
          </w:pPr>
        </w:pPrChange>
      </w:pPr>
      <w:ins w:id="1594" w:author="Windows 用户" w:date="2022-01-11T09:34:00Z">
        <w:r w:rsidRPr="00CC12A5">
          <w:rPr>
            <w:color w:val="0070C0"/>
            <w:rPrChange w:id="1595" w:author="Windows 用户" w:date="2022-01-11T14:57:00Z">
              <w:rPr/>
            </w:rPrChange>
          </w:rPr>
          <w:t>The Lagrangian problem LR(</w:t>
        </w:r>
        <m:oMath>
          <m:r>
            <w:rPr>
              <w:rFonts w:ascii="Cambria Math" w:hAnsi="Cambria Math"/>
              <w:color w:val="0070C0"/>
              <w:rPrChange w:id="1596" w:author="Windows 用户" w:date="2022-01-11T14:57:00Z">
                <w:rPr>
                  <w:rFonts w:ascii="Cambria Math" w:hAnsi="Cambria Math"/>
                </w:rPr>
              </w:rPrChange>
            </w:rPr>
            <m:t>λ</m:t>
          </m:r>
        </m:oMath>
      </w:ins>
      <w:ins w:id="1597" w:author="Windows 用户" w:date="2022-01-11T09:35:00Z">
        <w:r w:rsidR="00981230" w:rsidRPr="00CC12A5">
          <w:rPr>
            <w:color w:val="0070C0"/>
            <w:rPrChange w:id="1598" w:author="Windows 用户" w:date="2022-01-11T14:57:00Z">
              <w:rPr/>
            </w:rPrChange>
          </w:rPr>
          <w:t>)</w:t>
        </w:r>
      </w:ins>
      <w:ins w:id="1599" w:author="Windows 用户" w:date="2022-01-11T10:22:00Z">
        <w:r w:rsidR="00F46634" w:rsidRPr="00CC12A5">
          <w:rPr>
            <w:color w:val="0070C0"/>
            <w:rPrChange w:id="1600" w:author="Windows 用户" w:date="2022-01-11T14:57:00Z">
              <w:rPr/>
            </w:rPrChange>
          </w:rPr>
          <w:t xml:space="preserve"> </w:t>
        </w:r>
      </w:ins>
      <w:ins w:id="1601" w:author="Windows 用户" w:date="2022-01-11T09:34:00Z">
        <w:r w:rsidRPr="00CC12A5">
          <w:rPr>
            <w:color w:val="0070C0"/>
            <w:rPrChange w:id="1602" w:author="Windows 用户" w:date="2022-01-11T14:57:00Z">
              <w:rPr/>
            </w:rPrChange>
          </w:rPr>
          <w:t>consists of (2)-(6), (8), (11)</w:t>
        </w:r>
        <w:r w:rsidR="00981230" w:rsidRPr="00CC12A5">
          <w:rPr>
            <w:color w:val="0070C0"/>
            <w:rPrChange w:id="1603" w:author="Windows 用户" w:date="2022-01-11T14:57:00Z">
              <w:rPr/>
            </w:rPrChange>
          </w:rPr>
          <w:t>, (18)</w:t>
        </w:r>
        <w:r w:rsidRPr="00CC12A5">
          <w:rPr>
            <w:color w:val="0070C0"/>
            <w:rPrChange w:id="1604" w:author="Windows 用户" w:date="2022-01-11T14:57:00Z">
              <w:rPr/>
            </w:rPrChange>
          </w:rPr>
          <w:t>.</w:t>
        </w:r>
      </w:ins>
    </w:p>
    <w:p w14:paraId="6AF30683" w14:textId="4829C24E" w:rsidR="00981230" w:rsidRPr="00CC12A5" w:rsidRDefault="00981230">
      <w:pPr>
        <w:ind w:firstLine="420"/>
        <w:rPr>
          <w:ins w:id="1605" w:author="Windows 用户" w:date="2022-01-11T09:35:00Z"/>
          <w:color w:val="0070C0"/>
          <w:rPrChange w:id="1606" w:author="Windows 用户" w:date="2022-01-11T14:57:00Z">
            <w:rPr>
              <w:ins w:id="1607" w:author="Windows 用户" w:date="2022-01-11T09:35:00Z"/>
            </w:rPr>
          </w:rPrChange>
        </w:rPr>
        <w:pPrChange w:id="1608" w:author="Windows 用户" w:date="2022-01-11T09:34:00Z">
          <w:pPr>
            <w:ind w:firstLineChars="0" w:firstLine="0"/>
          </w:pPr>
        </w:pPrChange>
      </w:pPr>
      <w:ins w:id="1609" w:author="Windows 用户" w:date="2022-01-11T09:35:00Z">
        <w:r w:rsidRPr="00CC12A5">
          <w:rPr>
            <w:color w:val="0070C0"/>
            <w:rPrChange w:id="1610" w:author="Windows 用户" w:date="2022-01-11T14:57:00Z">
              <w:rPr/>
            </w:rPrChange>
          </w:rPr>
          <w:t>In order to obtain the best lower bound of Lagrangian relaxation of the original model, the following Lagrangian dual problem is approximately solved by using the subgradient method:</w:t>
        </w:r>
      </w:ins>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rPr>
          <w:ins w:id="1611" w:author="Windows 用户" w:date="2022-01-11T09:35:00Z"/>
        </w:trPr>
        <w:tc>
          <w:tcPr>
            <w:tcW w:w="7517" w:type="dxa"/>
          </w:tcPr>
          <w:p w14:paraId="72B4B951" w14:textId="7BB52877" w:rsidR="00981230" w:rsidRPr="00CC12A5" w:rsidRDefault="00981230" w:rsidP="004E0903">
            <w:pPr>
              <w:ind w:firstLineChars="0" w:firstLine="0"/>
              <w:jc w:val="center"/>
              <w:rPr>
                <w:ins w:id="1612" w:author="Windows 用户" w:date="2022-01-11T09:35:00Z"/>
                <w:color w:val="0070C0"/>
                <w:rPrChange w:id="1613" w:author="Windows 用户" w:date="2022-01-11T14:57:00Z">
                  <w:rPr>
                    <w:ins w:id="1614" w:author="Windows 用户" w:date="2022-01-11T09:35:00Z"/>
                  </w:rPr>
                </w:rPrChange>
              </w:rPr>
            </w:pPr>
            <w:ins w:id="1615" w:author="Windows 用户" w:date="2022-01-11T09:35:00Z">
              <w:r w:rsidRPr="00CC12A5">
                <w:rPr>
                  <w:color w:val="0070C0"/>
                  <w:rPrChange w:id="1616" w:author="Windows 用户" w:date="2022-01-11T14:57:00Z">
                    <w:rPr/>
                  </w:rPrChange>
                </w:rPr>
                <w:t>LD</w:t>
              </w:r>
            </w:ins>
            <w:ins w:id="1617" w:author="Windows 用户" w:date="2022-01-11T10:22:00Z">
              <w:r w:rsidR="00F46634" w:rsidRPr="00CC12A5">
                <w:rPr>
                  <w:color w:val="0070C0"/>
                  <w:rPrChange w:id="1618" w:author="Windows 用户" w:date="2022-01-11T14:57:00Z">
                    <w:rPr/>
                  </w:rPrChange>
                </w:rPr>
                <w:t xml:space="preserve">: </w:t>
              </w:r>
            </w:ins>
            <w:ins w:id="1619" w:author="Windows 用户" w:date="2022-01-11T09:35:00Z">
              <w:r w:rsidRPr="00CC12A5">
                <w:rPr>
                  <w:color w:val="0070C0"/>
                  <w:rPrChange w:id="1620" w:author="Windows 用户" w:date="2022-01-11T14:57:00Z">
                    <w:rPr/>
                  </w:rPrChange>
                </w:rPr>
                <w:t>Maximize LR(</w:t>
              </w:r>
              <m:oMath>
                <m:r>
                  <w:rPr>
                    <w:rFonts w:ascii="Cambria Math" w:hAnsi="Cambria Math"/>
                    <w:color w:val="0070C0"/>
                    <w:rPrChange w:id="1621" w:author="Windows 用户" w:date="2022-01-11T14:57:00Z">
                      <w:rPr>
                        <w:rFonts w:ascii="Cambria Math" w:hAnsi="Cambria Math"/>
                      </w:rPr>
                    </w:rPrChange>
                  </w:rPr>
                  <m:t>λ</m:t>
                </m:r>
              </m:oMath>
            </w:ins>
            <w:ins w:id="1622" w:author="Windows 用户" w:date="2022-01-11T14:54:00Z">
              <w:r w:rsidR="00CC12A5" w:rsidRPr="00CC12A5">
                <w:rPr>
                  <w:color w:val="0070C0"/>
                  <w:rPrChange w:id="1623" w:author="Windows 用户" w:date="2022-01-11T14:57:00Z">
                    <w:rPr/>
                  </w:rPrChange>
                </w:rPr>
                <w:t>)</w:t>
              </w:r>
            </w:ins>
          </w:p>
        </w:tc>
        <w:tc>
          <w:tcPr>
            <w:tcW w:w="566" w:type="dxa"/>
          </w:tcPr>
          <w:p w14:paraId="1A365901" w14:textId="015F7BF9" w:rsidR="00981230" w:rsidRPr="00CC12A5" w:rsidRDefault="00981230" w:rsidP="004E0903">
            <w:pPr>
              <w:ind w:firstLineChars="0" w:firstLine="0"/>
              <w:rPr>
                <w:ins w:id="1624" w:author="Windows 用户" w:date="2022-01-11T09:35:00Z"/>
                <w:color w:val="0070C0"/>
                <w:rPrChange w:id="1625" w:author="Windows 用户" w:date="2022-01-11T14:57:00Z">
                  <w:rPr>
                    <w:ins w:id="1626" w:author="Windows 用户" w:date="2022-01-11T09:35:00Z"/>
                  </w:rPr>
                </w:rPrChange>
              </w:rPr>
            </w:pPr>
            <w:bookmarkStart w:id="1627" w:name="式1"/>
            <w:ins w:id="1628" w:author="Windows 用户" w:date="2022-01-11T09:35:00Z">
              <w:r w:rsidRPr="00CC12A5">
                <w:rPr>
                  <w:color w:val="0070C0"/>
                  <w:rPrChange w:id="1629" w:author="Windows 用户" w:date="2022-01-11T14:57:00Z">
                    <w:rPr/>
                  </w:rPrChange>
                </w:rPr>
                <w:t>(</w:t>
              </w:r>
              <w:r w:rsidRPr="00CC12A5">
                <w:rPr>
                  <w:color w:val="0070C0"/>
                  <w:rPrChange w:id="1630" w:author="Windows 用户" w:date="2022-01-11T14:57:00Z">
                    <w:rPr/>
                  </w:rPrChange>
                </w:rPr>
                <w:fldChar w:fldCharType="begin"/>
              </w:r>
              <w:r w:rsidRPr="00CC12A5">
                <w:rPr>
                  <w:color w:val="0070C0"/>
                  <w:rPrChange w:id="1631" w:author="Windows 用户" w:date="2022-01-11T14:57:00Z">
                    <w:rPr/>
                  </w:rPrChange>
                </w:rPr>
                <w:instrText xml:space="preserve"> SEQ </w:instrText>
              </w:r>
              <w:r w:rsidRPr="00CC12A5">
                <w:rPr>
                  <w:rFonts w:hint="eastAsia"/>
                  <w:color w:val="0070C0"/>
                  <w:rPrChange w:id="1632" w:author="Windows 用户" w:date="2022-01-11T14:57:00Z">
                    <w:rPr>
                      <w:rFonts w:hint="eastAsia"/>
                    </w:rPr>
                  </w:rPrChange>
                </w:rPr>
                <w:instrText>第二章公式</w:instrText>
              </w:r>
              <w:r w:rsidRPr="00CC12A5">
                <w:rPr>
                  <w:color w:val="0070C0"/>
                  <w:rPrChange w:id="1633" w:author="Windows 用户" w:date="2022-01-11T14:57:00Z">
                    <w:rPr/>
                  </w:rPrChange>
                </w:rPr>
                <w:instrText xml:space="preserve"> \* ARABIC </w:instrText>
              </w:r>
              <w:r w:rsidRPr="00CC12A5">
                <w:rPr>
                  <w:color w:val="0070C0"/>
                  <w:rPrChange w:id="1634" w:author="Windows 用户" w:date="2022-01-11T14:57:00Z">
                    <w:rPr/>
                  </w:rPrChange>
                </w:rPr>
                <w:fldChar w:fldCharType="separate"/>
              </w:r>
            </w:ins>
            <w:ins w:id="1635" w:author="Windows 用户" w:date="2022-01-12T20:17:00Z">
              <w:r w:rsidR="00B26F87">
                <w:rPr>
                  <w:noProof/>
                  <w:color w:val="0070C0"/>
                </w:rPr>
                <w:t>19</w:t>
              </w:r>
            </w:ins>
            <w:ins w:id="1636" w:author="Windows 用户" w:date="2022-01-11T09:35:00Z">
              <w:r w:rsidRPr="00CC12A5">
                <w:rPr>
                  <w:color w:val="0070C0"/>
                  <w:rPrChange w:id="1637" w:author="Windows 用户" w:date="2022-01-11T14:57:00Z">
                    <w:rPr/>
                  </w:rPrChange>
                </w:rPr>
                <w:fldChar w:fldCharType="end"/>
              </w:r>
              <w:r w:rsidRPr="00CC12A5">
                <w:rPr>
                  <w:color w:val="0070C0"/>
                  <w:rPrChange w:id="1638" w:author="Windows 用户" w:date="2022-01-11T14:57:00Z">
                    <w:rPr/>
                  </w:rPrChange>
                </w:rPr>
                <w:t>)</w:t>
              </w:r>
              <w:bookmarkEnd w:id="1627"/>
            </w:ins>
          </w:p>
        </w:tc>
      </w:tr>
    </w:tbl>
    <w:p w14:paraId="05100E72" w14:textId="39C26799" w:rsidR="00981230" w:rsidRPr="00CC12A5" w:rsidRDefault="00234AB5">
      <w:pPr>
        <w:ind w:firstLine="420"/>
        <w:rPr>
          <w:ins w:id="1639" w:author="Windows 用户" w:date="2022-01-11T09:39:00Z"/>
          <w:color w:val="0070C0"/>
          <w:rPrChange w:id="1640" w:author="Windows 用户" w:date="2022-01-11T14:57:00Z">
            <w:rPr>
              <w:ins w:id="1641" w:author="Windows 用户" w:date="2022-01-11T09:39:00Z"/>
            </w:rPr>
          </w:rPrChange>
        </w:rPr>
        <w:pPrChange w:id="1642" w:author="Windows 用户" w:date="2022-01-11T09:34:00Z">
          <w:pPr>
            <w:ind w:firstLineChars="0" w:firstLine="0"/>
          </w:pPr>
        </w:pPrChange>
      </w:pPr>
      <w:ins w:id="1643" w:author="Windows 用户" w:date="2022-01-11T09:39:00Z">
        <w:r w:rsidRPr="00CC12A5">
          <w:rPr>
            <w:color w:val="0070C0"/>
            <w:rPrChange w:id="1644" w:author="Windows 用户" w:date="2022-01-11T14:57:00Z">
              <w:rPr/>
            </w:rPrChange>
          </w:rPr>
          <w:t>In each iteration of the algorithm, the Lagrangian coefficients need to be updated as follows:</w:t>
        </w:r>
      </w:ins>
    </w:p>
    <w:p w14:paraId="720D2262" w14:textId="6D5B71DB" w:rsidR="001679B2" w:rsidRPr="00CC12A5" w:rsidRDefault="001679B2">
      <w:pPr>
        <w:pStyle w:val="ad"/>
        <w:numPr>
          <w:ilvl w:val="0"/>
          <w:numId w:val="10"/>
        </w:numPr>
        <w:ind w:firstLineChars="0"/>
        <w:rPr>
          <w:ins w:id="1645" w:author="Windows 用户" w:date="2022-01-11T09:41:00Z"/>
          <w:color w:val="0070C0"/>
          <w:rPrChange w:id="1646" w:author="Windows 用户" w:date="2022-01-11T14:57:00Z">
            <w:rPr>
              <w:ins w:id="1647" w:author="Windows 用户" w:date="2022-01-11T09:41:00Z"/>
              <w:iCs/>
              <w:color w:val="000000" w:themeColor="text1"/>
              <w:kern w:val="24"/>
            </w:rPr>
          </w:rPrChange>
        </w:rPr>
        <w:pPrChange w:id="1648" w:author="Windows 用户" w:date="2022-01-11T09:41:00Z">
          <w:pPr>
            <w:ind w:firstLineChars="0" w:firstLine="0"/>
          </w:pPr>
        </w:pPrChange>
      </w:pPr>
      <w:ins w:id="1649" w:author="Windows 用户" w:date="2022-01-11T09:40:00Z">
        <w:r w:rsidRPr="00CC12A5">
          <w:rPr>
            <w:color w:val="0070C0"/>
            <w:rPrChange w:id="1650" w:author="Windows 用户" w:date="2022-01-11T14:57:00Z">
              <w:rPr/>
            </w:rPrChange>
          </w:rPr>
          <w:t xml:space="preserve">The subgradient values ​​for each relaxed constraint related to resource </w:t>
        </w:r>
      </w:ins>
      <m:oMath>
        <m:r>
          <w:ins w:id="1651" w:author="Windows 用户" w:date="2022-01-11T10:01:00Z">
            <w:rPr>
              <w:rFonts w:ascii="Cambria Math" w:hAnsi="Cambria Math"/>
              <w:color w:val="0070C0"/>
              <w:rPrChange w:id="1652" w:author="Windows 用户" w:date="2022-01-11T14:57:00Z">
                <w:rPr>
                  <w:rFonts w:ascii="Cambria Math" w:hAnsi="Cambria Math"/>
                </w:rPr>
              </w:rPrChange>
            </w:rPr>
            <m:t>k</m:t>
          </w:ins>
        </m:r>
      </m:oMath>
      <w:ins w:id="1653" w:author="Windows 用户" w:date="2022-01-11T09:40:00Z">
        <w:r w:rsidRPr="00CC12A5">
          <w:rPr>
            <w:color w:val="0070C0"/>
            <w:rPrChange w:id="1654" w:author="Windows 用户" w:date="2022-01-11T14:57:00Z">
              <w:rPr/>
            </w:rPrChange>
          </w:rPr>
          <w:t xml:space="preserve"> and time period</w:t>
        </w:r>
      </w:ins>
      <w:ins w:id="1655" w:author="Windows 用户" w:date="2022-01-11T10:01:00Z">
        <w:r w:rsidR="00AC5D65" w:rsidRPr="00CC12A5">
          <w:rPr>
            <w:color w:val="0070C0"/>
            <w:rPrChange w:id="1656" w:author="Windows 用户" w:date="2022-01-11T14:57:00Z">
              <w:rPr/>
            </w:rPrChange>
          </w:rPr>
          <w:t xml:space="preserve"> </w:t>
        </w:r>
        <m:oMath>
          <m:r>
            <w:rPr>
              <w:rFonts w:ascii="Cambria Math" w:hAnsi="Cambria Math"/>
              <w:color w:val="0070C0"/>
              <w:rPrChange w:id="1657" w:author="Windows 用户" w:date="2022-01-11T14:57:00Z">
                <w:rPr>
                  <w:rFonts w:ascii="Cambria Math" w:hAnsi="Cambria Math"/>
                </w:rPr>
              </w:rPrChange>
            </w:rPr>
            <m:t>t</m:t>
          </m:r>
        </m:oMath>
      </w:ins>
      <w:ins w:id="1658" w:author="Windows 用户" w:date="2022-01-11T09:42:00Z">
        <w:r w:rsidRPr="00CC12A5">
          <w:rPr>
            <w:color w:val="0070C0"/>
            <w:rPrChange w:id="1659" w:author="Windows 用户" w:date="2022-01-11T14:57:00Z">
              <w:rPr/>
            </w:rPrChange>
          </w:rPr>
          <w:t xml:space="preserve"> is determined as</w:t>
        </w:r>
      </w:ins>
      <m:oMath>
        <m:r>
          <w:ins w:id="1660" w:author="Windows 用户" w:date="2022-01-11T09:41:00Z">
            <w:rPr>
              <w:rFonts w:ascii="Cambria Math" w:eastAsiaTheme="minorEastAsia" w:hAnsi="Cambria Math"/>
              <w:color w:val="0070C0"/>
              <w:kern w:val="24"/>
              <w:rPrChange w:id="1661" w:author="Windows 用户" w:date="2022-01-11T14:57:00Z">
                <w:rPr/>
              </w:rPrChange>
            </w:rPr>
            <m:t xml:space="preserve"> </m:t>
          </w:ins>
        </m:r>
        <m:sSub>
          <m:sSubPr>
            <m:ctrlPr>
              <w:ins w:id="1662" w:author="Windows 用户" w:date="2022-01-11T09:41:00Z">
                <w:rPr>
                  <w:rFonts w:ascii="Cambria Math" w:eastAsiaTheme="minorEastAsia" w:hAnsi="Cambria Math"/>
                  <w:i/>
                  <w:iCs/>
                  <w:color w:val="0070C0"/>
                  <w:kern w:val="24"/>
                </w:rPr>
              </w:ins>
            </m:ctrlPr>
          </m:sSubPr>
          <m:e>
            <m:r>
              <w:ins w:id="1663" w:author="Windows 用户" w:date="2022-01-11T09:41:00Z">
                <w:rPr>
                  <w:rFonts w:ascii="Cambria Math" w:eastAsiaTheme="minorEastAsia" w:hAnsi="Cambria Math"/>
                  <w:color w:val="0070C0"/>
                  <w:kern w:val="24"/>
                  <w:rPrChange w:id="1664" w:author="Windows 用户" w:date="2022-01-11T14:57:00Z">
                    <w:rPr/>
                  </w:rPrChange>
                </w:rPr>
                <m:t>SG</m:t>
              </w:ins>
            </m:r>
          </m:e>
          <m:sub>
            <m:r>
              <w:ins w:id="1665" w:author="Windows 用户" w:date="2022-01-11T09:41:00Z">
                <w:rPr>
                  <w:rFonts w:ascii="Cambria Math" w:eastAsiaTheme="minorEastAsia" w:hAnsi="Cambria Math"/>
                  <w:color w:val="0070C0"/>
                  <w:kern w:val="24"/>
                  <w:rPrChange w:id="1666" w:author="Windows 用户" w:date="2022-01-11T14:57:00Z">
                    <w:rPr/>
                  </w:rPrChange>
                </w:rPr>
                <m:t>kt</m:t>
              </w:ins>
            </m:r>
          </m:sub>
        </m:sSub>
        <m:r>
          <w:ins w:id="1667" w:author="Windows 用户" w:date="2022-01-11T09:41:00Z">
            <w:rPr>
              <w:rFonts w:ascii="Cambria Math" w:eastAsiaTheme="minorEastAsia" w:hAnsi="Cambria Math"/>
              <w:color w:val="0070C0"/>
              <w:kern w:val="24"/>
              <w:rPrChange w:id="1668" w:author="Windows 用户" w:date="2022-01-11T14:57:00Z">
                <w:rPr/>
              </w:rPrChange>
            </w:rPr>
            <m:t>=</m:t>
          </w:ins>
        </m:r>
        <m:nary>
          <m:naryPr>
            <m:chr m:val="∑"/>
            <m:limLoc m:val="subSup"/>
            <m:supHide m:val="1"/>
            <m:ctrlPr>
              <w:ins w:id="1669" w:author="Windows 用户" w:date="2022-01-11T09:41:00Z">
                <w:rPr>
                  <w:rFonts w:ascii="Cambria Math" w:eastAsiaTheme="minorEastAsia" w:hAnsi="Cambria Math"/>
                  <w:i/>
                  <w:iCs/>
                  <w:color w:val="0070C0"/>
                  <w:kern w:val="24"/>
                </w:rPr>
              </w:ins>
            </m:ctrlPr>
          </m:naryPr>
          <m:sub>
            <m:r>
              <w:ins w:id="1670" w:author="Windows 用户" w:date="2022-01-11T09:41:00Z">
                <w:rPr>
                  <w:rFonts w:ascii="Cambria Math" w:eastAsiaTheme="minorEastAsia" w:hAnsi="Cambria Math"/>
                  <w:color w:val="0070C0"/>
                  <w:kern w:val="24"/>
                  <w:rPrChange w:id="1671" w:author="Windows 用户" w:date="2022-01-11T14:57:00Z">
                    <w:rPr/>
                  </w:rPrChange>
                </w:rPr>
                <m:t>i</m:t>
              </w:ins>
            </m:r>
            <m:r>
              <w:ins w:id="1672" w:author="Windows 用户" w:date="2022-01-11T09:41:00Z">
                <m:rPr>
                  <m:sty m:val="p"/>
                </m:rPr>
                <w:rPr>
                  <w:rFonts w:ascii="Cambria Math" w:eastAsiaTheme="minorEastAsia" w:hAnsi="Cambria Math" w:hint="eastAsia"/>
                  <w:color w:val="0070C0"/>
                  <w:kern w:val="24"/>
                  <w:rPrChange w:id="1673" w:author="Windows 用户" w:date="2022-01-11T14:57:00Z">
                    <w:rPr>
                      <w:rFonts w:hint="eastAsia"/>
                    </w:rPr>
                  </w:rPrChange>
                </w:rPr>
                <m:t>∈</m:t>
              </w:ins>
            </m:r>
            <m:r>
              <w:ins w:id="1674" w:author="Windows 用户" w:date="2022-01-11T09:41:00Z">
                <w:rPr>
                  <w:rFonts w:ascii="Cambria Math" w:eastAsiaTheme="minorEastAsia" w:hAnsi="Cambria Math"/>
                  <w:color w:val="0070C0"/>
                  <w:kern w:val="24"/>
                  <w:rPrChange w:id="1675" w:author="Windows 用户" w:date="2022-01-11T14:57:00Z">
                    <w:rPr/>
                  </w:rPrChange>
                </w:rPr>
                <m:t>N</m:t>
              </w:ins>
            </m:r>
          </m:sub>
          <m:sup/>
          <m:e>
            <m:sSub>
              <m:sSubPr>
                <m:ctrlPr>
                  <w:ins w:id="1676" w:author="Windows 用户" w:date="2022-01-11T09:41:00Z">
                    <w:rPr>
                      <w:rFonts w:ascii="Cambria Math" w:eastAsiaTheme="minorEastAsia" w:hAnsi="Cambria Math"/>
                      <w:i/>
                      <w:iCs/>
                      <w:color w:val="0070C0"/>
                      <w:kern w:val="24"/>
                    </w:rPr>
                  </w:ins>
                </m:ctrlPr>
              </m:sSubPr>
              <m:e>
                <m:r>
                  <w:ins w:id="1677" w:author="Windows 用户" w:date="2022-01-11T09:41:00Z">
                    <w:rPr>
                      <w:rFonts w:ascii="Cambria Math" w:eastAsiaTheme="minorEastAsia" w:hAnsi="Cambria Math"/>
                      <w:color w:val="0070C0"/>
                      <w:kern w:val="24"/>
                      <w:rPrChange w:id="1678" w:author="Windows 用户" w:date="2022-01-11T14:57:00Z">
                        <w:rPr/>
                      </w:rPrChange>
                    </w:rPr>
                    <m:t>r</m:t>
                  </w:ins>
                </m:r>
              </m:e>
              <m:sub>
                <m:r>
                  <w:ins w:id="1679" w:author="Windows 用户" w:date="2022-01-11T09:41:00Z">
                    <w:rPr>
                      <w:rFonts w:ascii="Cambria Math" w:eastAsiaTheme="minorEastAsia" w:hAnsi="Cambria Math"/>
                      <w:color w:val="0070C0"/>
                      <w:kern w:val="24"/>
                      <w:rPrChange w:id="1680" w:author="Windows 用户" w:date="2022-01-11T14:57:00Z">
                        <w:rPr/>
                      </w:rPrChange>
                    </w:rPr>
                    <m:t>ik</m:t>
                  </w:ins>
                </m:r>
              </m:sub>
            </m:sSub>
            <m:nary>
              <m:naryPr>
                <m:chr m:val="∑"/>
                <m:limLoc m:val="subSup"/>
                <m:ctrlPr>
                  <w:ins w:id="1681" w:author="Windows 用户" w:date="2022-01-11T09:41:00Z">
                    <w:rPr>
                      <w:rFonts w:ascii="Cambria Math" w:eastAsiaTheme="minorEastAsia" w:hAnsi="Cambria Math"/>
                      <w:i/>
                      <w:iCs/>
                      <w:color w:val="0070C0"/>
                      <w:kern w:val="24"/>
                    </w:rPr>
                  </w:ins>
                </m:ctrlPr>
              </m:naryPr>
              <m:sub>
                <m:r>
                  <w:ins w:id="1682" w:author="Windows 用户" w:date="2022-01-11T09:41:00Z">
                    <w:rPr>
                      <w:rFonts w:ascii="Cambria Math" w:eastAsiaTheme="minorEastAsia" w:hAnsi="Cambria Math"/>
                      <w:color w:val="0070C0"/>
                      <w:kern w:val="24"/>
                      <w:rPrChange w:id="1683" w:author="Windows 用户" w:date="2022-01-11T14:57:00Z">
                        <w:rPr/>
                      </w:rPrChange>
                    </w:rPr>
                    <m:t>τ=</m:t>
                  </w:ins>
                </m:r>
                <m:func>
                  <m:funcPr>
                    <m:ctrlPr>
                      <w:ins w:id="1684" w:author="Windows 用户" w:date="2022-01-11T09:41:00Z">
                        <w:rPr>
                          <w:rFonts w:ascii="Cambria Math" w:eastAsiaTheme="minorEastAsia" w:hAnsi="Cambria Math"/>
                          <w:i/>
                          <w:iCs/>
                          <w:color w:val="0070C0"/>
                          <w:kern w:val="24"/>
                        </w:rPr>
                      </w:ins>
                    </m:ctrlPr>
                  </m:funcPr>
                  <m:fName>
                    <m:r>
                      <w:ins w:id="1685" w:author="Windows 用户" w:date="2022-01-11T09:41:00Z">
                        <m:rPr>
                          <m:sty m:val="p"/>
                        </m:rPr>
                        <w:rPr>
                          <w:rFonts w:ascii="Cambria Math" w:eastAsiaTheme="minorEastAsia" w:hAnsi="Cambria Math"/>
                          <w:color w:val="0070C0"/>
                          <w:kern w:val="24"/>
                          <w:rPrChange w:id="1686" w:author="Windows 用户" w:date="2022-01-11T14:57:00Z">
                            <w:rPr/>
                          </w:rPrChange>
                        </w:rPr>
                        <m:t>max</m:t>
                      </w:ins>
                    </m:r>
                  </m:fName>
                  <m:e>
                    <m:d>
                      <m:dPr>
                        <m:begChr m:val="{"/>
                        <m:endChr m:val="}"/>
                        <m:ctrlPr>
                          <w:ins w:id="1687" w:author="Windows 用户" w:date="2022-01-11T09:41:00Z">
                            <w:rPr>
                              <w:rFonts w:ascii="Cambria Math" w:eastAsiaTheme="minorEastAsia" w:hAnsi="Cambria Math"/>
                              <w:i/>
                              <w:iCs/>
                              <w:color w:val="0070C0"/>
                              <w:kern w:val="24"/>
                            </w:rPr>
                          </w:ins>
                        </m:ctrlPr>
                      </m:dPr>
                      <m:e>
                        <m:sSub>
                          <m:sSubPr>
                            <m:ctrlPr>
                              <w:ins w:id="1688" w:author="Windows 用户" w:date="2022-01-11T09:41:00Z">
                                <w:rPr>
                                  <w:rFonts w:ascii="Cambria Math" w:eastAsiaTheme="minorEastAsia" w:hAnsi="Cambria Math"/>
                                  <w:i/>
                                  <w:iCs/>
                                  <w:color w:val="0070C0"/>
                                  <w:kern w:val="24"/>
                                </w:rPr>
                              </w:ins>
                            </m:ctrlPr>
                          </m:sSubPr>
                          <m:e>
                            <m:r>
                              <w:ins w:id="1689" w:author="Windows 用户" w:date="2022-01-11T09:41:00Z">
                                <w:rPr>
                                  <w:rFonts w:ascii="Cambria Math" w:eastAsiaTheme="minorEastAsia" w:hAnsi="Cambria Math"/>
                                  <w:color w:val="0070C0"/>
                                  <w:kern w:val="24"/>
                                  <w:rPrChange w:id="1690" w:author="Windows 用户" w:date="2022-01-11T14:57:00Z">
                                    <w:rPr/>
                                  </w:rPrChange>
                                </w:rPr>
                                <m:t>es</m:t>
                              </w:ins>
                            </m:r>
                          </m:e>
                          <m:sub>
                            <m:r>
                              <w:ins w:id="1691" w:author="Windows 用户" w:date="2022-01-11T09:41:00Z">
                                <w:rPr>
                                  <w:rFonts w:ascii="Cambria Math" w:eastAsiaTheme="minorEastAsia" w:hAnsi="Cambria Math"/>
                                  <w:color w:val="0070C0"/>
                                  <w:kern w:val="24"/>
                                  <w:rPrChange w:id="1692" w:author="Windows 用户" w:date="2022-01-11T14:57:00Z">
                                    <w:rPr/>
                                  </w:rPrChange>
                                </w:rPr>
                                <m:t>i</m:t>
                              </w:ins>
                            </m:r>
                          </m:sub>
                        </m:sSub>
                        <m:r>
                          <w:ins w:id="1693" w:author="Windows 用户" w:date="2022-01-11T09:41:00Z">
                            <m:rPr>
                              <m:sty m:val="p"/>
                            </m:rPr>
                            <w:rPr>
                              <w:rFonts w:ascii="Cambria Math" w:eastAsiaTheme="minorEastAsia" w:hAnsi="Cambria Math"/>
                              <w:color w:val="0070C0"/>
                              <w:kern w:val="24"/>
                              <w:rPrChange w:id="1694" w:author="Windows 用户" w:date="2022-01-11T14:57:00Z">
                                <w:rPr/>
                              </w:rPrChange>
                            </w:rPr>
                            <m:t>,</m:t>
                          </w:ins>
                        </m:r>
                        <m:r>
                          <w:ins w:id="1695" w:author="Windows 用户" w:date="2022-01-11T09:41:00Z">
                            <w:rPr>
                              <w:rFonts w:ascii="Cambria Math" w:eastAsiaTheme="minorEastAsia" w:hAnsi="Cambria Math"/>
                              <w:color w:val="0070C0"/>
                              <w:kern w:val="24"/>
                              <w:rPrChange w:id="1696" w:author="Windows 用户" w:date="2022-01-11T14:57:00Z">
                                <w:rPr/>
                              </w:rPrChange>
                            </w:rPr>
                            <m:t>t-</m:t>
                          </w:ins>
                        </m:r>
                        <m:sSub>
                          <m:sSubPr>
                            <m:ctrlPr>
                              <w:ins w:id="1697" w:author="Windows 用户" w:date="2022-01-11T09:41:00Z">
                                <w:rPr>
                                  <w:rFonts w:ascii="Cambria Math" w:eastAsiaTheme="minorEastAsia" w:hAnsi="Cambria Math"/>
                                  <w:i/>
                                  <w:iCs/>
                                  <w:color w:val="0070C0"/>
                                  <w:kern w:val="24"/>
                                </w:rPr>
                              </w:ins>
                            </m:ctrlPr>
                          </m:sSubPr>
                          <m:e>
                            <m:r>
                              <w:ins w:id="1698" w:author="Windows 用户" w:date="2022-01-11T09:41:00Z">
                                <w:rPr>
                                  <w:rFonts w:ascii="Cambria Math" w:eastAsiaTheme="minorEastAsia" w:hAnsi="Cambria Math"/>
                                  <w:color w:val="0070C0"/>
                                  <w:kern w:val="24"/>
                                  <w:rPrChange w:id="1699" w:author="Windows 用户" w:date="2022-01-11T14:57:00Z">
                                    <w:rPr/>
                                  </w:rPrChange>
                                </w:rPr>
                                <m:t>d</m:t>
                              </w:ins>
                            </m:r>
                          </m:e>
                          <m:sub>
                            <m:r>
                              <w:ins w:id="1700" w:author="Windows 用户" w:date="2022-01-11T09:41:00Z">
                                <w:rPr>
                                  <w:rFonts w:ascii="Cambria Math" w:eastAsiaTheme="minorEastAsia" w:hAnsi="Cambria Math"/>
                                  <w:color w:val="0070C0"/>
                                  <w:kern w:val="24"/>
                                  <w:rPrChange w:id="1701" w:author="Windows 用户" w:date="2022-01-11T14:57:00Z">
                                    <w:rPr/>
                                  </w:rPrChange>
                                </w:rPr>
                                <m:t>i</m:t>
                              </w:ins>
                            </m:r>
                          </m:sub>
                        </m:sSub>
                        <m:r>
                          <w:ins w:id="1702" w:author="Windows 用户" w:date="2022-01-11T09:41:00Z">
                            <m:rPr>
                              <m:sty m:val="p"/>
                            </m:rPr>
                            <w:rPr>
                              <w:rFonts w:ascii="Cambria Math" w:eastAsiaTheme="minorEastAsia" w:hAnsi="Cambria Math"/>
                              <w:color w:val="0070C0"/>
                              <w:kern w:val="24"/>
                              <w:rPrChange w:id="1703" w:author="Windows 用户" w:date="2022-01-11T14:57:00Z">
                                <w:rPr/>
                              </w:rPrChange>
                            </w:rPr>
                            <m:t>+1</m:t>
                          </w:ins>
                        </m:r>
                      </m:e>
                    </m:d>
                  </m:e>
                </m:func>
              </m:sub>
              <m:sup>
                <m:func>
                  <m:funcPr>
                    <m:ctrlPr>
                      <w:ins w:id="1704" w:author="Windows 用户" w:date="2022-01-11T09:41:00Z">
                        <w:rPr>
                          <w:rFonts w:ascii="Cambria Math" w:eastAsiaTheme="minorEastAsia" w:hAnsi="Cambria Math"/>
                          <w:i/>
                          <w:iCs/>
                          <w:color w:val="0070C0"/>
                          <w:kern w:val="24"/>
                        </w:rPr>
                      </w:ins>
                    </m:ctrlPr>
                  </m:funcPr>
                  <m:fName>
                    <m:r>
                      <w:ins w:id="1705" w:author="Windows 用户" w:date="2022-01-11T09:41:00Z">
                        <m:rPr>
                          <m:sty m:val="p"/>
                        </m:rPr>
                        <w:rPr>
                          <w:rFonts w:ascii="Cambria Math" w:eastAsiaTheme="minorEastAsia" w:hAnsi="Cambria Math"/>
                          <w:color w:val="0070C0"/>
                          <w:kern w:val="24"/>
                          <w:rPrChange w:id="1706" w:author="Windows 用户" w:date="2022-01-11T14:57:00Z">
                            <w:rPr/>
                          </w:rPrChange>
                        </w:rPr>
                        <m:t>min</m:t>
                      </w:ins>
                    </m:r>
                  </m:fName>
                  <m:e>
                    <m:d>
                      <m:dPr>
                        <m:begChr m:val="{"/>
                        <m:endChr m:val="}"/>
                        <m:ctrlPr>
                          <w:ins w:id="1707" w:author="Windows 用户" w:date="2022-01-11T09:41:00Z">
                            <w:rPr>
                              <w:rFonts w:ascii="Cambria Math" w:eastAsiaTheme="minorEastAsia" w:hAnsi="Cambria Math"/>
                              <w:i/>
                              <w:iCs/>
                              <w:color w:val="0070C0"/>
                              <w:kern w:val="24"/>
                            </w:rPr>
                          </w:ins>
                        </m:ctrlPr>
                      </m:dPr>
                      <m:e>
                        <m:r>
                          <w:ins w:id="1708" w:author="Windows 用户" w:date="2022-01-11T09:41:00Z">
                            <w:rPr>
                              <w:rFonts w:ascii="Cambria Math" w:eastAsiaTheme="minorEastAsia" w:hAnsi="Cambria Math"/>
                              <w:color w:val="0070C0"/>
                              <w:kern w:val="24"/>
                              <w:rPrChange w:id="1709" w:author="Windows 用户" w:date="2022-01-11T14:57:00Z">
                                <w:rPr/>
                              </w:rPrChange>
                            </w:rPr>
                            <m:t>t</m:t>
                          </w:ins>
                        </m:r>
                        <m:r>
                          <w:ins w:id="1710" w:author="Windows 用户" w:date="2022-01-11T09:41:00Z">
                            <m:rPr>
                              <m:sty m:val="p"/>
                            </m:rPr>
                            <w:rPr>
                              <w:rFonts w:ascii="Cambria Math" w:eastAsiaTheme="minorEastAsia" w:hAnsi="Cambria Math"/>
                              <w:color w:val="0070C0"/>
                              <w:kern w:val="24"/>
                              <w:rPrChange w:id="1711" w:author="Windows 用户" w:date="2022-01-11T14:57:00Z">
                                <w:rPr/>
                              </w:rPrChange>
                            </w:rPr>
                            <m:t>,</m:t>
                          </w:ins>
                        </m:r>
                        <m:sSub>
                          <m:sSubPr>
                            <m:ctrlPr>
                              <w:ins w:id="1712" w:author="Windows 用户" w:date="2022-01-11T09:41:00Z">
                                <w:rPr>
                                  <w:rFonts w:ascii="Cambria Math" w:eastAsiaTheme="minorEastAsia" w:hAnsi="Cambria Math"/>
                                  <w:i/>
                                  <w:iCs/>
                                  <w:color w:val="0070C0"/>
                                  <w:kern w:val="24"/>
                                </w:rPr>
                              </w:ins>
                            </m:ctrlPr>
                          </m:sSubPr>
                          <m:e>
                            <m:r>
                              <w:ins w:id="1713" w:author="Windows 用户" w:date="2022-01-11T09:41:00Z">
                                <w:rPr>
                                  <w:rFonts w:ascii="Cambria Math" w:eastAsiaTheme="minorEastAsia" w:hAnsi="Cambria Math"/>
                                  <w:color w:val="0070C0"/>
                                  <w:kern w:val="24"/>
                                  <w:rPrChange w:id="1714" w:author="Windows 用户" w:date="2022-01-11T14:57:00Z">
                                    <w:rPr/>
                                  </w:rPrChange>
                                </w:rPr>
                                <m:t>ls</m:t>
                              </w:ins>
                            </m:r>
                          </m:e>
                          <m:sub>
                            <m:r>
                              <w:ins w:id="1715" w:author="Windows 用户" w:date="2022-01-11T09:41:00Z">
                                <w:rPr>
                                  <w:rFonts w:ascii="Cambria Math" w:eastAsiaTheme="minorEastAsia" w:hAnsi="Cambria Math"/>
                                  <w:color w:val="0070C0"/>
                                  <w:kern w:val="24"/>
                                  <w:rPrChange w:id="1716" w:author="Windows 用户" w:date="2022-01-11T14:57:00Z">
                                    <w:rPr/>
                                  </w:rPrChange>
                                </w:rPr>
                                <m:t>i</m:t>
                              </w:ins>
                            </m:r>
                          </m:sub>
                        </m:sSub>
                      </m:e>
                    </m:d>
                  </m:e>
                </m:func>
              </m:sup>
              <m:e>
                <m:sSub>
                  <m:sSubPr>
                    <m:ctrlPr>
                      <w:ins w:id="1717" w:author="Windows 用户" w:date="2022-01-11T09:41:00Z">
                        <w:rPr>
                          <w:rFonts w:ascii="Cambria Math" w:eastAsiaTheme="minorEastAsia" w:hAnsi="Cambria Math"/>
                          <w:i/>
                          <w:iCs/>
                          <w:color w:val="0070C0"/>
                          <w:kern w:val="24"/>
                        </w:rPr>
                      </w:ins>
                    </m:ctrlPr>
                  </m:sSubPr>
                  <m:e>
                    <m:r>
                      <w:ins w:id="1718" w:author="Windows 用户" w:date="2022-01-11T09:41:00Z">
                        <w:rPr>
                          <w:rFonts w:ascii="Cambria Math" w:eastAsiaTheme="minorEastAsia" w:hAnsi="Cambria Math"/>
                          <w:color w:val="0070C0"/>
                          <w:kern w:val="24"/>
                          <w:rPrChange w:id="1719" w:author="Windows 用户" w:date="2022-01-11T14:57:00Z">
                            <w:rPr/>
                          </w:rPrChange>
                        </w:rPr>
                        <m:t>x</m:t>
                      </w:ins>
                    </m:r>
                  </m:e>
                  <m:sub>
                    <m:r>
                      <w:ins w:id="1720" w:author="Windows 用户" w:date="2022-01-11T09:41:00Z">
                        <w:rPr>
                          <w:rFonts w:ascii="Cambria Math" w:eastAsiaTheme="minorEastAsia" w:hAnsi="Cambria Math"/>
                          <w:color w:val="0070C0"/>
                          <w:kern w:val="24"/>
                          <w:rPrChange w:id="1721" w:author="Windows 用户" w:date="2022-01-11T14:57:00Z">
                            <w:rPr/>
                          </w:rPrChange>
                        </w:rPr>
                        <m:t>iτ</m:t>
                      </w:ins>
                    </m:r>
                  </m:sub>
                </m:sSub>
              </m:e>
            </m:nary>
          </m:e>
        </m:nary>
        <m:r>
          <w:ins w:id="1722" w:author="Windows 用户" w:date="2022-01-11T09:41:00Z">
            <w:rPr>
              <w:rFonts w:ascii="Cambria Math" w:eastAsiaTheme="minorEastAsia" w:hAnsi="Cambria Math"/>
              <w:color w:val="0070C0"/>
              <w:kern w:val="24"/>
              <w:rPrChange w:id="1723" w:author="Windows 用户" w:date="2022-01-11T14:57:00Z">
                <w:rPr/>
              </w:rPrChange>
            </w:rPr>
            <m:t>-</m:t>
          </w:ins>
        </m:r>
        <m:nary>
          <m:naryPr>
            <m:chr m:val="∑"/>
            <m:limLoc m:val="subSup"/>
            <m:ctrlPr>
              <w:ins w:id="1724" w:author="Windows 用户" w:date="2022-01-11T09:41:00Z">
                <w:rPr>
                  <w:rFonts w:ascii="Cambria Math" w:eastAsiaTheme="minorEastAsia" w:hAnsi="Cambria Math"/>
                  <w:i/>
                  <w:iCs/>
                  <w:color w:val="0070C0"/>
                  <w:kern w:val="24"/>
                </w:rPr>
              </w:ins>
            </m:ctrlPr>
          </m:naryPr>
          <m:sub>
            <m:r>
              <w:ins w:id="1725" w:author="Windows 用户" w:date="2022-01-11T09:41:00Z">
                <w:rPr>
                  <w:rFonts w:ascii="Cambria Math" w:eastAsiaTheme="minorEastAsia" w:hAnsi="Cambria Math"/>
                  <w:color w:val="0070C0"/>
                  <w:kern w:val="24"/>
                  <w:rPrChange w:id="1726" w:author="Windows 用户" w:date="2022-01-11T14:57:00Z">
                    <w:rPr/>
                  </w:rPrChange>
                </w:rPr>
                <m:t>h=1</m:t>
              </w:ins>
            </m:r>
          </m:sub>
          <m:sup>
            <m:sSub>
              <m:sSubPr>
                <m:ctrlPr>
                  <w:ins w:id="1727" w:author="Windows 用户" w:date="2022-01-11T09:41:00Z">
                    <w:rPr>
                      <w:rFonts w:ascii="Cambria Math" w:eastAsiaTheme="minorEastAsia" w:hAnsi="Cambria Math"/>
                      <w:i/>
                      <w:iCs/>
                      <w:color w:val="0070C0"/>
                      <w:kern w:val="24"/>
                    </w:rPr>
                  </w:ins>
                </m:ctrlPr>
              </m:sSubPr>
              <m:e>
                <m:r>
                  <w:ins w:id="1728" w:author="Windows 用户" w:date="2022-01-11T09:41:00Z">
                    <w:rPr>
                      <w:rFonts w:ascii="Cambria Math" w:eastAsiaTheme="minorEastAsia" w:hAnsi="Cambria Math"/>
                      <w:color w:val="0070C0"/>
                      <w:kern w:val="24"/>
                      <w:rPrChange w:id="1729" w:author="Windows 用户" w:date="2022-01-11T14:57:00Z">
                        <w:rPr/>
                      </w:rPrChange>
                    </w:rPr>
                    <m:t>H</m:t>
                  </w:ins>
                </m:r>
              </m:e>
              <m:sub>
                <m:r>
                  <w:ins w:id="1730" w:author="Windows 用户" w:date="2022-01-11T09:41:00Z">
                    <w:rPr>
                      <w:rFonts w:ascii="Cambria Math" w:eastAsiaTheme="minorEastAsia" w:hAnsi="Cambria Math"/>
                      <w:color w:val="0070C0"/>
                      <w:kern w:val="24"/>
                      <w:rPrChange w:id="1731" w:author="Windows 用户" w:date="2022-01-11T14:57:00Z">
                        <w:rPr/>
                      </w:rPrChange>
                    </w:rPr>
                    <m:t>kt</m:t>
                  </w:ins>
                </m:r>
              </m:sub>
            </m:sSub>
          </m:sup>
          <m:e>
            <m:sSub>
              <m:sSubPr>
                <m:ctrlPr>
                  <w:ins w:id="1732" w:author="Windows 用户" w:date="2022-01-11T09:41:00Z">
                    <w:rPr>
                      <w:rFonts w:ascii="Cambria Math" w:eastAsiaTheme="minorEastAsia" w:hAnsi="Cambria Math"/>
                      <w:i/>
                      <w:iCs/>
                      <w:color w:val="0070C0"/>
                      <w:kern w:val="24"/>
                    </w:rPr>
                  </w:ins>
                </m:ctrlPr>
              </m:sSubPr>
              <m:e>
                <m:r>
                  <w:ins w:id="1733" w:author="Windows 用户" w:date="2022-01-11T09:41:00Z">
                    <w:rPr>
                      <w:rFonts w:ascii="Cambria Math" w:eastAsiaTheme="minorEastAsia" w:hAnsi="Cambria Math"/>
                      <w:color w:val="0070C0"/>
                      <w:kern w:val="24"/>
                      <w:rPrChange w:id="1734" w:author="Windows 用户" w:date="2022-01-11T14:57:00Z">
                        <w:rPr/>
                      </w:rPrChange>
                    </w:rPr>
                    <m:t>y</m:t>
                  </w:ins>
                </m:r>
              </m:e>
              <m:sub>
                <m:r>
                  <w:ins w:id="1735" w:author="Windows 用户" w:date="2022-01-11T09:41:00Z">
                    <w:rPr>
                      <w:rFonts w:ascii="Cambria Math" w:eastAsiaTheme="minorEastAsia" w:hAnsi="Cambria Math"/>
                      <w:color w:val="0070C0"/>
                      <w:kern w:val="24"/>
                      <w:rPrChange w:id="1736" w:author="Windows 用户" w:date="2022-01-11T14:57:00Z">
                        <w:rPr/>
                      </w:rPrChange>
                    </w:rPr>
                    <m:t>kth</m:t>
                  </w:ins>
                </m:r>
              </m:sub>
            </m:sSub>
          </m:e>
        </m:nary>
      </m:oMath>
      <w:ins w:id="1737" w:author="Windows 用户" w:date="2022-01-11T09:47:00Z">
        <w:r w:rsidR="006A4D62" w:rsidRPr="00CC12A5">
          <w:rPr>
            <w:iCs/>
            <w:color w:val="0070C0"/>
            <w:kern w:val="24"/>
            <w:rPrChange w:id="1738" w:author="Windows 用户" w:date="2022-01-11T14:57:00Z">
              <w:rPr>
                <w:iCs/>
                <w:color w:val="000000" w:themeColor="text1"/>
                <w:kern w:val="24"/>
              </w:rPr>
            </w:rPrChange>
          </w:rPr>
          <w:t>.</w:t>
        </w:r>
      </w:ins>
    </w:p>
    <w:p w14:paraId="2A4E0360" w14:textId="21A08292" w:rsidR="001679B2" w:rsidRPr="00CC12A5" w:rsidRDefault="001679B2">
      <w:pPr>
        <w:pStyle w:val="ad"/>
        <w:numPr>
          <w:ilvl w:val="0"/>
          <w:numId w:val="10"/>
        </w:numPr>
        <w:ind w:firstLineChars="0"/>
        <w:rPr>
          <w:ins w:id="1739" w:author="Windows 用户" w:date="2022-01-11T09:47:00Z"/>
          <w:color w:val="0070C0"/>
          <w:rPrChange w:id="1740" w:author="Windows 用户" w:date="2022-01-11T14:57:00Z">
            <w:rPr>
              <w:ins w:id="1741" w:author="Windows 用户" w:date="2022-01-11T09:47:00Z"/>
              <w:iCs/>
              <w:color w:val="000000" w:themeColor="text1"/>
              <w:kern w:val="24"/>
            </w:rPr>
          </w:rPrChange>
        </w:rPr>
        <w:pPrChange w:id="1742" w:author="Windows 用户" w:date="2022-01-11T09:47:00Z">
          <w:pPr>
            <w:ind w:firstLineChars="0" w:firstLine="0"/>
          </w:pPr>
        </w:pPrChange>
      </w:pPr>
      <w:ins w:id="1743" w:author="Windows 用户" w:date="2022-01-11T09:42:00Z">
        <w:r w:rsidRPr="00CC12A5">
          <w:rPr>
            <w:rFonts w:hint="eastAsia"/>
            <w:color w:val="0070C0"/>
            <w:rPrChange w:id="1744" w:author="Windows 用户" w:date="2022-01-11T14:57:00Z">
              <w:rPr>
                <w:rFonts w:ascii="t1-gul-regular" w:hAnsi="t1-gul-regular" w:hint="eastAsia"/>
                <w:color w:val="000000"/>
                <w:sz w:val="17"/>
                <w:szCs w:val="17"/>
              </w:rPr>
            </w:rPrChange>
          </w:rPr>
          <w:t>The scalar step is determined as</w:t>
        </w:r>
        <w:r w:rsidRPr="00CC12A5">
          <w:rPr>
            <w:color w:val="0070C0"/>
            <w:rPrChange w:id="1745" w:author="Windows 用户" w:date="2022-01-11T14:57:00Z">
              <w:rPr/>
            </w:rPrChange>
          </w:rPr>
          <w:t xml:space="preserve"> </w:t>
        </w:r>
      </w:ins>
      <m:oMath>
        <m:r>
          <w:ins w:id="1746" w:author="Windows 用户" w:date="2022-01-11T09:43:00Z">
            <w:rPr>
              <w:rFonts w:ascii="Cambria Math" w:eastAsiaTheme="minorEastAsia" w:hAnsi="Cambria Math"/>
              <w:color w:val="0070C0"/>
              <w:kern w:val="24"/>
              <w:rPrChange w:id="1747" w:author="Windows 用户" w:date="2022-01-11T14:57:00Z">
                <w:rPr>
                  <w:rFonts w:ascii="Cambria Math" w:eastAsiaTheme="minorEastAsia" w:hAnsi="Cambria Math"/>
                  <w:color w:val="000000" w:themeColor="text1"/>
                  <w:kern w:val="24"/>
                </w:rPr>
              </w:rPrChange>
            </w:rPr>
            <m:t>ST=</m:t>
          </w:ins>
        </m:r>
        <m:f>
          <m:fPr>
            <m:ctrlPr>
              <w:ins w:id="1748" w:author="Windows 用户" w:date="2022-01-11T09:43:00Z">
                <w:rPr>
                  <w:rFonts w:ascii="Cambria Math" w:eastAsiaTheme="minorEastAsia" w:hAnsi="Cambria Math"/>
                  <w:i/>
                  <w:iCs/>
                  <w:color w:val="0070C0"/>
                  <w:kern w:val="24"/>
                </w:rPr>
              </w:ins>
            </m:ctrlPr>
          </m:fPr>
          <m:num>
            <m:r>
              <w:ins w:id="1749" w:author="Windows 用户" w:date="2022-01-11T09:43:00Z">
                <w:rPr>
                  <w:rFonts w:ascii="Cambria Math" w:eastAsiaTheme="minorEastAsia" w:hAnsi="Cambria Math"/>
                  <w:color w:val="0070C0"/>
                  <w:kern w:val="24"/>
                  <w:rPrChange w:id="1750" w:author="Windows 用户" w:date="2022-01-11T14:57:00Z">
                    <w:rPr>
                      <w:rFonts w:ascii="Cambria Math" w:eastAsiaTheme="minorEastAsia" w:hAnsi="Cambria Math"/>
                      <w:color w:val="000000" w:themeColor="text1"/>
                      <w:kern w:val="24"/>
                    </w:rPr>
                  </w:rPrChange>
                </w:rPr>
                <m:t>β(</m:t>
              </w:ins>
            </m:r>
            <m:sSub>
              <m:sSubPr>
                <m:ctrlPr>
                  <w:ins w:id="1751" w:author="Windows 用户" w:date="2022-01-11T09:43:00Z">
                    <w:rPr>
                      <w:rFonts w:ascii="Cambria Math" w:eastAsiaTheme="minorEastAsia" w:hAnsi="Cambria Math"/>
                      <w:i/>
                      <w:iCs/>
                      <w:color w:val="0070C0"/>
                      <w:kern w:val="24"/>
                    </w:rPr>
                  </w:ins>
                </m:ctrlPr>
              </m:sSubPr>
              <m:e>
                <m:r>
                  <w:ins w:id="1752" w:author="Windows 用户" w:date="2022-01-11T09:43:00Z">
                    <w:rPr>
                      <w:rFonts w:ascii="Cambria Math" w:eastAsiaTheme="minorEastAsia" w:hAnsi="Cambria Math"/>
                      <w:color w:val="0070C0"/>
                      <w:kern w:val="24"/>
                      <w:rPrChange w:id="1753" w:author="Windows 用户" w:date="2022-01-11T14:57:00Z">
                        <w:rPr>
                          <w:rFonts w:ascii="Cambria Math" w:eastAsiaTheme="minorEastAsia" w:hAnsi="Cambria Math"/>
                          <w:color w:val="000000" w:themeColor="text1"/>
                          <w:kern w:val="24"/>
                        </w:rPr>
                      </w:rPrChange>
                    </w:rPr>
                    <m:t>Z</m:t>
                  </w:ins>
                </m:r>
              </m:e>
              <m:sub>
                <m:r>
                  <w:ins w:id="1754" w:author="Windows 用户" w:date="2022-01-11T09:43:00Z">
                    <w:rPr>
                      <w:rFonts w:ascii="Cambria Math" w:eastAsiaTheme="minorEastAsia" w:hAnsi="Cambria Math"/>
                      <w:color w:val="0070C0"/>
                      <w:kern w:val="24"/>
                      <w:rPrChange w:id="1755" w:author="Windows 用户" w:date="2022-01-11T14:57:00Z">
                        <w:rPr>
                          <w:rFonts w:ascii="Cambria Math" w:eastAsiaTheme="minorEastAsia" w:hAnsi="Cambria Math"/>
                          <w:color w:val="000000" w:themeColor="text1"/>
                          <w:kern w:val="24"/>
                        </w:rPr>
                      </w:rPrChange>
                    </w:rPr>
                    <m:t>UB</m:t>
                  </w:ins>
                </m:r>
              </m:sub>
            </m:sSub>
            <m:r>
              <w:ins w:id="1756" w:author="Windows 用户" w:date="2022-01-11T09:43:00Z">
                <w:rPr>
                  <w:rFonts w:ascii="Cambria Math" w:eastAsiaTheme="minorEastAsia" w:hAnsi="Cambria Math"/>
                  <w:color w:val="0070C0"/>
                  <w:kern w:val="24"/>
                  <w:rPrChange w:id="1757" w:author="Windows 用户" w:date="2022-01-11T14:57:00Z">
                    <w:rPr>
                      <w:rFonts w:ascii="Cambria Math" w:eastAsiaTheme="minorEastAsia" w:hAnsi="Cambria Math"/>
                      <w:color w:val="000000" w:themeColor="text1"/>
                      <w:kern w:val="24"/>
                    </w:rPr>
                  </w:rPrChange>
                </w:rPr>
                <m:t>-</m:t>
              </w:ins>
            </m:r>
            <m:sSubSup>
              <m:sSubSupPr>
                <m:ctrlPr>
                  <w:ins w:id="1758" w:author="Windows 用户" w:date="2022-01-11T09:43:00Z">
                    <w:rPr>
                      <w:rFonts w:ascii="Cambria Math" w:eastAsiaTheme="minorEastAsia" w:hAnsi="Cambria Math"/>
                      <w:i/>
                      <w:iCs/>
                      <w:color w:val="0070C0"/>
                      <w:kern w:val="24"/>
                    </w:rPr>
                  </w:ins>
                </m:ctrlPr>
              </m:sSubSupPr>
              <m:e>
                <m:r>
                  <w:ins w:id="1759" w:author="Windows 用户" w:date="2022-01-11T09:43:00Z">
                    <w:rPr>
                      <w:rFonts w:ascii="Cambria Math" w:eastAsiaTheme="minorEastAsia" w:hAnsi="Cambria Math"/>
                      <w:color w:val="0070C0"/>
                      <w:kern w:val="24"/>
                      <w:rPrChange w:id="1760" w:author="Windows 用户" w:date="2022-01-11T14:57:00Z">
                        <w:rPr>
                          <w:rFonts w:ascii="Cambria Math" w:eastAsiaTheme="minorEastAsia" w:hAnsi="Cambria Math"/>
                          <w:color w:val="000000" w:themeColor="text1"/>
                          <w:kern w:val="24"/>
                        </w:rPr>
                      </w:rPrChange>
                    </w:rPr>
                    <m:t>Z</m:t>
                  </w:ins>
                </m:r>
              </m:e>
              <m:sub>
                <m:r>
                  <w:ins w:id="1761" w:author="Windows 用户" w:date="2022-01-11T09:43:00Z">
                    <w:rPr>
                      <w:rFonts w:ascii="Cambria Math" w:eastAsiaTheme="minorEastAsia" w:hAnsi="Cambria Math"/>
                      <w:color w:val="0070C0"/>
                      <w:kern w:val="24"/>
                      <w:rPrChange w:id="1762" w:author="Windows 用户" w:date="2022-01-11T14:57:00Z">
                        <w:rPr>
                          <w:rFonts w:ascii="Cambria Math" w:eastAsiaTheme="minorEastAsia" w:hAnsi="Cambria Math"/>
                          <w:color w:val="000000" w:themeColor="text1"/>
                          <w:kern w:val="24"/>
                        </w:rPr>
                      </w:rPrChange>
                    </w:rPr>
                    <m:t>LB</m:t>
                  </w:ins>
                </m:r>
              </m:sub>
              <m:sup>
                <m:r>
                  <w:ins w:id="1763" w:author="Windows 用户" w:date="2022-01-11T09:43:00Z">
                    <w:rPr>
                      <w:rFonts w:ascii="Cambria Math" w:eastAsiaTheme="minorEastAsia" w:hAnsi="Cambria Math"/>
                      <w:color w:val="0070C0"/>
                      <w:kern w:val="24"/>
                      <w:rPrChange w:id="1764" w:author="Windows 用户" w:date="2022-01-11T14:57:00Z">
                        <w:rPr>
                          <w:rFonts w:ascii="Cambria Math" w:eastAsiaTheme="minorEastAsia" w:hAnsi="Cambria Math"/>
                          <w:color w:val="000000" w:themeColor="text1"/>
                          <w:kern w:val="24"/>
                        </w:rPr>
                      </w:rPrChange>
                    </w:rPr>
                    <m:t>*</m:t>
                  </w:ins>
                </m:r>
              </m:sup>
            </m:sSubSup>
            <m:r>
              <w:ins w:id="1765" w:author="Windows 用户" w:date="2022-01-11T09:43:00Z">
                <w:rPr>
                  <w:rFonts w:ascii="Cambria Math" w:eastAsiaTheme="minorEastAsia" w:hAnsi="Cambria Math"/>
                  <w:color w:val="0070C0"/>
                  <w:kern w:val="24"/>
                  <w:rPrChange w:id="1766" w:author="Windows 用户" w:date="2022-01-11T14:57:00Z">
                    <w:rPr>
                      <w:rFonts w:ascii="Cambria Math" w:eastAsiaTheme="minorEastAsia" w:hAnsi="Cambria Math"/>
                      <w:color w:val="000000" w:themeColor="text1"/>
                      <w:kern w:val="24"/>
                    </w:rPr>
                  </w:rPrChange>
                </w:rPr>
                <m:t>)</m:t>
              </w:ins>
            </m:r>
          </m:num>
          <m:den>
            <m:nary>
              <m:naryPr>
                <m:chr m:val="∑"/>
                <m:limLoc m:val="subSup"/>
                <m:ctrlPr>
                  <w:ins w:id="1767" w:author="Windows 用户" w:date="2022-01-11T09:43:00Z">
                    <w:rPr>
                      <w:rFonts w:ascii="Cambria Math" w:eastAsiaTheme="minorEastAsia" w:hAnsi="Cambria Math"/>
                      <w:i/>
                      <w:iCs/>
                      <w:color w:val="0070C0"/>
                      <w:kern w:val="24"/>
                    </w:rPr>
                  </w:ins>
                </m:ctrlPr>
              </m:naryPr>
              <m:sub>
                <m:r>
                  <w:ins w:id="1768" w:author="Windows 用户" w:date="2022-01-11T09:43:00Z">
                    <w:rPr>
                      <w:rFonts w:ascii="Cambria Math" w:eastAsiaTheme="minorEastAsia" w:hAnsi="Cambria Math"/>
                      <w:color w:val="0070C0"/>
                      <w:kern w:val="24"/>
                      <w:rPrChange w:id="1769" w:author="Windows 用户" w:date="2022-01-11T14:57:00Z">
                        <w:rPr>
                          <w:rFonts w:ascii="Cambria Math" w:eastAsiaTheme="minorEastAsia" w:hAnsi="Cambria Math"/>
                          <w:color w:val="000000" w:themeColor="text1"/>
                          <w:kern w:val="24"/>
                        </w:rPr>
                      </w:rPrChange>
                    </w:rPr>
                    <m:t>k</m:t>
                  </w:ins>
                </m:r>
                <m:r>
                  <w:ins w:id="1770" w:author="Windows 用户" w:date="2022-01-11T09:43:00Z">
                    <m:rPr>
                      <m:sty m:val="p"/>
                    </m:rPr>
                    <w:rPr>
                      <w:rFonts w:ascii="Cambria Math" w:eastAsiaTheme="minorEastAsia" w:hAnsi="Cambria Math"/>
                      <w:color w:val="0070C0"/>
                      <w:kern w:val="24"/>
                      <w:rPrChange w:id="1771" w:author="Windows 用户" w:date="2022-01-11T14:57:00Z">
                        <w:rPr>
                          <w:rFonts w:ascii="Cambria Math" w:eastAsiaTheme="minorEastAsia" w:hAnsi="Cambria Math"/>
                          <w:color w:val="000000" w:themeColor="text1"/>
                          <w:kern w:val="24"/>
                        </w:rPr>
                      </w:rPrChange>
                    </w:rPr>
                    <m:t>=1</m:t>
                  </w:ins>
                </m:r>
              </m:sub>
              <m:sup>
                <m:r>
                  <w:ins w:id="1772" w:author="Windows 用户" w:date="2022-01-11T09:43:00Z">
                    <w:rPr>
                      <w:rFonts w:ascii="Cambria Math" w:eastAsiaTheme="minorEastAsia" w:hAnsi="Cambria Math"/>
                      <w:color w:val="0070C0"/>
                      <w:kern w:val="24"/>
                      <w:rPrChange w:id="1773" w:author="Windows 用户" w:date="2022-01-11T14:57:00Z">
                        <w:rPr>
                          <w:rFonts w:ascii="Cambria Math" w:eastAsiaTheme="minorEastAsia" w:hAnsi="Cambria Math"/>
                          <w:color w:val="000000" w:themeColor="text1"/>
                          <w:kern w:val="24"/>
                        </w:rPr>
                      </w:rPrChange>
                    </w:rPr>
                    <m:t>K</m:t>
                  </w:ins>
                </m:r>
              </m:sup>
              <m:e>
                <m:nary>
                  <m:naryPr>
                    <m:chr m:val="∑"/>
                    <m:limLoc m:val="undOvr"/>
                    <m:ctrlPr>
                      <w:ins w:id="1774" w:author="Windows 用户" w:date="2022-01-11T09:43:00Z">
                        <w:rPr>
                          <w:rFonts w:ascii="Cambria Math" w:eastAsiaTheme="minorEastAsia" w:hAnsi="Cambria Math"/>
                          <w:i/>
                          <w:iCs/>
                          <w:color w:val="0070C0"/>
                          <w:kern w:val="24"/>
                        </w:rPr>
                      </w:ins>
                    </m:ctrlPr>
                  </m:naryPr>
                  <m:sub>
                    <m:r>
                      <w:ins w:id="1775" w:author="Windows 用户" w:date="2022-01-11T09:43:00Z">
                        <w:rPr>
                          <w:rFonts w:ascii="Cambria Math" w:eastAsiaTheme="minorEastAsia" w:hAnsi="Cambria Math"/>
                          <w:color w:val="0070C0"/>
                          <w:kern w:val="24"/>
                          <w:rPrChange w:id="1776" w:author="Windows 用户" w:date="2022-01-11T14:57:00Z">
                            <w:rPr>
                              <w:rFonts w:ascii="Cambria Math" w:eastAsiaTheme="minorEastAsia" w:hAnsi="Cambria Math"/>
                              <w:color w:val="000000" w:themeColor="text1"/>
                              <w:kern w:val="24"/>
                            </w:rPr>
                          </w:rPrChange>
                        </w:rPr>
                        <m:t>t</m:t>
                      </w:ins>
                    </m:r>
                    <m:r>
                      <w:ins w:id="1777" w:author="Windows 用户" w:date="2022-01-11T09:43:00Z">
                        <m:rPr>
                          <m:sty m:val="p"/>
                        </m:rPr>
                        <w:rPr>
                          <w:rFonts w:ascii="Cambria Math" w:eastAsiaTheme="minorEastAsia" w:hAnsi="Cambria Math"/>
                          <w:color w:val="0070C0"/>
                          <w:kern w:val="24"/>
                          <w:rPrChange w:id="1778" w:author="Windows 用户" w:date="2022-01-11T14:57:00Z">
                            <w:rPr>
                              <w:rFonts w:ascii="Cambria Math" w:eastAsiaTheme="minorEastAsia" w:hAnsi="Cambria Math"/>
                              <w:color w:val="000000" w:themeColor="text1"/>
                              <w:kern w:val="24"/>
                            </w:rPr>
                          </w:rPrChange>
                        </w:rPr>
                        <m:t>=1</m:t>
                      </w:ins>
                    </m:r>
                  </m:sub>
                  <m:sup>
                    <m:acc>
                      <m:accPr>
                        <m:chr m:val="̅"/>
                        <m:ctrlPr>
                          <w:ins w:id="1779" w:author="Windows 用户" w:date="2022-01-11T09:43:00Z">
                            <w:rPr>
                              <w:rFonts w:ascii="Cambria Math" w:eastAsiaTheme="minorEastAsia" w:hAnsi="Cambria Math"/>
                              <w:i/>
                              <w:iCs/>
                              <w:color w:val="0070C0"/>
                              <w:kern w:val="24"/>
                            </w:rPr>
                          </w:ins>
                        </m:ctrlPr>
                      </m:accPr>
                      <m:e>
                        <m:r>
                          <w:ins w:id="1780" w:author="Windows 用户" w:date="2022-01-11T09:43:00Z">
                            <w:rPr>
                              <w:rFonts w:ascii="Cambria Math" w:eastAsiaTheme="minorEastAsia" w:hAnsi="Cambria Math"/>
                              <w:color w:val="0070C0"/>
                              <w:kern w:val="24"/>
                              <w:rPrChange w:id="1781" w:author="Windows 用户" w:date="2022-01-11T14:57:00Z">
                                <w:rPr>
                                  <w:rFonts w:ascii="Cambria Math" w:eastAsiaTheme="minorEastAsia" w:hAnsi="Cambria Math"/>
                                  <w:color w:val="000000" w:themeColor="text1"/>
                                  <w:kern w:val="24"/>
                                </w:rPr>
                              </w:rPrChange>
                            </w:rPr>
                            <m:t>d</m:t>
                          </w:ins>
                        </m:r>
                      </m:e>
                    </m:acc>
                  </m:sup>
                  <m:e>
                    <m:sSup>
                      <m:sSupPr>
                        <m:ctrlPr>
                          <w:ins w:id="1782" w:author="Windows 用户" w:date="2022-01-11T09:43:00Z">
                            <w:rPr>
                              <w:rFonts w:ascii="Cambria Math" w:eastAsiaTheme="minorEastAsia" w:hAnsi="Cambria Math"/>
                              <w:i/>
                              <w:iCs/>
                              <w:color w:val="0070C0"/>
                              <w:kern w:val="24"/>
                            </w:rPr>
                          </w:ins>
                        </m:ctrlPr>
                      </m:sSupPr>
                      <m:e>
                        <m:sSub>
                          <m:sSubPr>
                            <m:ctrlPr>
                              <w:ins w:id="1783" w:author="Windows 用户" w:date="2022-01-11T09:43:00Z">
                                <w:rPr>
                                  <w:rFonts w:ascii="Cambria Math" w:eastAsiaTheme="minorEastAsia" w:hAnsi="Cambria Math"/>
                                  <w:i/>
                                  <w:iCs/>
                                  <w:color w:val="0070C0"/>
                                  <w:kern w:val="24"/>
                                </w:rPr>
                              </w:ins>
                            </m:ctrlPr>
                          </m:sSubPr>
                          <m:e>
                            <m:r>
                              <w:ins w:id="1784" w:author="Windows 用户" w:date="2022-01-11T09:43:00Z">
                                <w:rPr>
                                  <w:rFonts w:ascii="Cambria Math" w:eastAsiaTheme="minorEastAsia" w:hAnsi="Cambria Math"/>
                                  <w:color w:val="0070C0"/>
                                  <w:kern w:val="24"/>
                                  <w:rPrChange w:id="1785" w:author="Windows 用户" w:date="2022-01-11T14:57:00Z">
                                    <w:rPr>
                                      <w:rFonts w:ascii="Cambria Math" w:eastAsiaTheme="minorEastAsia" w:hAnsi="Cambria Math"/>
                                      <w:color w:val="000000" w:themeColor="text1"/>
                                      <w:kern w:val="24"/>
                                    </w:rPr>
                                  </w:rPrChange>
                                </w:rPr>
                                <m:t>SG</m:t>
                              </w:ins>
                            </m:r>
                          </m:e>
                          <m:sub>
                            <m:r>
                              <w:ins w:id="1786" w:author="Windows 用户" w:date="2022-01-11T09:43:00Z">
                                <w:rPr>
                                  <w:rFonts w:ascii="Cambria Math" w:eastAsiaTheme="minorEastAsia" w:hAnsi="Cambria Math"/>
                                  <w:color w:val="0070C0"/>
                                  <w:kern w:val="24"/>
                                  <w:rPrChange w:id="1787" w:author="Windows 用户" w:date="2022-01-11T14:57:00Z">
                                    <w:rPr>
                                      <w:rFonts w:ascii="Cambria Math" w:eastAsiaTheme="minorEastAsia" w:hAnsi="Cambria Math"/>
                                      <w:color w:val="000000" w:themeColor="text1"/>
                                      <w:kern w:val="24"/>
                                    </w:rPr>
                                  </w:rPrChange>
                                </w:rPr>
                                <m:t>kt</m:t>
                              </w:ins>
                            </m:r>
                          </m:sub>
                        </m:sSub>
                      </m:e>
                      <m:sup>
                        <m:r>
                          <w:ins w:id="1788" w:author="Windows 用户" w:date="2022-01-11T09:43:00Z">
                            <w:rPr>
                              <w:rFonts w:ascii="Cambria Math" w:eastAsiaTheme="minorEastAsia" w:hAnsi="Cambria Math"/>
                              <w:color w:val="0070C0"/>
                              <w:kern w:val="24"/>
                              <w:rPrChange w:id="1789" w:author="Windows 用户" w:date="2022-01-11T14:57:00Z">
                                <w:rPr>
                                  <w:rFonts w:ascii="Cambria Math" w:eastAsiaTheme="minorEastAsia" w:hAnsi="Cambria Math"/>
                                  <w:color w:val="000000" w:themeColor="text1"/>
                                  <w:kern w:val="24"/>
                                </w:rPr>
                              </w:rPrChange>
                            </w:rPr>
                            <m:t>2</m:t>
                          </w:ins>
                        </m:r>
                      </m:sup>
                    </m:sSup>
                  </m:e>
                </m:nary>
              </m:e>
            </m:nary>
          </m:den>
        </m:f>
      </m:oMath>
      <w:ins w:id="1790" w:author="Windows 用户" w:date="2022-01-11T09:43:00Z">
        <w:r w:rsidRPr="00CC12A5">
          <w:rPr>
            <w:iCs/>
            <w:color w:val="0070C0"/>
            <w:kern w:val="24"/>
            <w:rPrChange w:id="1791" w:author="Windows 用户" w:date="2022-01-11T14:57:00Z">
              <w:rPr>
                <w:iCs/>
                <w:color w:val="000000" w:themeColor="text1"/>
                <w:kern w:val="24"/>
              </w:rPr>
            </w:rPrChange>
          </w:rPr>
          <w:t xml:space="preserve">, </w:t>
        </w:r>
      </w:ins>
      <m:oMath>
        <m:sSub>
          <m:sSubPr>
            <m:ctrlPr>
              <w:ins w:id="1792" w:author="Windows 用户" w:date="2022-01-11T09:44:00Z">
                <w:rPr>
                  <w:rFonts w:ascii="Cambria Math" w:eastAsiaTheme="minorEastAsia" w:hAnsi="Cambria Math"/>
                  <w:i/>
                  <w:iCs/>
                  <w:color w:val="0070C0"/>
                  <w:kern w:val="24"/>
                </w:rPr>
              </w:ins>
            </m:ctrlPr>
          </m:sSubPr>
          <m:e>
            <m:r>
              <w:ins w:id="1793" w:author="Windows 用户" w:date="2022-01-11T09:44:00Z">
                <w:rPr>
                  <w:rFonts w:ascii="Cambria Math" w:eastAsiaTheme="minorEastAsia" w:hAnsi="Cambria Math"/>
                  <w:color w:val="0070C0"/>
                  <w:kern w:val="24"/>
                  <w:rPrChange w:id="1794" w:author="Windows 用户" w:date="2022-01-11T14:57:00Z">
                    <w:rPr>
                      <w:rFonts w:ascii="Cambria Math" w:eastAsiaTheme="minorEastAsia" w:hAnsi="Cambria Math"/>
                      <w:color w:val="000000" w:themeColor="text1"/>
                      <w:kern w:val="24"/>
                    </w:rPr>
                  </w:rPrChange>
                </w:rPr>
                <m:t>Z</m:t>
              </w:ins>
            </m:r>
          </m:e>
          <m:sub>
            <m:r>
              <w:ins w:id="1795" w:author="Windows 用户" w:date="2022-01-11T09:44:00Z">
                <w:rPr>
                  <w:rFonts w:ascii="Cambria Math" w:eastAsiaTheme="minorEastAsia" w:hAnsi="Cambria Math"/>
                  <w:color w:val="0070C0"/>
                  <w:kern w:val="24"/>
                  <w:rPrChange w:id="1796" w:author="Windows 用户" w:date="2022-01-11T14:57:00Z">
                    <w:rPr>
                      <w:rFonts w:ascii="Cambria Math" w:eastAsiaTheme="minorEastAsia" w:hAnsi="Cambria Math"/>
                      <w:color w:val="000000" w:themeColor="text1"/>
                      <w:kern w:val="24"/>
                    </w:rPr>
                  </w:rPrChange>
                </w:rPr>
                <m:t>UB</m:t>
              </w:ins>
            </m:r>
          </m:sub>
        </m:sSub>
      </m:oMath>
      <w:ins w:id="1797" w:author="Windows 用户" w:date="2022-01-11T09:44:00Z">
        <w:r w:rsidR="00A9033B" w:rsidRPr="00CC12A5">
          <w:rPr>
            <w:iCs/>
            <w:color w:val="0070C0"/>
            <w:kern w:val="24"/>
            <w:rPrChange w:id="1798" w:author="Windows 用户" w:date="2022-01-11T14:57:00Z">
              <w:rPr>
                <w:iCs/>
                <w:color w:val="000000" w:themeColor="text1"/>
                <w:kern w:val="24"/>
              </w:rPr>
            </w:rPrChange>
          </w:rPr>
          <w:t xml:space="preserve"> is the upper bound, and in order to obtain the best result, we take the solution obtained by GA as the upper bound.</w:t>
        </w:r>
      </w:ins>
      <w:ins w:id="1799" w:author="Windows 用户" w:date="2022-01-11T09:45:00Z">
        <w:r w:rsidR="00A9033B" w:rsidRPr="00CC12A5">
          <w:rPr>
            <w:iCs/>
            <w:color w:val="0070C0"/>
            <w:kern w:val="24"/>
            <w:rPrChange w:id="1800" w:author="Windows 用户" w:date="2022-01-11T14:57:00Z">
              <w:rPr>
                <w:iCs/>
                <w:color w:val="000000" w:themeColor="text1"/>
                <w:kern w:val="24"/>
              </w:rPr>
            </w:rPrChange>
          </w:rPr>
          <w:t xml:space="preserve"> </w:t>
        </w:r>
      </w:ins>
      <m:oMath>
        <m:sSubSup>
          <m:sSubSupPr>
            <m:ctrlPr>
              <w:ins w:id="1801" w:author="Windows 用户" w:date="2022-01-11T09:44:00Z">
                <w:rPr>
                  <w:rFonts w:ascii="Cambria Math" w:eastAsiaTheme="minorEastAsia" w:hAnsi="Cambria Math"/>
                  <w:i/>
                  <w:iCs/>
                  <w:color w:val="0070C0"/>
                  <w:kern w:val="24"/>
                </w:rPr>
              </w:ins>
            </m:ctrlPr>
          </m:sSubSupPr>
          <m:e>
            <m:r>
              <w:ins w:id="1802" w:author="Windows 用户" w:date="2022-01-11T09:44:00Z">
                <w:rPr>
                  <w:rFonts w:ascii="Cambria Math" w:eastAsiaTheme="minorEastAsia" w:hAnsi="Cambria Math"/>
                  <w:color w:val="0070C0"/>
                  <w:kern w:val="24"/>
                  <w:rPrChange w:id="1803" w:author="Windows 用户" w:date="2022-01-11T14:57:00Z">
                    <w:rPr>
                      <w:rFonts w:ascii="Cambria Math" w:eastAsiaTheme="minorEastAsia" w:hAnsi="Cambria Math"/>
                      <w:color w:val="000000" w:themeColor="text1"/>
                      <w:kern w:val="24"/>
                    </w:rPr>
                  </w:rPrChange>
                </w:rPr>
                <m:t>Z</m:t>
              </w:ins>
            </m:r>
          </m:e>
          <m:sub>
            <m:r>
              <w:ins w:id="1804" w:author="Windows 用户" w:date="2022-01-11T09:44:00Z">
                <w:rPr>
                  <w:rFonts w:ascii="Cambria Math" w:eastAsiaTheme="minorEastAsia" w:hAnsi="Cambria Math"/>
                  <w:color w:val="0070C0"/>
                  <w:kern w:val="24"/>
                  <w:rPrChange w:id="1805" w:author="Windows 用户" w:date="2022-01-11T14:57:00Z">
                    <w:rPr>
                      <w:rFonts w:ascii="Cambria Math" w:eastAsiaTheme="minorEastAsia" w:hAnsi="Cambria Math"/>
                      <w:color w:val="000000" w:themeColor="text1"/>
                      <w:kern w:val="24"/>
                    </w:rPr>
                  </w:rPrChange>
                </w:rPr>
                <m:t>LB</m:t>
              </w:ins>
            </m:r>
          </m:sub>
          <m:sup>
            <m:r>
              <w:ins w:id="1806" w:author="Windows 用户" w:date="2022-01-11T09:44:00Z">
                <w:rPr>
                  <w:rFonts w:ascii="Cambria Math" w:eastAsiaTheme="minorEastAsia" w:hAnsi="Cambria Math"/>
                  <w:color w:val="0070C0"/>
                  <w:kern w:val="24"/>
                  <w:rPrChange w:id="1807" w:author="Windows 用户" w:date="2022-01-11T14:57:00Z">
                    <w:rPr>
                      <w:rFonts w:ascii="Cambria Math" w:eastAsiaTheme="minorEastAsia" w:hAnsi="Cambria Math"/>
                      <w:color w:val="000000" w:themeColor="text1"/>
                      <w:kern w:val="24"/>
                    </w:rPr>
                  </w:rPrChange>
                </w:rPr>
                <m:t>*</m:t>
              </w:ins>
            </m:r>
          </m:sup>
        </m:sSubSup>
      </m:oMath>
      <w:ins w:id="1808" w:author="Windows 用户" w:date="2022-01-11T09:44:00Z">
        <w:r w:rsidR="00A9033B" w:rsidRPr="00CC12A5">
          <w:rPr>
            <w:iCs/>
            <w:color w:val="0070C0"/>
            <w:kern w:val="24"/>
            <w:rPrChange w:id="1809" w:author="Windows 用户" w:date="2022-01-11T14:57:00Z">
              <w:rPr>
                <w:iCs/>
                <w:color w:val="000000" w:themeColor="text1"/>
                <w:kern w:val="24"/>
              </w:rPr>
            </w:rPrChange>
          </w:rPr>
          <w:t xml:space="preserve"> is the current best lower bound, which is obtained by solving LR(λ) by CPLEX. </w:t>
        </w:r>
      </w:ins>
      <m:oMath>
        <m:r>
          <w:ins w:id="1810" w:author="Windows 用户" w:date="2022-01-11T09:45:00Z">
            <w:rPr>
              <w:rFonts w:ascii="Cambria Math" w:eastAsiaTheme="minorEastAsia" w:hAnsi="Cambria Math"/>
              <w:color w:val="0070C0"/>
              <w:kern w:val="24"/>
              <w:rPrChange w:id="1811" w:author="Windows 用户" w:date="2022-01-11T14:57:00Z">
                <w:rPr>
                  <w:rFonts w:ascii="Cambria Math" w:eastAsiaTheme="minorEastAsia" w:hAnsi="Cambria Math"/>
                  <w:color w:val="000000" w:themeColor="text1"/>
                  <w:kern w:val="24"/>
                </w:rPr>
              </w:rPrChange>
            </w:rPr>
            <m:t>β</m:t>
          </w:ins>
        </m:r>
      </m:oMath>
      <w:ins w:id="1812" w:author="Windows 用户" w:date="2022-01-11T09:44:00Z">
        <w:r w:rsidR="00A9033B" w:rsidRPr="00CC12A5">
          <w:rPr>
            <w:iCs/>
            <w:color w:val="0070C0"/>
            <w:kern w:val="24"/>
            <w:rPrChange w:id="1813" w:author="Windows 用户" w:date="2022-01-11T14:57:00Z">
              <w:rPr>
                <w:iCs/>
                <w:color w:val="000000" w:themeColor="text1"/>
                <w:kern w:val="24"/>
              </w:rPr>
            </w:rPrChange>
          </w:rPr>
          <w:t xml:space="preserve"> is a scaling factor with an initial value of 2, and when </w:t>
        </w:r>
      </w:ins>
      <m:oMath>
        <m:sSubSup>
          <m:sSubSupPr>
            <m:ctrlPr>
              <w:ins w:id="1814" w:author="Windows 用户" w:date="2022-01-11T09:45:00Z">
                <w:rPr>
                  <w:rFonts w:ascii="Cambria Math" w:eastAsiaTheme="minorEastAsia" w:hAnsi="Cambria Math"/>
                  <w:i/>
                  <w:iCs/>
                  <w:color w:val="0070C0"/>
                  <w:kern w:val="24"/>
                </w:rPr>
              </w:ins>
            </m:ctrlPr>
          </m:sSubSupPr>
          <m:e>
            <m:r>
              <w:ins w:id="1815" w:author="Windows 用户" w:date="2022-01-11T09:45:00Z">
                <w:rPr>
                  <w:rFonts w:ascii="Cambria Math" w:eastAsiaTheme="minorEastAsia" w:hAnsi="Cambria Math"/>
                  <w:color w:val="0070C0"/>
                  <w:kern w:val="24"/>
                  <w:rPrChange w:id="1816" w:author="Windows 用户" w:date="2022-01-11T14:57:00Z">
                    <w:rPr>
                      <w:rFonts w:ascii="Cambria Math" w:eastAsiaTheme="minorEastAsia" w:hAnsi="Cambria Math"/>
                      <w:color w:val="000000" w:themeColor="text1"/>
                      <w:kern w:val="24"/>
                    </w:rPr>
                  </w:rPrChange>
                </w:rPr>
                <m:t>Z</m:t>
              </w:ins>
            </m:r>
          </m:e>
          <m:sub>
            <m:r>
              <w:ins w:id="1817" w:author="Windows 用户" w:date="2022-01-11T09:45:00Z">
                <w:rPr>
                  <w:rFonts w:ascii="Cambria Math" w:eastAsiaTheme="minorEastAsia" w:hAnsi="Cambria Math"/>
                  <w:color w:val="0070C0"/>
                  <w:kern w:val="24"/>
                  <w:rPrChange w:id="1818" w:author="Windows 用户" w:date="2022-01-11T14:57:00Z">
                    <w:rPr>
                      <w:rFonts w:ascii="Cambria Math" w:eastAsiaTheme="minorEastAsia" w:hAnsi="Cambria Math"/>
                      <w:color w:val="000000" w:themeColor="text1"/>
                      <w:kern w:val="24"/>
                    </w:rPr>
                  </w:rPrChange>
                </w:rPr>
                <m:t>LB</m:t>
              </w:ins>
            </m:r>
          </m:sub>
          <m:sup>
            <m:r>
              <w:ins w:id="1819" w:author="Windows 用户" w:date="2022-01-11T09:45:00Z">
                <w:rPr>
                  <w:rFonts w:ascii="Cambria Math" w:eastAsiaTheme="minorEastAsia" w:hAnsi="Cambria Math"/>
                  <w:color w:val="0070C0"/>
                  <w:kern w:val="24"/>
                  <w:rPrChange w:id="1820" w:author="Windows 用户" w:date="2022-01-11T14:57:00Z">
                    <w:rPr>
                      <w:rFonts w:ascii="Cambria Math" w:eastAsiaTheme="minorEastAsia" w:hAnsi="Cambria Math"/>
                      <w:color w:val="000000" w:themeColor="text1"/>
                      <w:kern w:val="24"/>
                    </w:rPr>
                  </w:rPrChange>
                </w:rPr>
                <m:t>*</m:t>
              </w:ins>
            </m:r>
          </m:sup>
        </m:sSubSup>
      </m:oMath>
      <w:ins w:id="1821" w:author="Windows 用户" w:date="2022-01-11T09:44:00Z">
        <w:r w:rsidR="00A9033B" w:rsidRPr="00CC12A5">
          <w:rPr>
            <w:iCs/>
            <w:color w:val="0070C0"/>
            <w:kern w:val="24"/>
            <w:rPrChange w:id="1822" w:author="Windows 用户" w:date="2022-01-11T14:57:00Z">
              <w:rPr>
                <w:iCs/>
                <w:color w:val="000000" w:themeColor="text1"/>
                <w:kern w:val="24"/>
              </w:rPr>
            </w:rPrChange>
          </w:rPr>
          <w:t xml:space="preserve"> is not improved in </w:t>
        </w:r>
      </w:ins>
      <m:oMath>
        <m:r>
          <w:ins w:id="1823" w:author="Windows 用户" w:date="2022-01-11T09:45:00Z">
            <w:rPr>
              <w:rFonts w:ascii="Cambria Math" w:hAnsi="Cambria Math"/>
              <w:color w:val="0070C0"/>
              <w:kern w:val="24"/>
              <w:rPrChange w:id="1824" w:author="Windows 用户" w:date="2022-01-11T14:57:00Z">
                <w:rPr>
                  <w:rFonts w:ascii="Cambria Math" w:hAnsi="Cambria Math"/>
                  <w:color w:val="000000" w:themeColor="text1"/>
                  <w:kern w:val="24"/>
                </w:rPr>
              </w:rPrChange>
            </w:rPr>
            <m:t>l=</m:t>
          </w:ins>
        </m:r>
        <m:r>
          <w:ins w:id="1825" w:author="Windows 用户" w:date="2022-01-11T09:46:00Z">
            <w:rPr>
              <w:rFonts w:ascii="Cambria Math" w:hAnsi="Cambria Math"/>
              <w:color w:val="0070C0"/>
              <w:kern w:val="24"/>
              <w:rPrChange w:id="1826" w:author="Windows 用户" w:date="2022-01-11T14:57:00Z">
                <w:rPr>
                  <w:rFonts w:ascii="Cambria Math" w:hAnsi="Cambria Math"/>
                  <w:color w:val="000000" w:themeColor="text1"/>
                  <w:kern w:val="24"/>
                </w:rPr>
              </w:rPrChange>
            </w:rPr>
            <m:t>5</m:t>
          </w:ins>
        </m:r>
      </m:oMath>
      <w:ins w:id="1827" w:author="Windows 用户" w:date="2022-01-11T09:44:00Z">
        <w:r w:rsidR="00A9033B" w:rsidRPr="00CC12A5">
          <w:rPr>
            <w:iCs/>
            <w:color w:val="0070C0"/>
            <w:kern w:val="24"/>
            <w:rPrChange w:id="1828" w:author="Windows 用户" w:date="2022-01-11T14:57:00Z">
              <w:rPr>
                <w:iCs/>
                <w:color w:val="000000" w:themeColor="text1"/>
                <w:kern w:val="24"/>
              </w:rPr>
            </w:rPrChange>
          </w:rPr>
          <w:t xml:space="preserve"> consecutive iterations, </w:t>
        </w:r>
      </w:ins>
      <m:oMath>
        <m:r>
          <w:ins w:id="1829" w:author="Windows 用户" w:date="2022-01-11T09:45:00Z">
            <w:rPr>
              <w:rFonts w:ascii="Cambria Math" w:eastAsiaTheme="minorEastAsia" w:hAnsi="Cambria Math"/>
              <w:color w:val="0070C0"/>
              <w:kern w:val="24"/>
              <w:rPrChange w:id="1830" w:author="Windows 用户" w:date="2022-01-11T14:57:00Z">
                <w:rPr>
                  <w:rFonts w:ascii="Cambria Math" w:eastAsiaTheme="minorEastAsia" w:hAnsi="Cambria Math"/>
                  <w:color w:val="000000" w:themeColor="text1"/>
                  <w:kern w:val="24"/>
                </w:rPr>
              </w:rPrChange>
            </w:rPr>
            <m:t>β</m:t>
          </w:ins>
        </m:r>
      </m:oMath>
      <w:ins w:id="1831" w:author="Windows 用户" w:date="2022-01-11T09:44:00Z">
        <w:r w:rsidR="00A9033B" w:rsidRPr="00CC12A5">
          <w:rPr>
            <w:iCs/>
            <w:color w:val="0070C0"/>
            <w:kern w:val="24"/>
            <w:rPrChange w:id="1832" w:author="Windows 用户" w:date="2022-01-11T14:57:00Z">
              <w:rPr>
                <w:iCs/>
                <w:color w:val="000000" w:themeColor="text1"/>
                <w:kern w:val="24"/>
              </w:rPr>
            </w:rPrChange>
          </w:rPr>
          <w:t xml:space="preserve"> is reduced to half of it.</w:t>
        </w:r>
      </w:ins>
    </w:p>
    <w:p w14:paraId="1782A112" w14:textId="4C47E14A" w:rsidR="006A4D62" w:rsidRPr="00CC12A5" w:rsidRDefault="006A4D62">
      <w:pPr>
        <w:pStyle w:val="ad"/>
        <w:numPr>
          <w:ilvl w:val="0"/>
          <w:numId w:val="10"/>
        </w:numPr>
        <w:ind w:firstLineChars="0"/>
        <w:rPr>
          <w:ins w:id="1833" w:author="Windows 用户" w:date="2022-01-11T09:47:00Z"/>
          <w:color w:val="0070C0"/>
          <w:rPrChange w:id="1834" w:author="Windows 用户" w:date="2022-01-11T14:57:00Z">
            <w:rPr>
              <w:ins w:id="1835" w:author="Windows 用户" w:date="2022-01-11T09:47:00Z"/>
              <w:color w:val="000000" w:themeColor="text1"/>
              <w:kern w:val="24"/>
            </w:rPr>
          </w:rPrChange>
        </w:rPr>
        <w:pPrChange w:id="1836" w:author="Windows 用户" w:date="2022-01-11T09:47:00Z">
          <w:pPr>
            <w:ind w:firstLineChars="0" w:firstLine="0"/>
          </w:pPr>
        </w:pPrChange>
      </w:pPr>
      <w:ins w:id="1837" w:author="Windows 用户" w:date="2022-01-11T09:47:00Z">
        <w:r w:rsidRPr="00CC12A5">
          <w:rPr>
            <w:iCs/>
            <w:color w:val="0070C0"/>
            <w:kern w:val="24"/>
            <w:rPrChange w:id="1838" w:author="Windows 用户" w:date="2022-01-11T14:57:00Z">
              <w:rPr>
                <w:iCs/>
                <w:color w:val="000000" w:themeColor="text1"/>
                <w:kern w:val="24"/>
              </w:rPr>
            </w:rPrChange>
          </w:rPr>
          <w:t>The Lagrange coefficient is determined as</w:t>
        </w:r>
      </w:ins>
      <w:ins w:id="1839" w:author="Windows 用户" w:date="2022-01-11T10:22:00Z">
        <w:r w:rsidR="00F46634" w:rsidRPr="00CC12A5">
          <w:rPr>
            <w:iCs/>
            <w:color w:val="0070C0"/>
            <w:kern w:val="24"/>
            <w:rPrChange w:id="1840" w:author="Windows 用户" w:date="2022-01-11T14:57:00Z">
              <w:rPr>
                <w:iCs/>
                <w:color w:val="000000" w:themeColor="text1"/>
                <w:kern w:val="24"/>
              </w:rPr>
            </w:rPrChange>
          </w:rPr>
          <w:t xml:space="preserve"> </w:t>
        </w:r>
      </w:ins>
      <m:oMath>
        <m:sSub>
          <m:sSubPr>
            <m:ctrlPr>
              <w:ins w:id="1841" w:author="Windows 用户" w:date="2022-01-11T09:47:00Z">
                <w:rPr>
                  <w:rFonts w:ascii="Cambria Math" w:eastAsiaTheme="minorEastAsia" w:hAnsi="Cambria Math"/>
                  <w:i/>
                  <w:iCs/>
                  <w:color w:val="0070C0"/>
                  <w:kern w:val="24"/>
                </w:rPr>
              </w:ins>
            </m:ctrlPr>
          </m:sSubPr>
          <m:e>
            <m:r>
              <w:ins w:id="1842" w:author="Windows 用户" w:date="2022-01-11T09:47:00Z">
                <w:rPr>
                  <w:rFonts w:ascii="Cambria Math" w:eastAsiaTheme="minorEastAsia" w:hAnsi="Cambria Math"/>
                  <w:color w:val="0070C0"/>
                  <w:kern w:val="24"/>
                  <w:rPrChange w:id="1843" w:author="Windows 用户" w:date="2022-01-11T14:57:00Z">
                    <w:rPr>
                      <w:rFonts w:ascii="Cambria Math" w:eastAsiaTheme="minorEastAsia" w:hAnsi="Cambria Math"/>
                      <w:color w:val="000000" w:themeColor="text1"/>
                      <w:kern w:val="24"/>
                    </w:rPr>
                  </w:rPrChange>
                </w:rPr>
                <m:t>λ</m:t>
              </w:ins>
            </m:r>
          </m:e>
          <m:sub>
            <m:r>
              <w:ins w:id="1844" w:author="Windows 用户" w:date="2022-01-11T09:47:00Z">
                <w:rPr>
                  <w:rFonts w:ascii="Cambria Math" w:eastAsiaTheme="minorEastAsia" w:hAnsi="Cambria Math"/>
                  <w:color w:val="0070C0"/>
                  <w:kern w:val="24"/>
                  <w:rPrChange w:id="1845" w:author="Windows 用户" w:date="2022-01-11T14:57:00Z">
                    <w:rPr>
                      <w:rFonts w:ascii="Cambria Math" w:eastAsiaTheme="minorEastAsia" w:hAnsi="Cambria Math"/>
                      <w:color w:val="000000" w:themeColor="text1"/>
                      <w:kern w:val="24"/>
                    </w:rPr>
                  </w:rPrChange>
                </w:rPr>
                <m:t>kt</m:t>
              </w:ins>
            </m:r>
          </m:sub>
        </m:sSub>
        <m:r>
          <w:ins w:id="1846" w:author="Windows 用户" w:date="2022-01-11T09:47:00Z">
            <w:rPr>
              <w:rFonts w:ascii="Cambria Math" w:eastAsiaTheme="minorEastAsia" w:hAnsi="Cambria Math"/>
              <w:color w:val="0070C0"/>
              <w:kern w:val="24"/>
              <w:rPrChange w:id="1847" w:author="Windows 用户" w:date="2022-01-11T14:57:00Z">
                <w:rPr>
                  <w:rFonts w:ascii="Cambria Math" w:eastAsiaTheme="minorEastAsia" w:hAnsi="Cambria Math"/>
                  <w:color w:val="000000" w:themeColor="text1"/>
                  <w:kern w:val="24"/>
                </w:rPr>
              </w:rPrChange>
            </w:rPr>
            <m:t>=</m:t>
          </w:ins>
        </m:r>
        <m:r>
          <w:ins w:id="1848" w:author="Windows 用户" w:date="2022-01-11T09:47:00Z">
            <m:rPr>
              <m:sty m:val="p"/>
            </m:rPr>
            <w:rPr>
              <w:rFonts w:ascii="Cambria Math" w:eastAsiaTheme="minorEastAsia" w:hAnsi="Cambria Math"/>
              <w:color w:val="0070C0"/>
              <w:kern w:val="24"/>
              <w:rPrChange w:id="1849" w:author="Windows 用户" w:date="2022-01-11T14:57:00Z">
                <w:rPr>
                  <w:rFonts w:ascii="Cambria Math" w:eastAsiaTheme="minorEastAsia" w:hAnsi="Cambria Math"/>
                  <w:color w:val="000000" w:themeColor="text1"/>
                  <w:kern w:val="24"/>
                </w:rPr>
              </w:rPrChange>
            </w:rPr>
            <m:t>max</m:t>
          </w:ins>
        </m:r>
        <m:r>
          <w:ins w:id="1850" w:author="Windows 用户" w:date="2022-01-11T09:47:00Z">
            <w:rPr>
              <w:rFonts w:ascii="Cambria Math" w:eastAsiaTheme="minorEastAsia" w:hAnsi="Cambria Math"/>
              <w:color w:val="0070C0"/>
              <w:kern w:val="24"/>
              <w:rPrChange w:id="1851" w:author="Windows 用户" w:date="2022-01-11T14:57:00Z">
                <w:rPr>
                  <w:rFonts w:ascii="Cambria Math" w:eastAsiaTheme="minorEastAsia" w:hAnsi="Cambria Math"/>
                  <w:color w:val="000000" w:themeColor="text1"/>
                  <w:kern w:val="24"/>
                </w:rPr>
              </w:rPrChange>
            </w:rPr>
            <m:t>(0, </m:t>
          </w:ins>
        </m:r>
        <m:sSub>
          <m:sSubPr>
            <m:ctrlPr>
              <w:ins w:id="1852" w:author="Windows 用户" w:date="2022-01-11T09:47:00Z">
                <w:rPr>
                  <w:rFonts w:ascii="Cambria Math" w:eastAsiaTheme="minorEastAsia" w:hAnsi="Cambria Math"/>
                  <w:i/>
                  <w:iCs/>
                  <w:color w:val="0070C0"/>
                  <w:kern w:val="24"/>
                </w:rPr>
              </w:ins>
            </m:ctrlPr>
          </m:sSubPr>
          <m:e>
            <m:r>
              <w:ins w:id="1853" w:author="Windows 用户" w:date="2022-01-11T09:47:00Z">
                <w:rPr>
                  <w:rFonts w:ascii="Cambria Math" w:eastAsiaTheme="minorEastAsia" w:hAnsi="Cambria Math"/>
                  <w:color w:val="0070C0"/>
                  <w:kern w:val="24"/>
                  <w:rPrChange w:id="1854" w:author="Windows 用户" w:date="2022-01-11T14:57:00Z">
                    <w:rPr>
                      <w:rFonts w:ascii="Cambria Math" w:eastAsiaTheme="minorEastAsia" w:hAnsi="Cambria Math"/>
                      <w:color w:val="000000" w:themeColor="text1"/>
                      <w:kern w:val="24"/>
                    </w:rPr>
                  </w:rPrChange>
                </w:rPr>
                <m:t>λ</m:t>
              </w:ins>
            </m:r>
          </m:e>
          <m:sub>
            <m:r>
              <w:ins w:id="1855" w:author="Windows 用户" w:date="2022-01-11T09:47:00Z">
                <w:rPr>
                  <w:rFonts w:ascii="Cambria Math" w:eastAsiaTheme="minorEastAsia" w:hAnsi="Cambria Math"/>
                  <w:color w:val="0070C0"/>
                  <w:kern w:val="24"/>
                  <w:rPrChange w:id="1856" w:author="Windows 用户" w:date="2022-01-11T14:57:00Z">
                    <w:rPr>
                      <w:rFonts w:ascii="Cambria Math" w:eastAsiaTheme="minorEastAsia" w:hAnsi="Cambria Math"/>
                      <w:color w:val="000000" w:themeColor="text1"/>
                      <w:kern w:val="24"/>
                    </w:rPr>
                  </w:rPrChange>
                </w:rPr>
                <m:t>kt</m:t>
              </w:ins>
            </m:r>
          </m:sub>
        </m:sSub>
        <m:r>
          <w:ins w:id="1857" w:author="Windows 用户" w:date="2022-01-11T09:47:00Z">
            <w:rPr>
              <w:rFonts w:ascii="Cambria Math" w:eastAsiaTheme="minorEastAsia" w:hAnsi="Cambria Math"/>
              <w:color w:val="0070C0"/>
              <w:kern w:val="24"/>
              <w:rPrChange w:id="1858" w:author="Windows 用户" w:date="2022-01-11T14:57:00Z">
                <w:rPr>
                  <w:rFonts w:ascii="Cambria Math" w:eastAsiaTheme="minorEastAsia" w:hAnsi="Cambria Math"/>
                  <w:color w:val="000000" w:themeColor="text1"/>
                  <w:kern w:val="24"/>
                </w:rPr>
              </w:rPrChange>
            </w:rPr>
            <m:t>+ST∙</m:t>
          </w:ins>
        </m:r>
        <m:sSub>
          <m:sSubPr>
            <m:ctrlPr>
              <w:ins w:id="1859" w:author="Windows 用户" w:date="2022-01-11T09:47:00Z">
                <w:rPr>
                  <w:rFonts w:ascii="Cambria Math" w:eastAsiaTheme="minorEastAsia" w:hAnsi="Cambria Math"/>
                  <w:i/>
                  <w:iCs/>
                  <w:color w:val="0070C0"/>
                  <w:kern w:val="24"/>
                </w:rPr>
              </w:ins>
            </m:ctrlPr>
          </m:sSubPr>
          <m:e>
            <m:r>
              <w:ins w:id="1860" w:author="Windows 用户" w:date="2022-01-11T09:47:00Z">
                <w:rPr>
                  <w:rFonts w:ascii="Cambria Math" w:eastAsiaTheme="minorEastAsia" w:hAnsi="Cambria Math"/>
                  <w:color w:val="0070C0"/>
                  <w:kern w:val="24"/>
                  <w:rPrChange w:id="1861" w:author="Windows 用户" w:date="2022-01-11T14:57:00Z">
                    <w:rPr>
                      <w:rFonts w:ascii="Cambria Math" w:eastAsiaTheme="minorEastAsia" w:hAnsi="Cambria Math"/>
                      <w:color w:val="000000" w:themeColor="text1"/>
                      <w:kern w:val="24"/>
                    </w:rPr>
                  </w:rPrChange>
                </w:rPr>
                <m:t>SG</m:t>
              </w:ins>
            </m:r>
          </m:e>
          <m:sub>
            <m:r>
              <w:ins w:id="1862" w:author="Windows 用户" w:date="2022-01-11T09:47:00Z">
                <w:rPr>
                  <w:rFonts w:ascii="Cambria Math" w:eastAsiaTheme="minorEastAsia" w:hAnsi="Cambria Math"/>
                  <w:color w:val="0070C0"/>
                  <w:kern w:val="24"/>
                  <w:rPrChange w:id="1863" w:author="Windows 用户" w:date="2022-01-11T14:57:00Z">
                    <w:rPr>
                      <w:rFonts w:ascii="Cambria Math" w:eastAsiaTheme="minorEastAsia" w:hAnsi="Cambria Math"/>
                      <w:color w:val="000000" w:themeColor="text1"/>
                      <w:kern w:val="24"/>
                    </w:rPr>
                  </w:rPrChange>
                </w:rPr>
                <m:t>kt</m:t>
              </w:ins>
            </m:r>
          </m:sub>
        </m:sSub>
        <m:r>
          <w:ins w:id="1864" w:author="Windows 用户" w:date="2022-01-11T09:47:00Z">
            <w:rPr>
              <w:rFonts w:ascii="Cambria Math" w:eastAsiaTheme="minorEastAsia" w:hAnsi="Cambria Math"/>
              <w:color w:val="0070C0"/>
              <w:kern w:val="24"/>
              <w:rPrChange w:id="1865" w:author="Windows 用户" w:date="2022-01-11T14:57:00Z">
                <w:rPr>
                  <w:rFonts w:ascii="Cambria Math" w:eastAsiaTheme="minorEastAsia" w:hAnsi="Cambria Math"/>
                  <w:color w:val="000000" w:themeColor="text1"/>
                  <w:kern w:val="24"/>
                </w:rPr>
              </w:rPrChange>
            </w:rPr>
            <m:t>)</m:t>
          </w:ins>
        </m:r>
      </m:oMath>
      <w:ins w:id="1866" w:author="Windows 用户" w:date="2022-01-11T09:47:00Z">
        <w:r w:rsidRPr="00CC12A5">
          <w:rPr>
            <w:color w:val="0070C0"/>
            <w:kern w:val="24"/>
            <w:rPrChange w:id="1867" w:author="Windows 用户" w:date="2022-01-11T14:57:00Z">
              <w:rPr>
                <w:color w:val="000000" w:themeColor="text1"/>
                <w:kern w:val="24"/>
              </w:rPr>
            </w:rPrChange>
          </w:rPr>
          <w:t>.</w:t>
        </w:r>
      </w:ins>
    </w:p>
    <w:p w14:paraId="3AB3F5F2" w14:textId="0F244D3D" w:rsidR="006A4D62" w:rsidRPr="00CC12A5" w:rsidRDefault="006A4D62">
      <w:pPr>
        <w:ind w:left="420" w:firstLineChars="0" w:firstLine="0"/>
        <w:rPr>
          <w:color w:val="0070C0"/>
          <w:rPrChange w:id="1868" w:author="Windows 用户" w:date="2022-01-11T14:57:00Z">
            <w:rPr/>
          </w:rPrChange>
        </w:rPr>
        <w:pPrChange w:id="1869" w:author="Windows 用户" w:date="2022-01-11T09:47:00Z">
          <w:pPr>
            <w:ind w:firstLineChars="0" w:firstLine="0"/>
          </w:pPr>
        </w:pPrChange>
      </w:pPr>
      <w:ins w:id="1870" w:author="Windows 用户" w:date="2022-01-11T09:48:00Z">
        <w:r w:rsidRPr="00CC12A5">
          <w:rPr>
            <w:color w:val="0070C0"/>
            <w:rPrChange w:id="1871" w:author="Windows 用户" w:date="2022-01-11T14:57:00Z">
              <w:rPr/>
            </w:rPrChange>
          </w:rPr>
          <w:lastRenderedPageBreak/>
          <w:t xml:space="preserve">The termination condition of the algorithm is 300 iterations, or </w:t>
        </w:r>
        <m:oMath>
          <m:r>
            <w:rPr>
              <w:rFonts w:ascii="Cambria Math" w:eastAsiaTheme="minorEastAsia" w:hAnsi="Cambria Math"/>
              <w:color w:val="0070C0"/>
              <w:kern w:val="24"/>
              <w:rPrChange w:id="1872" w:author="Windows 用户" w:date="2022-01-11T14:57:00Z">
                <w:rPr>
                  <w:rFonts w:ascii="Cambria Math" w:eastAsiaTheme="minorEastAsia" w:hAnsi="Cambria Math"/>
                  <w:color w:val="000000" w:themeColor="text1"/>
                  <w:kern w:val="24"/>
                </w:rPr>
              </w:rPrChange>
            </w:rPr>
            <m:t>β</m:t>
          </m:r>
          <m:r>
            <m:rPr>
              <m:sty m:val="p"/>
            </m:rPr>
            <w:rPr>
              <w:rFonts w:ascii="Cambria Math" w:hAnsi="Cambria Math"/>
              <w:color w:val="0070C0"/>
              <w:kern w:val="24"/>
              <w:rPrChange w:id="1873" w:author="Windows 用户" w:date="2022-01-11T14:57:00Z">
                <w:rPr>
                  <w:rFonts w:ascii="Cambria Math" w:hAnsi="Cambria Math"/>
                  <w:color w:val="000000" w:themeColor="text1"/>
                  <w:kern w:val="24"/>
                </w:rPr>
              </w:rPrChange>
            </w:rPr>
            <m:t>&lt;0.0001</m:t>
          </m:r>
        </m:oMath>
        <w:r w:rsidRPr="00CC12A5">
          <w:rPr>
            <w:color w:val="0070C0"/>
            <w:kern w:val="24"/>
            <w:rPrChange w:id="1874" w:author="Windows 用户" w:date="2022-01-11T14:57:00Z">
              <w:rPr>
                <w:color w:val="000000" w:themeColor="text1"/>
                <w:kern w:val="24"/>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31264483" w:rsidR="007D716A" w:rsidRPr="00A57B74" w:rsidRDefault="007D716A" w:rsidP="001F1E24">
      <w:pPr>
        <w:pStyle w:val="a4"/>
        <w:keepNext/>
      </w:pPr>
      <w:r w:rsidRPr="00A57B74">
        <w:t xml:space="preserve">Table </w:t>
      </w:r>
      <w:fldSimple w:instr=" SEQ Table \* ARABIC ">
        <w:r w:rsidR="00B26F87">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962422"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962422"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E702A7B" w:rsidR="007D716A" w:rsidRPr="00A57B74" w:rsidRDefault="007D716A" w:rsidP="001F1E24">
      <w:pPr>
        <w:pStyle w:val="a4"/>
        <w:keepNext/>
      </w:pPr>
      <w:r w:rsidRPr="00A57B74">
        <w:t xml:space="preserve">Table </w:t>
      </w:r>
      <w:fldSimple w:instr=" SEQ Table \* ARABIC ">
        <w:r w:rsidR="00B26F87">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962422"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962422"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1E17E785" w:rsidR="007D716A" w:rsidRPr="00A57B74" w:rsidRDefault="007D716A" w:rsidP="001F1E24">
      <w:pPr>
        <w:pStyle w:val="a4"/>
        <w:keepNext/>
      </w:pPr>
      <w:r w:rsidRPr="00A57B74">
        <w:lastRenderedPageBreak/>
        <w:t xml:space="preserve">Table </w:t>
      </w:r>
      <w:fldSimple w:instr=" SEQ Table \* ARABIC ">
        <w:r w:rsidR="00B26F87">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962422"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962422"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41135B4" w:rsidR="007D716A" w:rsidRPr="00A57B74" w:rsidRDefault="007D716A" w:rsidP="001F1E24">
      <w:pPr>
        <w:pStyle w:val="a4"/>
        <w:keepNext/>
      </w:pPr>
      <w:r w:rsidRPr="00A57B74">
        <w:t xml:space="preserve">Table </w:t>
      </w:r>
      <w:fldSimple w:instr=" SEQ Table \* ARABIC ">
        <w:r w:rsidR="00B26F87">
          <w:rPr>
            <w:noProof/>
          </w:rPr>
          <w:t>7</w:t>
        </w:r>
      </w:fldSimple>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962422"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875" w:author="Windows 用户" w:date="2021-12-17T15:47:00Z">
                  <w:rPr/>
                </w:rPrChange>
              </w:rPr>
            </w:pPr>
            <w:del w:id="1876" w:author="Windows 用户" w:date="2021-12-17T15:46:00Z">
              <w:r w:rsidRPr="007B0C54" w:rsidDel="007B0C54">
                <w:rPr>
                  <w:color w:val="0070C0"/>
                  <w:rPrChange w:id="1877" w:author="Windows 用户" w:date="2021-12-17T15:47:00Z">
                    <w:rPr/>
                  </w:rPrChange>
                </w:rPr>
                <w:delText>30</w:delText>
              </w:r>
            </w:del>
            <w:ins w:id="1878" w:author="Windows 用户" w:date="2021-12-17T15:46:00Z">
              <w:r w:rsidR="007B0C54" w:rsidRPr="007B0C54">
                <w:rPr>
                  <w:color w:val="0070C0"/>
                  <w:rPrChange w:id="1879"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880"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881" w:author="Windows 用户" w:date="2021-12-17T15:47:00Z">
                  <w:rPr/>
                </w:rPrChange>
              </w:rPr>
            </w:pPr>
            <w:del w:id="1882" w:author="Windows 用户" w:date="2021-12-17T15:46:00Z">
              <w:r w:rsidRPr="007B0C54" w:rsidDel="007B0C54">
                <w:rPr>
                  <w:color w:val="0070C0"/>
                  <w:rPrChange w:id="1883" w:author="Windows 用户" w:date="2021-12-17T15:47:00Z">
                    <w:rPr/>
                  </w:rPrChange>
                </w:rPr>
                <w:delText>60</w:delText>
              </w:r>
            </w:del>
            <w:ins w:id="1884" w:author="Windows 用户" w:date="2021-12-17T15:46:00Z">
              <w:r w:rsidR="007B0C54" w:rsidRPr="007B0C54">
                <w:rPr>
                  <w:color w:val="0070C0"/>
                  <w:rPrChange w:id="1885"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lastRenderedPageBreak/>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886" w:name="OLE_LINK59"/>
      <w:bookmarkStart w:id="1887" w:name="OLE_LINK60"/>
      <w:r w:rsidRPr="00A57B74">
        <w:rPr>
          <w:rFonts w:hint="eastAsia"/>
        </w:rPr>
        <w:t xml:space="preserve"> It can be seen </w:t>
      </w:r>
      <w:bookmarkEnd w:id="1886"/>
      <w:bookmarkEnd w:id="1887"/>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2F786B9A" w:rsidR="007D716A" w:rsidRPr="00A57B74" w:rsidRDefault="007D716A" w:rsidP="001F1E24">
      <w:pPr>
        <w:pStyle w:val="a4"/>
        <w:keepNext/>
      </w:pPr>
      <w:r w:rsidRPr="00A57B74">
        <w:t xml:space="preserve">Table </w:t>
      </w:r>
      <w:fldSimple w:instr=" SEQ Table \* ARABIC ">
        <w:r w:rsidR="00B26F87">
          <w:rPr>
            <w:noProof/>
          </w:rPr>
          <w:t>8</w:t>
        </w:r>
      </w:fldSimple>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962422"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888" w:author="Windows 用户" w:date="2021-12-17T15:47:00Z">
                  <w:rPr>
                    <w:sz w:val="18"/>
                    <w:szCs w:val="18"/>
                  </w:rPr>
                </w:rPrChange>
              </w:rPr>
            </w:pPr>
            <w:del w:id="1889" w:author="Windows 用户" w:date="2021-12-17T15:46:00Z">
              <w:r w:rsidRPr="007B0C54" w:rsidDel="007B0C54">
                <w:rPr>
                  <w:color w:val="0070C0"/>
                  <w:sz w:val="18"/>
                  <w:szCs w:val="18"/>
                  <w:rPrChange w:id="1890" w:author="Windows 用户" w:date="2021-12-17T15:47:00Z">
                    <w:rPr>
                      <w:sz w:val="18"/>
                      <w:szCs w:val="18"/>
                    </w:rPr>
                  </w:rPrChange>
                </w:rPr>
                <w:delText>30</w:delText>
              </w:r>
            </w:del>
            <w:ins w:id="1891" w:author="Windows 用户" w:date="2021-12-17T15:46:00Z">
              <w:r w:rsidR="007B0C54" w:rsidRPr="007B0C54">
                <w:rPr>
                  <w:color w:val="0070C0"/>
                  <w:sz w:val="18"/>
                  <w:szCs w:val="18"/>
                  <w:rPrChange w:id="1892"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1893"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1894" w:author="Windows 用户" w:date="2021-12-17T15:47:00Z">
                  <w:rPr>
                    <w:sz w:val="18"/>
                    <w:szCs w:val="18"/>
                  </w:rPr>
                </w:rPrChange>
              </w:rPr>
            </w:pPr>
            <w:del w:id="1895" w:author="Windows 用户" w:date="2021-12-17T15:46:00Z">
              <w:r w:rsidRPr="007B0C54" w:rsidDel="007B0C54">
                <w:rPr>
                  <w:color w:val="0070C0"/>
                  <w:sz w:val="18"/>
                  <w:szCs w:val="18"/>
                  <w:rPrChange w:id="1896" w:author="Windows 用户" w:date="2021-12-17T15:47:00Z">
                    <w:rPr>
                      <w:sz w:val="18"/>
                      <w:szCs w:val="18"/>
                    </w:rPr>
                  </w:rPrChange>
                </w:rPr>
                <w:delText>60</w:delText>
              </w:r>
            </w:del>
            <w:ins w:id="1897" w:author="Windows 用户" w:date="2021-12-17T15:46:00Z">
              <w:r w:rsidR="007B0C54" w:rsidRPr="007B0C54">
                <w:rPr>
                  <w:color w:val="0070C0"/>
                  <w:sz w:val="18"/>
                  <w:szCs w:val="18"/>
                  <w:rPrChange w:id="1898"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1899"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1900" w:author="Windows 用户" w:date="2021-12-17T15:47:00Z">
                  <w:rPr>
                    <w:sz w:val="18"/>
                    <w:szCs w:val="18"/>
                  </w:rPr>
                </w:rPrChange>
              </w:rPr>
            </w:pPr>
            <w:del w:id="1901" w:author="Windows 用户" w:date="2021-12-17T15:46:00Z">
              <w:r w:rsidRPr="007B0C54" w:rsidDel="007B0C54">
                <w:rPr>
                  <w:color w:val="0070C0"/>
                  <w:sz w:val="18"/>
                  <w:szCs w:val="18"/>
                  <w:rPrChange w:id="1902" w:author="Windows 用户" w:date="2021-12-17T15:47:00Z">
                    <w:rPr>
                      <w:sz w:val="18"/>
                      <w:szCs w:val="18"/>
                    </w:rPr>
                  </w:rPrChange>
                </w:rPr>
                <w:delText>120</w:delText>
              </w:r>
            </w:del>
            <w:ins w:id="1903" w:author="Windows 用户" w:date="2021-12-17T15:46:00Z">
              <w:r w:rsidR="007B0C54" w:rsidRPr="007B0C54">
                <w:rPr>
                  <w:color w:val="0070C0"/>
                  <w:sz w:val="18"/>
                  <w:szCs w:val="18"/>
                  <w:rPrChange w:id="1904"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199534" w14:textId="77777777" w:rsidR="00B26F87" w:rsidRDefault="00B26F87">
      <w:pPr>
        <w:ind w:firstLineChars="95" w:firstLine="199"/>
        <w:rPr>
          <w:ins w:id="1905" w:author="Windows 用户" w:date="2022-01-12T20:17:00Z"/>
          <w:rFonts w:cs="Times New Roman"/>
          <w:color w:val="0070C0"/>
        </w:rPr>
        <w:pPrChange w:id="1906" w:author="Windows 用户" w:date="2022-01-12T20:11:00Z">
          <w:pPr>
            <w:ind w:firstLine="420"/>
          </w:pPr>
        </w:pPrChange>
      </w:pPr>
    </w:p>
    <w:p w14:paraId="0327DE39" w14:textId="3887AE1F" w:rsidR="00B72591" w:rsidRPr="00D46136" w:rsidRDefault="00B72591">
      <w:pPr>
        <w:ind w:firstLineChars="95" w:firstLine="199"/>
        <w:rPr>
          <w:ins w:id="1907" w:author="Windows 用户" w:date="2021-12-01T13:32:00Z"/>
          <w:rFonts w:cs="Times New Roman"/>
          <w:color w:val="0070C0"/>
          <w:rPrChange w:id="1908" w:author="Windows 用户" w:date="2021-12-03T15:37:00Z">
            <w:rPr>
              <w:ins w:id="1909" w:author="Windows 用户" w:date="2021-12-01T13:32:00Z"/>
              <w:rFonts w:cs="Times New Roman"/>
            </w:rPr>
          </w:rPrChange>
        </w:rPr>
        <w:pPrChange w:id="1910" w:author="Windows 用户" w:date="2022-01-12T20:11:00Z">
          <w:pPr>
            <w:ind w:firstLine="420"/>
          </w:pPr>
        </w:pPrChange>
      </w:pPr>
      <w:ins w:id="1911" w:author="Windows 用户" w:date="2022-01-12T20:11:00Z">
        <w:r>
          <w:rPr>
            <w:rFonts w:cs="Times New Roman" w:hint="eastAsia"/>
            <w:color w:val="0070C0"/>
            <w:highlight w:val="yellow"/>
          </w:rPr>
          <w:t>我们进一步在</w:t>
        </w:r>
      </w:ins>
      <w:ins w:id="1912" w:author="Windows 用户" w:date="2022-01-12T20:12:00Z">
        <w:r>
          <w:rPr>
            <w:rFonts w:cs="Times New Roman"/>
            <w:color w:val="0070C0"/>
          </w:rPr>
          <w:t>CPLEX</w:t>
        </w:r>
      </w:ins>
      <w:ins w:id="1913" w:author="Windows 用户" w:date="2022-01-12T20:13:00Z">
        <w:r>
          <w:rPr>
            <w:rFonts w:cs="Times New Roman" w:hint="eastAsia"/>
            <w:color w:val="0070C0"/>
          </w:rPr>
          <w:t>可</w:t>
        </w:r>
      </w:ins>
      <w:ins w:id="1914" w:author="Windows 用户" w:date="2022-01-12T20:12:00Z">
        <w:r>
          <w:rPr>
            <w:rFonts w:cs="Times New Roman" w:hint="eastAsia"/>
            <w:color w:val="0070C0"/>
          </w:rPr>
          <w:t>求出可行解的实例集</w:t>
        </w:r>
      </w:ins>
      <m:oMath>
        <m:sSub>
          <m:sSubPr>
            <m:ctrlPr>
              <w:ins w:id="1915" w:author="Windows 用户" w:date="2022-01-12T20:14:00Z">
                <w:rPr>
                  <w:rFonts w:ascii="Cambria Math" w:hAnsi="Cambria Math" w:cs="Times New Roman"/>
                  <w:color w:val="0070C0"/>
                </w:rPr>
              </w:ins>
            </m:ctrlPr>
          </m:sSubPr>
          <m:e>
            <m:r>
              <w:ins w:id="1916" w:author="Windows 用户" w:date="2022-01-12T20:14:00Z">
                <w:rPr>
                  <w:rFonts w:ascii="Cambria Math" w:hAnsi="Cambria Math" w:cs="Times New Roman" w:hint="eastAsia"/>
                  <w:color w:val="0070C0"/>
                </w:rPr>
                <m:t>SET</m:t>
              </w:ins>
            </m:r>
          </m:e>
          <m:sub>
            <m:r>
              <w:ins w:id="1917" w:author="Windows 用户" w:date="2022-01-12T20:14:00Z">
                <w:rPr>
                  <w:rFonts w:ascii="Cambria Math" w:hAnsi="Cambria Math" w:cs="Times New Roman"/>
                  <w:color w:val="0070C0"/>
                </w:rPr>
                <m:t>3</m:t>
              </w:ins>
            </m:r>
          </m:sub>
        </m:sSub>
      </m:oMath>
      <w:ins w:id="1918" w:author="Windows 用户" w:date="2022-01-12T20:13:00Z">
        <w:r>
          <w:rPr>
            <w:rFonts w:cs="Times New Roman" w:hint="eastAsia"/>
            <w:color w:val="0070C0"/>
          </w:rPr>
          <w:t>上衡量</w:t>
        </w:r>
      </w:ins>
      <w:ins w:id="1919" w:author="Windows 用户" w:date="2022-01-12T20:14:00Z">
        <w:r>
          <w:rPr>
            <w:rFonts w:cs="Times New Roman" w:hint="eastAsia"/>
            <w:color w:val="0070C0"/>
          </w:rPr>
          <w:t>所提算法的求解效果，</w:t>
        </w:r>
      </w:ins>
      <w:ins w:id="1920" w:author="Windows 用户" w:date="2022-01-12T20:20:00Z">
        <w:r w:rsidR="004D6026">
          <w:rPr>
            <w:rFonts w:cs="Times New Roman" w:hint="eastAsia"/>
            <w:color w:val="0070C0"/>
          </w:rPr>
          <w:t>还是使用</w:t>
        </w:r>
        <w:r w:rsidR="004D6026">
          <w:rPr>
            <w:rFonts w:cs="Times New Roman" w:hint="eastAsia"/>
            <w:color w:val="0070C0"/>
          </w:rPr>
          <w:t>ARD</w:t>
        </w:r>
        <w:r w:rsidR="004D6026">
          <w:rPr>
            <w:rFonts w:cs="Times New Roman" w:hint="eastAsia"/>
            <w:color w:val="0070C0"/>
          </w:rPr>
          <w:t>作为评价指标</w:t>
        </w:r>
      </w:ins>
      <w:ins w:id="1921" w:author="Windows 用户" w:date="2022-01-12T20:27:00Z">
        <w:r w:rsidR="004D6026">
          <w:rPr>
            <w:rFonts w:cs="Times New Roman" w:hint="eastAsia"/>
            <w:color w:val="0070C0"/>
          </w:rPr>
          <w:t>。</w:t>
        </w:r>
      </w:ins>
    </w:p>
    <w:p w14:paraId="7B1E90A9" w14:textId="14E13DDF" w:rsidR="00E651CC" w:rsidRPr="00B26F87" w:rsidRDefault="00E651CC">
      <w:pPr>
        <w:pStyle w:val="a4"/>
        <w:keepNext/>
        <w:rPr>
          <w:ins w:id="1922" w:author="Windows 用户" w:date="2022-01-12T20:16:00Z"/>
          <w:color w:val="0070C0"/>
          <w:rPrChange w:id="1923" w:author="Windows 用户" w:date="2022-01-12T20:17:00Z">
            <w:rPr>
              <w:ins w:id="1924" w:author="Windows 用户" w:date="2022-01-12T20:16:00Z"/>
            </w:rPr>
          </w:rPrChange>
        </w:rPr>
        <w:pPrChange w:id="1925" w:author="Windows 用户" w:date="2022-01-12T20:16:00Z">
          <w:pPr>
            <w:ind w:firstLine="420"/>
          </w:pPr>
        </w:pPrChange>
      </w:pPr>
      <w:ins w:id="1926" w:author="Windows 用户" w:date="2022-01-12T20:16:00Z">
        <w:r w:rsidRPr="00B26F87">
          <w:rPr>
            <w:color w:val="0070C0"/>
            <w:rPrChange w:id="1927" w:author="Windows 用户" w:date="2022-01-12T20:17:00Z">
              <w:rPr>
                <w:b/>
              </w:rPr>
            </w:rPrChange>
          </w:rPr>
          <w:t xml:space="preserve">Table </w:t>
        </w:r>
        <w:r w:rsidRPr="00B26F87">
          <w:rPr>
            <w:color w:val="0070C0"/>
            <w:rPrChange w:id="1928" w:author="Windows 用户" w:date="2022-01-12T20:17:00Z">
              <w:rPr>
                <w:b/>
              </w:rPr>
            </w:rPrChange>
          </w:rPr>
          <w:fldChar w:fldCharType="begin"/>
        </w:r>
        <w:r w:rsidRPr="00B26F87">
          <w:rPr>
            <w:color w:val="0070C0"/>
            <w:rPrChange w:id="1929" w:author="Windows 用户" w:date="2022-01-12T20:17:00Z">
              <w:rPr>
                <w:b/>
              </w:rPr>
            </w:rPrChange>
          </w:rPr>
          <w:instrText xml:space="preserve"> SEQ Table \* ARABIC </w:instrText>
        </w:r>
      </w:ins>
      <w:r w:rsidRPr="00B26F87">
        <w:rPr>
          <w:color w:val="0070C0"/>
          <w:rPrChange w:id="1930" w:author="Windows 用户" w:date="2022-01-12T20:17:00Z">
            <w:rPr>
              <w:b/>
            </w:rPr>
          </w:rPrChange>
        </w:rPr>
        <w:fldChar w:fldCharType="separate"/>
      </w:r>
      <w:ins w:id="1931" w:author="Windows 用户" w:date="2022-01-12T20:17:00Z">
        <w:r w:rsidR="00B26F87">
          <w:rPr>
            <w:noProof/>
            <w:color w:val="0070C0"/>
          </w:rPr>
          <w:t>9</w:t>
        </w:r>
      </w:ins>
      <w:ins w:id="1932" w:author="Windows 用户" w:date="2022-01-12T20:16:00Z">
        <w:r w:rsidRPr="00B26F87">
          <w:rPr>
            <w:color w:val="0070C0"/>
            <w:rPrChange w:id="1933" w:author="Windows 用户" w:date="2022-01-12T20:17:00Z">
              <w:rPr>
                <w:b/>
              </w:rPr>
            </w:rPrChange>
          </w:rPr>
          <w:fldChar w:fldCharType="end"/>
        </w:r>
        <w:r w:rsidRPr="00B26F87">
          <w:rPr>
            <w:color w:val="0070C0"/>
            <w:rPrChange w:id="1934" w:author="Windows 用户" w:date="2022-01-12T20:17:00Z">
              <w:rPr>
                <w:b/>
              </w:rPr>
            </w:rPrChange>
          </w:rPr>
          <w:t xml:space="preserve"> The computational results on</w:t>
        </w:r>
        <m:oMath>
          <m:r>
            <m:rPr>
              <m:sty m:val="bi"/>
            </m:rPr>
            <w:rPr>
              <w:rFonts w:ascii="Cambria Math" w:hAnsi="Cambria Math"/>
              <w:color w:val="0070C0"/>
              <w:rPrChange w:id="1935" w:author="Windows 用户" w:date="2022-01-12T20:17:00Z">
                <w:rPr>
                  <w:rFonts w:ascii="Cambria Math" w:hAnsi="Cambria Math"/>
                </w:rPr>
              </w:rPrChange>
            </w:rPr>
            <m:t xml:space="preserve"> </m:t>
          </m:r>
          <m:sSub>
            <m:sSubPr>
              <m:ctrlPr>
                <w:rPr>
                  <w:rFonts w:ascii="Cambria Math" w:hAnsi="Cambria Math" w:cs="宋体"/>
                  <w:color w:val="0070C0"/>
                  <w:sz w:val="24"/>
                  <w:szCs w:val="24"/>
                </w:rPr>
              </m:ctrlPr>
            </m:sSubPr>
            <m:e>
              <m:r>
                <m:rPr>
                  <m:sty m:val="bi"/>
                </m:rPr>
                <w:rPr>
                  <w:rFonts w:ascii="Cambria Math" w:hAnsi="Cambria Math"/>
                  <w:color w:val="0070C0"/>
                  <w:kern w:val="0"/>
                  <w:rPrChange w:id="1936" w:author="Windows 用户" w:date="2022-01-12T20:17:00Z">
                    <w:rPr>
                      <w:rFonts w:ascii="Cambria Math" w:hAnsi="Cambria Math"/>
                      <w:kern w:val="0"/>
                    </w:rPr>
                  </w:rPrChange>
                </w:rPr>
                <m:t>SET</m:t>
              </m:r>
            </m:e>
            <m:sub>
              <m:r>
                <m:rPr>
                  <m:sty m:val="bi"/>
                </m:rPr>
                <w:rPr>
                  <w:rFonts w:ascii="Cambria Math" w:hAnsi="Cambria Math"/>
                  <w:color w:val="0070C0"/>
                  <w:kern w:val="0"/>
                  <w:rPrChange w:id="1937" w:author="Windows 用户" w:date="2022-01-12T20:17:00Z">
                    <w:rPr>
                      <w:rFonts w:ascii="Cambria Math" w:hAnsi="Cambria Math"/>
                      <w:kern w:val="0"/>
                    </w:rPr>
                  </w:rPrChange>
                </w:rPr>
                <m:t>3</m:t>
              </m:r>
            </m:sub>
          </m:sSub>
        </m:oMath>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938"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1939">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1940" w:author="Windows 用户" w:date="2021-12-01T16:24:00Z"/>
          <w:trPrChange w:id="1941" w:author="Windows 用户" w:date="2021-12-06T11:20:00Z">
            <w:trPr>
              <w:gridAfter w:val="0"/>
              <w:trHeight w:val="367"/>
              <w:jc w:val="center"/>
            </w:trPr>
          </w:trPrChange>
        </w:trPr>
        <w:tc>
          <w:tcPr>
            <w:tcW w:w="393" w:type="pct"/>
            <w:vAlign w:val="center"/>
            <w:tcPrChange w:id="1942" w:author="Windows 用户" w:date="2021-12-06T11:20:00Z">
              <w:tcPr>
                <w:tcW w:w="393" w:type="pct"/>
                <w:vAlign w:val="center"/>
              </w:tcPr>
            </w:tcPrChange>
          </w:tcPr>
          <w:p w14:paraId="12654308" w14:textId="77777777" w:rsidR="000E5975" w:rsidRPr="00D46136" w:rsidRDefault="000E5975" w:rsidP="00BB2B62">
            <w:pPr>
              <w:pStyle w:val="af"/>
              <w:rPr>
                <w:ins w:id="1943" w:author="Windows 用户" w:date="2021-12-01T16:24:00Z"/>
                <w:color w:val="0070C0"/>
                <w:szCs w:val="21"/>
                <w:rPrChange w:id="1944" w:author="Windows 用户" w:date="2021-12-03T15:37:00Z">
                  <w:rPr>
                    <w:ins w:id="1945" w:author="Windows 用户" w:date="2021-12-01T16:24:00Z"/>
                    <w:sz w:val="18"/>
                    <w:szCs w:val="18"/>
                  </w:rPr>
                </w:rPrChange>
              </w:rPr>
            </w:pPr>
            <w:bookmarkStart w:id="1946" w:name="OLE_LINK21"/>
          </w:p>
        </w:tc>
        <w:tc>
          <w:tcPr>
            <w:tcW w:w="881" w:type="pct"/>
            <w:vAlign w:val="center"/>
            <w:tcPrChange w:id="1947" w:author="Windows 用户" w:date="2021-12-06T11:20:00Z">
              <w:tcPr>
                <w:tcW w:w="881" w:type="pct"/>
                <w:gridSpan w:val="2"/>
                <w:vAlign w:val="center"/>
              </w:tcPr>
            </w:tcPrChange>
          </w:tcPr>
          <w:p w14:paraId="51C94F24" w14:textId="77777777" w:rsidR="000E5975" w:rsidRPr="00D46136" w:rsidRDefault="000E5975" w:rsidP="00BB2B62">
            <w:pPr>
              <w:pStyle w:val="af"/>
              <w:rPr>
                <w:ins w:id="1948" w:author="Windows 用户" w:date="2021-12-01T16:24:00Z"/>
                <w:color w:val="0070C0"/>
                <w:szCs w:val="21"/>
                <w:rPrChange w:id="1949" w:author="Windows 用户" w:date="2021-12-03T15:37:00Z">
                  <w:rPr>
                    <w:ins w:id="1950"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1951"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1952" w:author="Windows 用户" w:date="2021-12-06T11:19:00Z"/>
                <w:color w:val="0070C0"/>
                <w:szCs w:val="21"/>
              </w:rPr>
            </w:pPr>
            <w:ins w:id="1953" w:author="Windows 用户" w:date="2021-12-01T16:24:00Z">
              <w:r w:rsidRPr="00D46136">
                <w:rPr>
                  <w:color w:val="0070C0"/>
                  <w:szCs w:val="21"/>
                  <w:rPrChange w:id="1954" w:author="Windows 用户" w:date="2021-12-03T15:37:00Z">
                    <w:rPr>
                      <w:sz w:val="18"/>
                      <w:szCs w:val="18"/>
                    </w:rPr>
                  </w:rPrChange>
                </w:rPr>
                <w:t>ARD</w:t>
              </w:r>
            </w:ins>
          </w:p>
        </w:tc>
      </w:tr>
      <w:tr w:rsidR="000E5975" w:rsidRPr="00D46136" w14:paraId="731B8461" w14:textId="5B259FD7" w:rsidTr="000E5975">
        <w:trPr>
          <w:trHeight w:val="433"/>
          <w:jc w:val="center"/>
          <w:ins w:id="1955" w:author="Windows 用户" w:date="2021-12-01T16:24:00Z"/>
          <w:trPrChange w:id="1956" w:author="Windows 用户" w:date="2021-12-06T11:20:00Z">
            <w:trPr>
              <w:trHeight w:val="433"/>
              <w:jc w:val="center"/>
            </w:trPr>
          </w:trPrChange>
        </w:trPr>
        <w:tc>
          <w:tcPr>
            <w:tcW w:w="393" w:type="pct"/>
            <w:tcBorders>
              <w:bottom w:val="single" w:sz="4" w:space="0" w:color="auto"/>
            </w:tcBorders>
            <w:vAlign w:val="center"/>
            <w:tcPrChange w:id="1957"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1958" w:author="Windows 用户" w:date="2021-12-01T16:24:00Z"/>
                <w:color w:val="0070C0"/>
                <w:szCs w:val="21"/>
                <w:rPrChange w:id="1959" w:author="Windows 用户" w:date="2021-12-03T15:37:00Z">
                  <w:rPr>
                    <w:ins w:id="1960" w:author="Windows 用户" w:date="2021-12-01T16:24:00Z"/>
                    <w:sz w:val="18"/>
                    <w:szCs w:val="18"/>
                  </w:rPr>
                </w:rPrChange>
              </w:rPr>
            </w:pPr>
            <m:oMathPara>
              <m:oMath>
                <m:r>
                  <w:ins w:id="1961" w:author="Windows 用户" w:date="2021-12-01T16:24:00Z">
                    <w:rPr>
                      <w:rFonts w:ascii="Cambria Math" w:hAnsi="Cambria Math"/>
                      <w:color w:val="0070C0"/>
                      <w:szCs w:val="21"/>
                      <w:rPrChange w:id="1962"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1963"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962422" w:rsidP="00BB2B62">
            <w:pPr>
              <w:pStyle w:val="af"/>
              <w:rPr>
                <w:ins w:id="1964" w:author="Windows 用户" w:date="2021-12-01T16:24:00Z"/>
                <w:color w:val="0070C0"/>
                <w:szCs w:val="21"/>
                <w:rPrChange w:id="1965" w:author="Windows 用户" w:date="2021-12-03T15:37:00Z">
                  <w:rPr>
                    <w:ins w:id="1966" w:author="Windows 用户" w:date="2021-12-01T16:24:00Z"/>
                    <w:sz w:val="18"/>
                    <w:szCs w:val="18"/>
                  </w:rPr>
                </w:rPrChange>
              </w:rPr>
            </w:pPr>
            <m:oMathPara>
              <m:oMath>
                <m:acc>
                  <m:accPr>
                    <m:chr m:val="̅"/>
                    <m:ctrlPr>
                      <w:ins w:id="1967" w:author="Windows 用户" w:date="2021-12-01T16:24:00Z">
                        <w:rPr>
                          <w:rFonts w:ascii="Cambria Math" w:hAnsi="Cambria Math"/>
                          <w:color w:val="0070C0"/>
                          <w:szCs w:val="21"/>
                        </w:rPr>
                      </w:ins>
                    </m:ctrlPr>
                  </m:accPr>
                  <m:e>
                    <m:r>
                      <w:ins w:id="1968" w:author="Windows 用户" w:date="2021-12-01T16:24:00Z">
                        <w:rPr>
                          <w:rFonts w:ascii="Cambria Math" w:hAnsi="Cambria Math"/>
                          <w:color w:val="0070C0"/>
                          <w:szCs w:val="21"/>
                          <w:rPrChange w:id="1969"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1970"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1971" w:author="Windows 用户" w:date="2021-12-01T16:24:00Z"/>
                <w:iCs/>
                <w:color w:val="0070C0"/>
                <w:szCs w:val="21"/>
                <w:rPrChange w:id="1972" w:author="Windows 用户" w:date="2021-12-03T15:37:00Z">
                  <w:rPr>
                    <w:ins w:id="1973" w:author="Windows 用户" w:date="2021-12-01T16:24:00Z"/>
                    <w:iCs/>
                    <w:sz w:val="18"/>
                    <w:szCs w:val="18"/>
                  </w:rPr>
                </w:rPrChange>
              </w:rPr>
            </w:pPr>
            <w:ins w:id="1974" w:author="Windows 用户" w:date="2021-12-01T16:24:00Z">
              <w:r w:rsidRPr="00D46136">
                <w:rPr>
                  <w:iCs/>
                  <w:color w:val="0070C0"/>
                  <w:szCs w:val="21"/>
                  <w:rPrChange w:id="1975"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1976"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1977" w:author="Windows 用户" w:date="2021-12-01T16:24:00Z"/>
                <w:iCs/>
                <w:color w:val="0070C0"/>
                <w:szCs w:val="21"/>
                <w:rPrChange w:id="1978" w:author="Windows 用户" w:date="2021-12-03T15:37:00Z">
                  <w:rPr>
                    <w:ins w:id="1979" w:author="Windows 用户" w:date="2021-12-01T16:24:00Z"/>
                    <w:iCs/>
                    <w:sz w:val="18"/>
                    <w:szCs w:val="18"/>
                  </w:rPr>
                </w:rPrChange>
              </w:rPr>
            </w:pPr>
            <w:ins w:id="1980" w:author="Windows 用户" w:date="2021-12-01T16:24:00Z">
              <w:r w:rsidRPr="00D46136">
                <w:rPr>
                  <w:iCs/>
                  <w:color w:val="0070C0"/>
                  <w:szCs w:val="21"/>
                  <w:rPrChange w:id="1981"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1982"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1983" w:author="Windows 用户" w:date="2021-12-01T16:24:00Z"/>
                <w:iCs/>
                <w:color w:val="0070C0"/>
                <w:szCs w:val="21"/>
                <w:rPrChange w:id="1984" w:author="Windows 用户" w:date="2021-12-03T15:37:00Z">
                  <w:rPr>
                    <w:ins w:id="1985" w:author="Windows 用户" w:date="2021-12-01T16:24:00Z"/>
                    <w:iCs/>
                    <w:sz w:val="18"/>
                    <w:szCs w:val="18"/>
                  </w:rPr>
                </w:rPrChange>
              </w:rPr>
            </w:pPr>
            <w:ins w:id="1986" w:author="Windows 用户" w:date="2021-12-01T16:24:00Z">
              <w:r w:rsidRPr="00D46136">
                <w:rPr>
                  <w:iCs/>
                  <w:color w:val="0070C0"/>
                  <w:szCs w:val="21"/>
                  <w:rPrChange w:id="1987"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1988"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1989" w:author="Windows 用户" w:date="2021-12-06T11:19:00Z"/>
                <w:iCs/>
                <w:color w:val="0070C0"/>
                <w:szCs w:val="21"/>
              </w:rPr>
            </w:pPr>
            <w:ins w:id="1990"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1991" w:author="Windows 用户" w:date="2021-12-01T16:24:00Z"/>
          <w:trPrChange w:id="1992" w:author="Windows 用户" w:date="2021-12-06T11:24:00Z">
            <w:trPr>
              <w:trHeight w:val="20"/>
              <w:jc w:val="center"/>
            </w:trPr>
          </w:trPrChange>
        </w:trPr>
        <w:tc>
          <w:tcPr>
            <w:tcW w:w="393" w:type="pct"/>
            <w:vMerge w:val="restart"/>
            <w:tcBorders>
              <w:top w:val="single" w:sz="4" w:space="0" w:color="auto"/>
            </w:tcBorders>
            <w:vAlign w:val="center"/>
            <w:tcPrChange w:id="1993"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1994" w:author="Windows 用户" w:date="2021-12-01T16:24:00Z"/>
                <w:color w:val="0070C0"/>
                <w:szCs w:val="21"/>
                <w:rPrChange w:id="1995" w:author="Windows 用户" w:date="2021-12-03T15:37:00Z">
                  <w:rPr>
                    <w:ins w:id="1996" w:author="Windows 用户" w:date="2021-12-01T16:24:00Z"/>
                    <w:sz w:val="18"/>
                    <w:szCs w:val="18"/>
                  </w:rPr>
                </w:rPrChange>
              </w:rPr>
            </w:pPr>
            <w:ins w:id="1997" w:author="Windows 用户" w:date="2021-12-01T16:24:00Z">
              <w:r w:rsidRPr="00D46136">
                <w:rPr>
                  <w:color w:val="0070C0"/>
                  <w:szCs w:val="21"/>
                  <w:rPrChange w:id="1998" w:author="Windows 用户" w:date="2021-12-03T15:37:00Z">
                    <w:rPr>
                      <w:sz w:val="18"/>
                      <w:szCs w:val="18"/>
                    </w:rPr>
                  </w:rPrChange>
                </w:rPr>
                <w:t>3</w:t>
              </w:r>
            </w:ins>
            <w:ins w:id="1999" w:author="Windows 用户" w:date="2021-12-17T15:46:00Z">
              <w:r w:rsidR="007B0C54">
                <w:rPr>
                  <w:color w:val="0070C0"/>
                  <w:szCs w:val="21"/>
                </w:rPr>
                <w:t>2</w:t>
              </w:r>
            </w:ins>
          </w:p>
        </w:tc>
        <w:tc>
          <w:tcPr>
            <w:tcW w:w="881" w:type="pct"/>
            <w:tcBorders>
              <w:top w:val="single" w:sz="4" w:space="0" w:color="auto"/>
            </w:tcBorders>
            <w:vAlign w:val="center"/>
            <w:tcPrChange w:id="2000"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2001" w:author="Windows 用户" w:date="2021-12-01T16:24:00Z"/>
                <w:color w:val="0070C0"/>
                <w:szCs w:val="21"/>
                <w:rPrChange w:id="2002" w:author="Windows 用户" w:date="2021-12-03T15:37:00Z">
                  <w:rPr>
                    <w:ins w:id="2003" w:author="Windows 用户" w:date="2021-12-01T16:24:00Z"/>
                    <w:sz w:val="18"/>
                    <w:szCs w:val="18"/>
                  </w:rPr>
                </w:rPrChange>
              </w:rPr>
            </w:pPr>
            <m:oMathPara>
              <m:oMath>
                <m:r>
                  <w:ins w:id="2004" w:author="Windows 用户" w:date="2021-12-01T16:24:00Z">
                    <m:rPr>
                      <m:sty m:val="p"/>
                    </m:rPr>
                    <w:rPr>
                      <w:rFonts w:ascii="Cambria Math" w:hAnsi="Cambria Math"/>
                      <w:color w:val="0070C0"/>
                      <w:szCs w:val="21"/>
                      <w:rPrChange w:id="2005" w:author="Windows 用户" w:date="2021-12-03T15:37:00Z">
                        <w:rPr>
                          <w:rFonts w:ascii="Cambria Math" w:hAnsi="Cambria Math"/>
                          <w:sz w:val="18"/>
                          <w:szCs w:val="18"/>
                        </w:rPr>
                      </w:rPrChange>
                    </w:rPr>
                    <m:t>1.0×</m:t>
                  </w:ins>
                </m:r>
                <m:sSub>
                  <m:sSubPr>
                    <m:ctrlPr>
                      <w:ins w:id="2006" w:author="Windows 用户" w:date="2021-12-01T16:24:00Z">
                        <w:rPr>
                          <w:rFonts w:ascii="Cambria Math" w:hAnsi="Cambria Math"/>
                          <w:color w:val="0070C0"/>
                          <w:szCs w:val="21"/>
                        </w:rPr>
                      </w:ins>
                    </m:ctrlPr>
                  </m:sSubPr>
                  <m:e>
                    <m:r>
                      <w:ins w:id="2007" w:author="Windows 用户" w:date="2021-12-01T16:24:00Z">
                        <w:rPr>
                          <w:rFonts w:ascii="Cambria Math" w:hAnsi="Cambria Math"/>
                          <w:color w:val="0070C0"/>
                          <w:szCs w:val="21"/>
                          <w:rPrChange w:id="2008" w:author="Windows 用户" w:date="2021-12-03T15:37:00Z">
                            <w:rPr>
                              <w:rFonts w:ascii="Cambria Math" w:hAnsi="Cambria Math"/>
                              <w:sz w:val="18"/>
                              <w:szCs w:val="18"/>
                            </w:rPr>
                          </w:rPrChange>
                        </w:rPr>
                        <m:t>es</m:t>
                      </w:ins>
                    </m:r>
                  </m:e>
                  <m:sub>
                    <m:r>
                      <w:ins w:id="2009" w:author="Windows 用户" w:date="2021-12-01T16:24:00Z">
                        <w:rPr>
                          <w:rFonts w:ascii="Cambria Math" w:hAnsi="Cambria Math"/>
                          <w:color w:val="0070C0"/>
                          <w:szCs w:val="21"/>
                          <w:rPrChange w:id="2010" w:author="Windows 用户" w:date="2021-12-03T15:37:00Z">
                            <w:rPr>
                              <w:rFonts w:ascii="Cambria Math" w:hAnsi="Cambria Math"/>
                              <w:sz w:val="18"/>
                              <w:szCs w:val="18"/>
                            </w:rPr>
                          </w:rPrChange>
                        </w:rPr>
                        <m:t>n</m:t>
                      </w:ins>
                    </m:r>
                    <m:r>
                      <w:ins w:id="2011" w:author="Windows 用户" w:date="2021-12-01T16:24:00Z">
                        <m:rPr>
                          <m:sty m:val="p"/>
                        </m:rPr>
                        <w:rPr>
                          <w:rFonts w:ascii="Cambria Math" w:hAnsi="Cambria Math"/>
                          <w:color w:val="0070C0"/>
                          <w:szCs w:val="21"/>
                          <w:rPrChange w:id="2012"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2013"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2014" w:author="Windows 用户" w:date="2021-12-01T16:24:00Z"/>
                <w:color w:val="0070C0"/>
                <w:szCs w:val="21"/>
                <w:rPrChange w:id="2015" w:author="Windows 用户" w:date="2021-12-03T15:37:00Z">
                  <w:rPr>
                    <w:ins w:id="2016" w:author="Windows 用户" w:date="2021-12-01T16:24:00Z"/>
                    <w:sz w:val="18"/>
                    <w:szCs w:val="18"/>
                  </w:rPr>
                </w:rPrChange>
              </w:rPr>
            </w:pPr>
            <w:ins w:id="2017" w:author="Windows 用户" w:date="2021-12-01T16:25:00Z">
              <w:r w:rsidRPr="00D46136">
                <w:rPr>
                  <w:color w:val="0070C0"/>
                  <w:szCs w:val="21"/>
                  <w:rPrChange w:id="2018" w:author="Windows 用户" w:date="2021-12-03T15:37:00Z">
                    <w:rPr>
                      <w:szCs w:val="21"/>
                    </w:rPr>
                  </w:rPrChange>
                </w:rPr>
                <w:t>2.66%</w:t>
              </w:r>
            </w:ins>
          </w:p>
        </w:tc>
        <w:tc>
          <w:tcPr>
            <w:tcW w:w="750" w:type="pct"/>
            <w:tcBorders>
              <w:top w:val="single" w:sz="4" w:space="0" w:color="auto"/>
            </w:tcBorders>
            <w:vAlign w:val="center"/>
            <w:tcPrChange w:id="2019"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2020" w:author="Windows 用户" w:date="2021-12-01T16:24:00Z"/>
                <w:color w:val="0070C0"/>
                <w:szCs w:val="21"/>
                <w:rPrChange w:id="2021" w:author="Windows 用户" w:date="2021-12-03T15:37:00Z">
                  <w:rPr>
                    <w:ins w:id="2022" w:author="Windows 用户" w:date="2021-12-01T16:24:00Z"/>
                    <w:sz w:val="18"/>
                    <w:szCs w:val="18"/>
                  </w:rPr>
                </w:rPrChange>
              </w:rPr>
            </w:pPr>
            <w:ins w:id="2023" w:author="Windows 用户" w:date="2021-12-01T16:25:00Z">
              <w:r w:rsidRPr="00D46136">
                <w:rPr>
                  <w:color w:val="0070C0"/>
                  <w:szCs w:val="21"/>
                  <w:rPrChange w:id="2024" w:author="Windows 用户" w:date="2021-12-03T15:37:00Z">
                    <w:rPr>
                      <w:szCs w:val="21"/>
                    </w:rPr>
                  </w:rPrChange>
                </w:rPr>
                <w:t>1.75%</w:t>
              </w:r>
            </w:ins>
          </w:p>
        </w:tc>
        <w:tc>
          <w:tcPr>
            <w:tcW w:w="1001" w:type="pct"/>
            <w:tcBorders>
              <w:top w:val="single" w:sz="4" w:space="0" w:color="auto"/>
            </w:tcBorders>
            <w:vAlign w:val="center"/>
            <w:tcPrChange w:id="2025"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2026" w:author="Windows 用户" w:date="2021-12-01T16:24:00Z"/>
                <w:color w:val="0070C0"/>
                <w:szCs w:val="21"/>
                <w:rPrChange w:id="2027" w:author="Windows 用户" w:date="2021-12-03T15:37:00Z">
                  <w:rPr>
                    <w:ins w:id="2028" w:author="Windows 用户" w:date="2021-12-01T16:24:00Z"/>
                    <w:sz w:val="18"/>
                    <w:szCs w:val="18"/>
                  </w:rPr>
                </w:rPrChange>
              </w:rPr>
            </w:pPr>
            <w:ins w:id="2029" w:author="Windows 用户" w:date="2021-12-01T16:25:00Z">
              <w:r w:rsidRPr="00D46136">
                <w:rPr>
                  <w:color w:val="0070C0"/>
                  <w:szCs w:val="21"/>
                  <w:rPrChange w:id="2030" w:author="Windows 用户" w:date="2021-12-03T15:37:00Z">
                    <w:rPr>
                      <w:szCs w:val="21"/>
                    </w:rPr>
                  </w:rPrChange>
                </w:rPr>
                <w:t>1.52%</w:t>
              </w:r>
            </w:ins>
          </w:p>
        </w:tc>
        <w:tc>
          <w:tcPr>
            <w:tcW w:w="998" w:type="pct"/>
            <w:tcBorders>
              <w:top w:val="single" w:sz="4" w:space="0" w:color="auto"/>
            </w:tcBorders>
            <w:tcPrChange w:id="2031"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2032" w:author="Windows 用户" w:date="2021-12-06T11:19:00Z"/>
                <w:color w:val="0070C0"/>
                <w:szCs w:val="21"/>
              </w:rPr>
            </w:pPr>
            <w:ins w:id="2033" w:author="Windows 用户" w:date="2021-12-06T11:24:00Z">
              <w:r w:rsidRPr="00CE32DE">
                <w:rPr>
                  <w:color w:val="0070C0"/>
                  <w:rPrChange w:id="2034" w:author="Windows 用户" w:date="2021-12-06T11:24:00Z">
                    <w:rPr/>
                  </w:rPrChange>
                </w:rPr>
                <w:t>12.58%</w:t>
              </w:r>
            </w:ins>
          </w:p>
        </w:tc>
      </w:tr>
      <w:tr w:rsidR="00CE32DE" w:rsidRPr="00D46136" w14:paraId="471603BE" w14:textId="10EC0AC1" w:rsidTr="00BB4D1C">
        <w:trPr>
          <w:trHeight w:val="20"/>
          <w:jc w:val="center"/>
          <w:ins w:id="2035" w:author="Windows 用户" w:date="2021-12-01T16:24:00Z"/>
          <w:trPrChange w:id="2036" w:author="Windows 用户" w:date="2021-12-06T11:24:00Z">
            <w:trPr>
              <w:trHeight w:val="20"/>
              <w:jc w:val="center"/>
            </w:trPr>
          </w:trPrChange>
        </w:trPr>
        <w:tc>
          <w:tcPr>
            <w:tcW w:w="393" w:type="pct"/>
            <w:vMerge/>
            <w:vAlign w:val="center"/>
            <w:tcPrChange w:id="2037" w:author="Windows 用户" w:date="2021-12-06T11:24:00Z">
              <w:tcPr>
                <w:tcW w:w="624" w:type="pct"/>
                <w:gridSpan w:val="2"/>
                <w:vMerge/>
                <w:vAlign w:val="center"/>
              </w:tcPr>
            </w:tcPrChange>
          </w:tcPr>
          <w:p w14:paraId="77D3FC26" w14:textId="77777777" w:rsidR="00CE32DE" w:rsidRPr="00D46136" w:rsidRDefault="00CE32DE" w:rsidP="00CE32DE">
            <w:pPr>
              <w:pStyle w:val="af"/>
              <w:rPr>
                <w:ins w:id="2038" w:author="Windows 用户" w:date="2021-12-01T16:24:00Z"/>
                <w:color w:val="0070C0"/>
                <w:szCs w:val="21"/>
                <w:rPrChange w:id="2039" w:author="Windows 用户" w:date="2021-12-03T15:37:00Z">
                  <w:rPr>
                    <w:ins w:id="2040" w:author="Windows 用户" w:date="2021-12-01T16:24:00Z"/>
                    <w:sz w:val="18"/>
                    <w:szCs w:val="18"/>
                  </w:rPr>
                </w:rPrChange>
              </w:rPr>
            </w:pPr>
          </w:p>
        </w:tc>
        <w:tc>
          <w:tcPr>
            <w:tcW w:w="881" w:type="pct"/>
            <w:vAlign w:val="center"/>
            <w:tcPrChange w:id="2041" w:author="Windows 用户" w:date="2021-12-06T11:24:00Z">
              <w:tcPr>
                <w:tcW w:w="1404" w:type="pct"/>
                <w:gridSpan w:val="2"/>
                <w:vAlign w:val="center"/>
              </w:tcPr>
            </w:tcPrChange>
          </w:tcPr>
          <w:p w14:paraId="1A7D45BA" w14:textId="77777777" w:rsidR="00CE32DE" w:rsidRPr="00D46136" w:rsidRDefault="00CE32DE" w:rsidP="00CE32DE">
            <w:pPr>
              <w:pStyle w:val="af"/>
              <w:rPr>
                <w:ins w:id="2042" w:author="Windows 用户" w:date="2021-12-01T16:24:00Z"/>
                <w:color w:val="0070C0"/>
                <w:szCs w:val="21"/>
                <w:rPrChange w:id="2043" w:author="Windows 用户" w:date="2021-12-03T15:37:00Z">
                  <w:rPr>
                    <w:ins w:id="2044" w:author="Windows 用户" w:date="2021-12-01T16:24:00Z"/>
                    <w:sz w:val="18"/>
                    <w:szCs w:val="18"/>
                  </w:rPr>
                </w:rPrChange>
              </w:rPr>
            </w:pPr>
            <m:oMathPara>
              <m:oMath>
                <m:r>
                  <w:ins w:id="2045" w:author="Windows 用户" w:date="2021-12-01T16:24:00Z">
                    <m:rPr>
                      <m:sty m:val="p"/>
                    </m:rPr>
                    <w:rPr>
                      <w:rFonts w:ascii="Cambria Math" w:hAnsi="Cambria Math"/>
                      <w:color w:val="0070C0"/>
                      <w:szCs w:val="21"/>
                      <w:rPrChange w:id="2046" w:author="Windows 用户" w:date="2021-12-03T15:37:00Z">
                        <w:rPr>
                          <w:rFonts w:ascii="Cambria Math" w:hAnsi="Cambria Math"/>
                          <w:sz w:val="18"/>
                          <w:szCs w:val="18"/>
                        </w:rPr>
                      </w:rPrChange>
                    </w:rPr>
                    <m:t>1.2×</m:t>
                  </w:ins>
                </m:r>
                <m:sSub>
                  <m:sSubPr>
                    <m:ctrlPr>
                      <w:ins w:id="2047" w:author="Windows 用户" w:date="2021-12-01T16:24:00Z">
                        <w:rPr>
                          <w:rFonts w:ascii="Cambria Math" w:hAnsi="Cambria Math"/>
                          <w:color w:val="0070C0"/>
                          <w:szCs w:val="21"/>
                        </w:rPr>
                      </w:ins>
                    </m:ctrlPr>
                  </m:sSubPr>
                  <m:e>
                    <m:r>
                      <w:ins w:id="2048" w:author="Windows 用户" w:date="2021-12-01T16:24:00Z">
                        <w:rPr>
                          <w:rFonts w:ascii="Cambria Math" w:hAnsi="Cambria Math"/>
                          <w:color w:val="0070C0"/>
                          <w:szCs w:val="21"/>
                          <w:rPrChange w:id="2049" w:author="Windows 用户" w:date="2021-12-03T15:37:00Z">
                            <w:rPr>
                              <w:rFonts w:ascii="Cambria Math" w:hAnsi="Cambria Math"/>
                              <w:sz w:val="18"/>
                              <w:szCs w:val="18"/>
                            </w:rPr>
                          </w:rPrChange>
                        </w:rPr>
                        <m:t>es</m:t>
                      </w:ins>
                    </m:r>
                  </m:e>
                  <m:sub>
                    <m:r>
                      <w:ins w:id="2050" w:author="Windows 用户" w:date="2021-12-01T16:24:00Z">
                        <w:rPr>
                          <w:rFonts w:ascii="Cambria Math" w:hAnsi="Cambria Math"/>
                          <w:color w:val="0070C0"/>
                          <w:szCs w:val="21"/>
                          <w:rPrChange w:id="2051" w:author="Windows 用户" w:date="2021-12-03T15:37:00Z">
                            <w:rPr>
                              <w:rFonts w:ascii="Cambria Math" w:hAnsi="Cambria Math"/>
                              <w:sz w:val="18"/>
                              <w:szCs w:val="18"/>
                            </w:rPr>
                          </w:rPrChange>
                        </w:rPr>
                        <m:t>n</m:t>
                      </w:ins>
                    </m:r>
                    <m:r>
                      <w:ins w:id="2052" w:author="Windows 用户" w:date="2021-12-01T16:24:00Z">
                        <m:rPr>
                          <m:sty m:val="p"/>
                        </m:rPr>
                        <w:rPr>
                          <w:rFonts w:ascii="Cambria Math" w:hAnsi="Cambria Math"/>
                          <w:color w:val="0070C0"/>
                          <w:szCs w:val="21"/>
                          <w:rPrChange w:id="2053" w:author="Windows 用户" w:date="2021-12-03T15:37:00Z">
                            <w:rPr>
                              <w:rFonts w:ascii="Cambria Math" w:hAnsi="Cambria Math"/>
                              <w:sz w:val="18"/>
                              <w:szCs w:val="18"/>
                            </w:rPr>
                          </w:rPrChange>
                        </w:rPr>
                        <m:t>+1</m:t>
                      </w:ins>
                    </m:r>
                  </m:sub>
                </m:sSub>
              </m:oMath>
            </m:oMathPara>
          </w:p>
        </w:tc>
        <w:tc>
          <w:tcPr>
            <w:tcW w:w="977" w:type="pct"/>
            <w:vAlign w:val="center"/>
            <w:tcPrChange w:id="2054" w:author="Windows 用户" w:date="2021-12-06T11:24:00Z">
              <w:tcPr>
                <w:tcW w:w="991" w:type="pct"/>
              </w:tcPr>
            </w:tcPrChange>
          </w:tcPr>
          <w:p w14:paraId="52E8B73A" w14:textId="5E6395D5" w:rsidR="00CE32DE" w:rsidRPr="00D46136" w:rsidRDefault="00CE32DE" w:rsidP="00CE32DE">
            <w:pPr>
              <w:pStyle w:val="af"/>
              <w:rPr>
                <w:ins w:id="2055" w:author="Windows 用户" w:date="2021-12-01T16:24:00Z"/>
                <w:color w:val="0070C0"/>
                <w:szCs w:val="21"/>
                <w:rPrChange w:id="2056" w:author="Windows 用户" w:date="2021-12-03T15:37:00Z">
                  <w:rPr>
                    <w:ins w:id="2057" w:author="Windows 用户" w:date="2021-12-01T16:24:00Z"/>
                    <w:sz w:val="18"/>
                    <w:szCs w:val="18"/>
                  </w:rPr>
                </w:rPrChange>
              </w:rPr>
            </w:pPr>
            <w:ins w:id="2058" w:author="Windows 用户" w:date="2021-12-01T16:25:00Z">
              <w:r w:rsidRPr="00D46136">
                <w:rPr>
                  <w:color w:val="0070C0"/>
                  <w:szCs w:val="21"/>
                  <w:rPrChange w:id="2059" w:author="Windows 用户" w:date="2021-12-03T15:37:00Z">
                    <w:rPr>
                      <w:szCs w:val="21"/>
                    </w:rPr>
                  </w:rPrChange>
                </w:rPr>
                <w:t>2.99%</w:t>
              </w:r>
            </w:ins>
          </w:p>
        </w:tc>
        <w:tc>
          <w:tcPr>
            <w:tcW w:w="750" w:type="pct"/>
            <w:vAlign w:val="center"/>
            <w:tcPrChange w:id="2060" w:author="Windows 用户" w:date="2021-12-06T11:24:00Z">
              <w:tcPr>
                <w:tcW w:w="991" w:type="pct"/>
              </w:tcPr>
            </w:tcPrChange>
          </w:tcPr>
          <w:p w14:paraId="44CA10EC" w14:textId="2D77F98D" w:rsidR="00CE32DE" w:rsidRPr="00D46136" w:rsidRDefault="00CE32DE" w:rsidP="00CE32DE">
            <w:pPr>
              <w:pStyle w:val="af"/>
              <w:rPr>
                <w:ins w:id="2061" w:author="Windows 用户" w:date="2021-12-01T16:24:00Z"/>
                <w:color w:val="0070C0"/>
                <w:szCs w:val="21"/>
                <w:rPrChange w:id="2062" w:author="Windows 用户" w:date="2021-12-03T15:37:00Z">
                  <w:rPr>
                    <w:ins w:id="2063" w:author="Windows 用户" w:date="2021-12-01T16:24:00Z"/>
                    <w:sz w:val="18"/>
                    <w:szCs w:val="18"/>
                  </w:rPr>
                </w:rPrChange>
              </w:rPr>
            </w:pPr>
            <w:ins w:id="2064" w:author="Windows 用户" w:date="2021-12-01T16:25:00Z">
              <w:r w:rsidRPr="00D46136">
                <w:rPr>
                  <w:color w:val="0070C0"/>
                  <w:szCs w:val="21"/>
                  <w:rPrChange w:id="2065" w:author="Windows 用户" w:date="2021-12-03T15:37:00Z">
                    <w:rPr>
                      <w:szCs w:val="21"/>
                    </w:rPr>
                  </w:rPrChange>
                </w:rPr>
                <w:t>1.87%</w:t>
              </w:r>
            </w:ins>
          </w:p>
        </w:tc>
        <w:tc>
          <w:tcPr>
            <w:tcW w:w="1001" w:type="pct"/>
            <w:vAlign w:val="center"/>
            <w:tcPrChange w:id="2066" w:author="Windows 用户" w:date="2021-12-06T11:24:00Z">
              <w:tcPr>
                <w:tcW w:w="990" w:type="pct"/>
              </w:tcPr>
            </w:tcPrChange>
          </w:tcPr>
          <w:p w14:paraId="16F81A4F" w14:textId="6EAD62A6" w:rsidR="00CE32DE" w:rsidRPr="00D46136" w:rsidRDefault="00CE32DE" w:rsidP="00CE32DE">
            <w:pPr>
              <w:pStyle w:val="af"/>
              <w:rPr>
                <w:ins w:id="2067" w:author="Windows 用户" w:date="2021-12-01T16:24:00Z"/>
                <w:color w:val="0070C0"/>
                <w:szCs w:val="21"/>
                <w:rPrChange w:id="2068" w:author="Windows 用户" w:date="2021-12-03T15:37:00Z">
                  <w:rPr>
                    <w:ins w:id="2069" w:author="Windows 用户" w:date="2021-12-01T16:24:00Z"/>
                    <w:sz w:val="18"/>
                    <w:szCs w:val="18"/>
                  </w:rPr>
                </w:rPrChange>
              </w:rPr>
            </w:pPr>
            <w:ins w:id="2070" w:author="Windows 用户" w:date="2021-12-01T16:25:00Z">
              <w:r w:rsidRPr="00D46136">
                <w:rPr>
                  <w:color w:val="0070C0"/>
                  <w:szCs w:val="21"/>
                  <w:rPrChange w:id="2071" w:author="Windows 用户" w:date="2021-12-03T15:37:00Z">
                    <w:rPr>
                      <w:szCs w:val="21"/>
                    </w:rPr>
                  </w:rPrChange>
                </w:rPr>
                <w:t>1.49%</w:t>
              </w:r>
            </w:ins>
          </w:p>
        </w:tc>
        <w:tc>
          <w:tcPr>
            <w:tcW w:w="998" w:type="pct"/>
            <w:tcPrChange w:id="2072" w:author="Windows 用户" w:date="2021-12-06T11:24:00Z">
              <w:tcPr>
                <w:tcW w:w="1" w:type="pct"/>
              </w:tcPr>
            </w:tcPrChange>
          </w:tcPr>
          <w:p w14:paraId="4A655020" w14:textId="06D3F9E0" w:rsidR="00CE32DE" w:rsidRPr="009348F2" w:rsidRDefault="00CE32DE" w:rsidP="00CE32DE">
            <w:pPr>
              <w:pStyle w:val="af"/>
              <w:rPr>
                <w:ins w:id="2073" w:author="Windows 用户" w:date="2021-12-06T11:19:00Z"/>
                <w:color w:val="0070C0"/>
                <w:szCs w:val="21"/>
              </w:rPr>
            </w:pPr>
            <w:ins w:id="2074" w:author="Windows 用户" w:date="2021-12-06T11:24:00Z">
              <w:r w:rsidRPr="00CE32DE">
                <w:rPr>
                  <w:color w:val="0070C0"/>
                  <w:rPrChange w:id="2075" w:author="Windows 用户" w:date="2021-12-06T11:24:00Z">
                    <w:rPr/>
                  </w:rPrChange>
                </w:rPr>
                <w:t>15.21%</w:t>
              </w:r>
            </w:ins>
          </w:p>
        </w:tc>
      </w:tr>
      <w:tr w:rsidR="00CE32DE" w:rsidRPr="00D46136" w14:paraId="686E0850" w14:textId="2BBFB671" w:rsidTr="00BB4D1C">
        <w:trPr>
          <w:trHeight w:val="20"/>
          <w:jc w:val="center"/>
          <w:ins w:id="2076" w:author="Windows 用户" w:date="2021-12-01T16:24:00Z"/>
          <w:trPrChange w:id="2077" w:author="Windows 用户" w:date="2021-12-06T11:24:00Z">
            <w:trPr>
              <w:trHeight w:val="20"/>
              <w:jc w:val="center"/>
            </w:trPr>
          </w:trPrChange>
        </w:trPr>
        <w:tc>
          <w:tcPr>
            <w:tcW w:w="393" w:type="pct"/>
            <w:vMerge w:val="restart"/>
            <w:vAlign w:val="center"/>
            <w:tcPrChange w:id="2078" w:author="Windows 用户" w:date="2021-12-06T11:24:00Z">
              <w:tcPr>
                <w:tcW w:w="624" w:type="pct"/>
                <w:gridSpan w:val="2"/>
                <w:vMerge w:val="restart"/>
                <w:vAlign w:val="center"/>
              </w:tcPr>
            </w:tcPrChange>
          </w:tcPr>
          <w:p w14:paraId="329A6EF5" w14:textId="40A82F98" w:rsidR="00CE32DE" w:rsidRPr="00D46136" w:rsidRDefault="00CE32DE">
            <w:pPr>
              <w:pStyle w:val="af"/>
              <w:rPr>
                <w:ins w:id="2079" w:author="Windows 用户" w:date="2021-12-01T16:24:00Z"/>
                <w:color w:val="0070C0"/>
                <w:szCs w:val="21"/>
                <w:rPrChange w:id="2080" w:author="Windows 用户" w:date="2021-12-03T15:37:00Z">
                  <w:rPr>
                    <w:ins w:id="2081" w:author="Windows 用户" w:date="2021-12-01T16:24:00Z"/>
                    <w:sz w:val="18"/>
                    <w:szCs w:val="18"/>
                  </w:rPr>
                </w:rPrChange>
              </w:rPr>
            </w:pPr>
            <w:ins w:id="2082" w:author="Windows 用户" w:date="2021-12-01T16:24:00Z">
              <w:r w:rsidRPr="00D46136">
                <w:rPr>
                  <w:color w:val="0070C0"/>
                  <w:szCs w:val="21"/>
                  <w:rPrChange w:id="2083" w:author="Windows 用户" w:date="2021-12-03T15:37:00Z">
                    <w:rPr>
                      <w:sz w:val="18"/>
                      <w:szCs w:val="18"/>
                    </w:rPr>
                  </w:rPrChange>
                </w:rPr>
                <w:t>6</w:t>
              </w:r>
            </w:ins>
            <w:ins w:id="2084" w:author="Windows 用户" w:date="2021-12-17T15:46:00Z">
              <w:r w:rsidR="007B0C54">
                <w:rPr>
                  <w:color w:val="0070C0"/>
                  <w:szCs w:val="21"/>
                </w:rPr>
                <w:t>2</w:t>
              </w:r>
            </w:ins>
          </w:p>
        </w:tc>
        <w:tc>
          <w:tcPr>
            <w:tcW w:w="881" w:type="pct"/>
            <w:vAlign w:val="center"/>
            <w:tcPrChange w:id="2085" w:author="Windows 用户" w:date="2021-12-06T11:24:00Z">
              <w:tcPr>
                <w:tcW w:w="1404" w:type="pct"/>
                <w:gridSpan w:val="2"/>
                <w:vAlign w:val="center"/>
              </w:tcPr>
            </w:tcPrChange>
          </w:tcPr>
          <w:p w14:paraId="699F8C29" w14:textId="77777777" w:rsidR="00CE32DE" w:rsidRPr="00D46136" w:rsidRDefault="00CE32DE" w:rsidP="00CE32DE">
            <w:pPr>
              <w:pStyle w:val="af"/>
              <w:rPr>
                <w:ins w:id="2086" w:author="Windows 用户" w:date="2021-12-01T16:24:00Z"/>
                <w:color w:val="0070C0"/>
                <w:szCs w:val="21"/>
                <w:rPrChange w:id="2087" w:author="Windows 用户" w:date="2021-12-03T15:37:00Z">
                  <w:rPr>
                    <w:ins w:id="2088" w:author="Windows 用户" w:date="2021-12-01T16:24:00Z"/>
                    <w:sz w:val="18"/>
                    <w:szCs w:val="18"/>
                  </w:rPr>
                </w:rPrChange>
              </w:rPr>
            </w:pPr>
            <m:oMathPara>
              <m:oMath>
                <m:r>
                  <w:ins w:id="2089" w:author="Windows 用户" w:date="2021-12-01T16:24:00Z">
                    <m:rPr>
                      <m:sty m:val="p"/>
                    </m:rPr>
                    <w:rPr>
                      <w:rFonts w:ascii="Cambria Math" w:hAnsi="Cambria Math"/>
                      <w:color w:val="0070C0"/>
                      <w:szCs w:val="21"/>
                      <w:rPrChange w:id="2090" w:author="Windows 用户" w:date="2021-12-03T15:37:00Z">
                        <w:rPr>
                          <w:rFonts w:ascii="Cambria Math" w:hAnsi="Cambria Math"/>
                          <w:sz w:val="18"/>
                          <w:szCs w:val="18"/>
                        </w:rPr>
                      </w:rPrChange>
                    </w:rPr>
                    <m:t>1.0×</m:t>
                  </w:ins>
                </m:r>
                <m:sSub>
                  <m:sSubPr>
                    <m:ctrlPr>
                      <w:ins w:id="2091" w:author="Windows 用户" w:date="2021-12-01T16:24:00Z">
                        <w:rPr>
                          <w:rFonts w:ascii="Cambria Math" w:hAnsi="Cambria Math"/>
                          <w:color w:val="0070C0"/>
                          <w:szCs w:val="21"/>
                        </w:rPr>
                      </w:ins>
                    </m:ctrlPr>
                  </m:sSubPr>
                  <m:e>
                    <m:r>
                      <w:ins w:id="2092" w:author="Windows 用户" w:date="2021-12-01T16:24:00Z">
                        <w:rPr>
                          <w:rFonts w:ascii="Cambria Math" w:hAnsi="Cambria Math"/>
                          <w:color w:val="0070C0"/>
                          <w:szCs w:val="21"/>
                          <w:rPrChange w:id="2093" w:author="Windows 用户" w:date="2021-12-03T15:37:00Z">
                            <w:rPr>
                              <w:rFonts w:ascii="Cambria Math" w:hAnsi="Cambria Math"/>
                              <w:sz w:val="18"/>
                              <w:szCs w:val="18"/>
                            </w:rPr>
                          </w:rPrChange>
                        </w:rPr>
                        <m:t>es</m:t>
                      </w:ins>
                    </m:r>
                  </m:e>
                  <m:sub>
                    <m:r>
                      <w:ins w:id="2094" w:author="Windows 用户" w:date="2021-12-01T16:24:00Z">
                        <w:rPr>
                          <w:rFonts w:ascii="Cambria Math" w:hAnsi="Cambria Math"/>
                          <w:color w:val="0070C0"/>
                          <w:szCs w:val="21"/>
                          <w:rPrChange w:id="2095" w:author="Windows 用户" w:date="2021-12-03T15:37:00Z">
                            <w:rPr>
                              <w:rFonts w:ascii="Cambria Math" w:hAnsi="Cambria Math"/>
                              <w:sz w:val="18"/>
                              <w:szCs w:val="18"/>
                            </w:rPr>
                          </w:rPrChange>
                        </w:rPr>
                        <m:t>n</m:t>
                      </w:ins>
                    </m:r>
                    <m:r>
                      <w:ins w:id="2096" w:author="Windows 用户" w:date="2021-12-01T16:24:00Z">
                        <m:rPr>
                          <m:sty m:val="p"/>
                        </m:rPr>
                        <w:rPr>
                          <w:rFonts w:ascii="Cambria Math" w:hAnsi="Cambria Math"/>
                          <w:color w:val="0070C0"/>
                          <w:szCs w:val="21"/>
                          <w:rPrChange w:id="2097" w:author="Windows 用户" w:date="2021-12-03T15:37:00Z">
                            <w:rPr>
                              <w:rFonts w:ascii="Cambria Math" w:hAnsi="Cambria Math"/>
                              <w:sz w:val="18"/>
                              <w:szCs w:val="18"/>
                            </w:rPr>
                          </w:rPrChange>
                        </w:rPr>
                        <m:t>+1</m:t>
                      </w:ins>
                    </m:r>
                  </m:sub>
                </m:sSub>
              </m:oMath>
            </m:oMathPara>
          </w:p>
        </w:tc>
        <w:tc>
          <w:tcPr>
            <w:tcW w:w="977" w:type="pct"/>
            <w:vAlign w:val="center"/>
            <w:tcPrChange w:id="2098" w:author="Windows 用户" w:date="2021-12-06T11:24:00Z">
              <w:tcPr>
                <w:tcW w:w="991" w:type="pct"/>
              </w:tcPr>
            </w:tcPrChange>
          </w:tcPr>
          <w:p w14:paraId="28D0F4F6" w14:textId="055C5962" w:rsidR="00CE32DE" w:rsidRPr="00D46136" w:rsidRDefault="00CE32DE" w:rsidP="00CE32DE">
            <w:pPr>
              <w:pStyle w:val="af"/>
              <w:rPr>
                <w:ins w:id="2099" w:author="Windows 用户" w:date="2021-12-01T16:24:00Z"/>
                <w:color w:val="0070C0"/>
                <w:szCs w:val="21"/>
                <w:rPrChange w:id="2100" w:author="Windows 用户" w:date="2021-12-03T15:37:00Z">
                  <w:rPr>
                    <w:ins w:id="2101" w:author="Windows 用户" w:date="2021-12-01T16:24:00Z"/>
                    <w:sz w:val="18"/>
                    <w:szCs w:val="18"/>
                  </w:rPr>
                </w:rPrChange>
              </w:rPr>
            </w:pPr>
            <w:ins w:id="2102" w:author="Windows 用户" w:date="2021-12-01T16:25:00Z">
              <w:r w:rsidRPr="00D46136">
                <w:rPr>
                  <w:color w:val="0070C0"/>
                  <w:szCs w:val="21"/>
                  <w:rPrChange w:id="2103" w:author="Windows 用户" w:date="2021-12-03T15:37:00Z">
                    <w:rPr>
                      <w:szCs w:val="21"/>
                    </w:rPr>
                  </w:rPrChange>
                </w:rPr>
                <w:t>3.25%</w:t>
              </w:r>
            </w:ins>
          </w:p>
        </w:tc>
        <w:tc>
          <w:tcPr>
            <w:tcW w:w="750" w:type="pct"/>
            <w:vAlign w:val="center"/>
            <w:tcPrChange w:id="2104" w:author="Windows 用户" w:date="2021-12-06T11:24:00Z">
              <w:tcPr>
                <w:tcW w:w="991" w:type="pct"/>
              </w:tcPr>
            </w:tcPrChange>
          </w:tcPr>
          <w:p w14:paraId="735242B4" w14:textId="42DDACD7" w:rsidR="00CE32DE" w:rsidRPr="00D46136" w:rsidRDefault="00CE32DE" w:rsidP="00CE32DE">
            <w:pPr>
              <w:pStyle w:val="af"/>
              <w:rPr>
                <w:ins w:id="2105" w:author="Windows 用户" w:date="2021-12-01T16:24:00Z"/>
                <w:color w:val="0070C0"/>
                <w:szCs w:val="21"/>
                <w:rPrChange w:id="2106" w:author="Windows 用户" w:date="2021-12-03T15:37:00Z">
                  <w:rPr>
                    <w:ins w:id="2107" w:author="Windows 用户" w:date="2021-12-01T16:24:00Z"/>
                    <w:sz w:val="18"/>
                    <w:szCs w:val="18"/>
                  </w:rPr>
                </w:rPrChange>
              </w:rPr>
            </w:pPr>
            <w:ins w:id="2108" w:author="Windows 用户" w:date="2021-12-01T16:25:00Z">
              <w:r w:rsidRPr="00D46136">
                <w:rPr>
                  <w:color w:val="0070C0"/>
                  <w:szCs w:val="21"/>
                  <w:rPrChange w:id="2109" w:author="Windows 用户" w:date="2021-12-03T15:37:00Z">
                    <w:rPr>
                      <w:szCs w:val="21"/>
                    </w:rPr>
                  </w:rPrChange>
                </w:rPr>
                <w:t>2.28%</w:t>
              </w:r>
            </w:ins>
          </w:p>
        </w:tc>
        <w:tc>
          <w:tcPr>
            <w:tcW w:w="1001" w:type="pct"/>
            <w:vAlign w:val="center"/>
            <w:tcPrChange w:id="2110" w:author="Windows 用户" w:date="2021-12-06T11:24:00Z">
              <w:tcPr>
                <w:tcW w:w="990" w:type="pct"/>
              </w:tcPr>
            </w:tcPrChange>
          </w:tcPr>
          <w:p w14:paraId="35D5DC37" w14:textId="4D3C7C56" w:rsidR="00CE32DE" w:rsidRPr="00D46136" w:rsidRDefault="00CE32DE" w:rsidP="00CE32DE">
            <w:pPr>
              <w:pStyle w:val="af"/>
              <w:rPr>
                <w:ins w:id="2111" w:author="Windows 用户" w:date="2021-12-01T16:24:00Z"/>
                <w:color w:val="0070C0"/>
                <w:szCs w:val="21"/>
                <w:rPrChange w:id="2112" w:author="Windows 用户" w:date="2021-12-03T15:37:00Z">
                  <w:rPr>
                    <w:ins w:id="2113" w:author="Windows 用户" w:date="2021-12-01T16:24:00Z"/>
                    <w:sz w:val="18"/>
                    <w:szCs w:val="18"/>
                  </w:rPr>
                </w:rPrChange>
              </w:rPr>
            </w:pPr>
            <w:ins w:id="2114" w:author="Windows 用户" w:date="2021-12-01T16:25:00Z">
              <w:r w:rsidRPr="00D46136">
                <w:rPr>
                  <w:color w:val="0070C0"/>
                  <w:szCs w:val="21"/>
                  <w:rPrChange w:id="2115" w:author="Windows 用户" w:date="2021-12-03T15:37:00Z">
                    <w:rPr>
                      <w:szCs w:val="21"/>
                    </w:rPr>
                  </w:rPrChange>
                </w:rPr>
                <w:t>1.86%</w:t>
              </w:r>
            </w:ins>
          </w:p>
        </w:tc>
        <w:tc>
          <w:tcPr>
            <w:tcW w:w="998" w:type="pct"/>
            <w:tcPrChange w:id="2116" w:author="Windows 用户" w:date="2021-12-06T11:24:00Z">
              <w:tcPr>
                <w:tcW w:w="1" w:type="pct"/>
              </w:tcPr>
            </w:tcPrChange>
          </w:tcPr>
          <w:p w14:paraId="74C6C638" w14:textId="0D25A879" w:rsidR="00CE32DE" w:rsidRPr="009348F2" w:rsidRDefault="00CE32DE" w:rsidP="00CE32DE">
            <w:pPr>
              <w:pStyle w:val="af"/>
              <w:rPr>
                <w:ins w:id="2117" w:author="Windows 用户" w:date="2021-12-06T11:19:00Z"/>
                <w:color w:val="0070C0"/>
                <w:szCs w:val="21"/>
              </w:rPr>
            </w:pPr>
            <w:ins w:id="2118" w:author="Windows 用户" w:date="2021-12-06T11:24:00Z">
              <w:r w:rsidRPr="00CE32DE">
                <w:rPr>
                  <w:color w:val="0070C0"/>
                  <w:rPrChange w:id="2119" w:author="Windows 用户" w:date="2021-12-06T11:24:00Z">
                    <w:rPr/>
                  </w:rPrChange>
                </w:rPr>
                <w:t>11.96%</w:t>
              </w:r>
            </w:ins>
          </w:p>
        </w:tc>
      </w:tr>
      <w:tr w:rsidR="00CE32DE" w:rsidRPr="00D46136" w14:paraId="6EA31105" w14:textId="08AF42E4" w:rsidTr="00BB4D1C">
        <w:trPr>
          <w:trHeight w:val="20"/>
          <w:jc w:val="center"/>
          <w:ins w:id="2120" w:author="Windows 用户" w:date="2021-12-01T16:24:00Z"/>
          <w:trPrChange w:id="2121" w:author="Windows 用户" w:date="2021-12-06T11:24:00Z">
            <w:trPr>
              <w:trHeight w:val="20"/>
              <w:jc w:val="center"/>
            </w:trPr>
          </w:trPrChange>
        </w:trPr>
        <w:tc>
          <w:tcPr>
            <w:tcW w:w="393" w:type="pct"/>
            <w:vMerge/>
            <w:vAlign w:val="center"/>
            <w:tcPrChange w:id="2122" w:author="Windows 用户" w:date="2021-12-06T11:24:00Z">
              <w:tcPr>
                <w:tcW w:w="624" w:type="pct"/>
                <w:gridSpan w:val="2"/>
                <w:vMerge/>
                <w:vAlign w:val="center"/>
              </w:tcPr>
            </w:tcPrChange>
          </w:tcPr>
          <w:p w14:paraId="6041D933" w14:textId="77777777" w:rsidR="00CE32DE" w:rsidRPr="00D46136" w:rsidRDefault="00CE32DE" w:rsidP="00CE32DE">
            <w:pPr>
              <w:pStyle w:val="af"/>
              <w:rPr>
                <w:ins w:id="2123" w:author="Windows 用户" w:date="2021-12-01T16:24:00Z"/>
                <w:color w:val="0070C0"/>
                <w:szCs w:val="21"/>
                <w:rPrChange w:id="2124" w:author="Windows 用户" w:date="2021-12-03T15:37:00Z">
                  <w:rPr>
                    <w:ins w:id="2125" w:author="Windows 用户" w:date="2021-12-01T16:24:00Z"/>
                    <w:sz w:val="18"/>
                    <w:szCs w:val="18"/>
                  </w:rPr>
                </w:rPrChange>
              </w:rPr>
            </w:pPr>
          </w:p>
        </w:tc>
        <w:tc>
          <w:tcPr>
            <w:tcW w:w="881" w:type="pct"/>
            <w:vAlign w:val="center"/>
            <w:tcPrChange w:id="2126" w:author="Windows 用户" w:date="2021-12-06T11:24:00Z">
              <w:tcPr>
                <w:tcW w:w="1404" w:type="pct"/>
                <w:gridSpan w:val="2"/>
                <w:vAlign w:val="center"/>
              </w:tcPr>
            </w:tcPrChange>
          </w:tcPr>
          <w:p w14:paraId="59366832" w14:textId="77777777" w:rsidR="00CE32DE" w:rsidRPr="00D46136" w:rsidRDefault="00CE32DE" w:rsidP="00CE32DE">
            <w:pPr>
              <w:pStyle w:val="af"/>
              <w:rPr>
                <w:ins w:id="2127" w:author="Windows 用户" w:date="2021-12-01T16:24:00Z"/>
                <w:color w:val="0070C0"/>
                <w:szCs w:val="21"/>
                <w:rPrChange w:id="2128" w:author="Windows 用户" w:date="2021-12-03T15:37:00Z">
                  <w:rPr>
                    <w:ins w:id="2129" w:author="Windows 用户" w:date="2021-12-01T16:24:00Z"/>
                    <w:sz w:val="18"/>
                    <w:szCs w:val="18"/>
                  </w:rPr>
                </w:rPrChange>
              </w:rPr>
            </w:pPr>
            <m:oMathPara>
              <m:oMath>
                <m:r>
                  <w:ins w:id="2130" w:author="Windows 用户" w:date="2021-12-01T16:24:00Z">
                    <m:rPr>
                      <m:sty m:val="p"/>
                    </m:rPr>
                    <w:rPr>
                      <w:rFonts w:ascii="Cambria Math" w:hAnsi="Cambria Math"/>
                      <w:color w:val="0070C0"/>
                      <w:szCs w:val="21"/>
                      <w:rPrChange w:id="2131" w:author="Windows 用户" w:date="2021-12-03T15:37:00Z">
                        <w:rPr>
                          <w:rFonts w:ascii="Cambria Math" w:hAnsi="Cambria Math"/>
                          <w:sz w:val="18"/>
                          <w:szCs w:val="18"/>
                        </w:rPr>
                      </w:rPrChange>
                    </w:rPr>
                    <m:t>1.2×</m:t>
                  </w:ins>
                </m:r>
                <m:sSub>
                  <m:sSubPr>
                    <m:ctrlPr>
                      <w:ins w:id="2132" w:author="Windows 用户" w:date="2021-12-01T16:24:00Z">
                        <w:rPr>
                          <w:rFonts w:ascii="Cambria Math" w:hAnsi="Cambria Math"/>
                          <w:color w:val="0070C0"/>
                          <w:szCs w:val="21"/>
                        </w:rPr>
                      </w:ins>
                    </m:ctrlPr>
                  </m:sSubPr>
                  <m:e>
                    <m:r>
                      <w:ins w:id="2133" w:author="Windows 用户" w:date="2021-12-01T16:24:00Z">
                        <w:rPr>
                          <w:rFonts w:ascii="Cambria Math" w:hAnsi="Cambria Math"/>
                          <w:color w:val="0070C0"/>
                          <w:szCs w:val="21"/>
                          <w:rPrChange w:id="2134" w:author="Windows 用户" w:date="2021-12-03T15:37:00Z">
                            <w:rPr>
                              <w:rFonts w:ascii="Cambria Math" w:hAnsi="Cambria Math"/>
                              <w:sz w:val="18"/>
                              <w:szCs w:val="18"/>
                            </w:rPr>
                          </w:rPrChange>
                        </w:rPr>
                        <m:t>es</m:t>
                      </w:ins>
                    </m:r>
                  </m:e>
                  <m:sub>
                    <m:r>
                      <w:ins w:id="2135" w:author="Windows 用户" w:date="2021-12-01T16:24:00Z">
                        <w:rPr>
                          <w:rFonts w:ascii="Cambria Math" w:hAnsi="Cambria Math"/>
                          <w:color w:val="0070C0"/>
                          <w:szCs w:val="21"/>
                          <w:rPrChange w:id="2136" w:author="Windows 用户" w:date="2021-12-03T15:37:00Z">
                            <w:rPr>
                              <w:rFonts w:ascii="Cambria Math" w:hAnsi="Cambria Math"/>
                              <w:sz w:val="18"/>
                              <w:szCs w:val="18"/>
                            </w:rPr>
                          </w:rPrChange>
                        </w:rPr>
                        <m:t>n</m:t>
                      </w:ins>
                    </m:r>
                    <m:r>
                      <w:ins w:id="2137" w:author="Windows 用户" w:date="2021-12-01T16:24:00Z">
                        <m:rPr>
                          <m:sty m:val="p"/>
                        </m:rPr>
                        <w:rPr>
                          <w:rFonts w:ascii="Cambria Math" w:hAnsi="Cambria Math"/>
                          <w:color w:val="0070C0"/>
                          <w:szCs w:val="21"/>
                          <w:rPrChange w:id="2138" w:author="Windows 用户" w:date="2021-12-03T15:37:00Z">
                            <w:rPr>
                              <w:rFonts w:ascii="Cambria Math" w:hAnsi="Cambria Math"/>
                              <w:sz w:val="18"/>
                              <w:szCs w:val="18"/>
                            </w:rPr>
                          </w:rPrChange>
                        </w:rPr>
                        <m:t>+1</m:t>
                      </w:ins>
                    </m:r>
                  </m:sub>
                </m:sSub>
              </m:oMath>
            </m:oMathPara>
          </w:p>
        </w:tc>
        <w:tc>
          <w:tcPr>
            <w:tcW w:w="977" w:type="pct"/>
            <w:vAlign w:val="center"/>
            <w:tcPrChange w:id="2139" w:author="Windows 用户" w:date="2021-12-06T11:24:00Z">
              <w:tcPr>
                <w:tcW w:w="991" w:type="pct"/>
              </w:tcPr>
            </w:tcPrChange>
          </w:tcPr>
          <w:p w14:paraId="17482ADF" w14:textId="247ACCFB" w:rsidR="00CE32DE" w:rsidRPr="00D46136" w:rsidRDefault="00CE32DE" w:rsidP="00CE32DE">
            <w:pPr>
              <w:pStyle w:val="af"/>
              <w:rPr>
                <w:ins w:id="2140" w:author="Windows 用户" w:date="2021-12-01T16:24:00Z"/>
                <w:color w:val="0070C0"/>
                <w:szCs w:val="21"/>
                <w:rPrChange w:id="2141" w:author="Windows 用户" w:date="2021-12-03T15:37:00Z">
                  <w:rPr>
                    <w:ins w:id="2142" w:author="Windows 用户" w:date="2021-12-01T16:24:00Z"/>
                    <w:sz w:val="18"/>
                    <w:szCs w:val="18"/>
                  </w:rPr>
                </w:rPrChange>
              </w:rPr>
            </w:pPr>
            <w:ins w:id="2143" w:author="Windows 用户" w:date="2021-12-01T16:25:00Z">
              <w:r w:rsidRPr="00D46136">
                <w:rPr>
                  <w:color w:val="0070C0"/>
                  <w:szCs w:val="21"/>
                  <w:rPrChange w:id="2144" w:author="Windows 用户" w:date="2021-12-03T15:37:00Z">
                    <w:rPr>
                      <w:szCs w:val="21"/>
                    </w:rPr>
                  </w:rPrChange>
                </w:rPr>
                <w:t>3.43%</w:t>
              </w:r>
            </w:ins>
          </w:p>
        </w:tc>
        <w:tc>
          <w:tcPr>
            <w:tcW w:w="750" w:type="pct"/>
            <w:vAlign w:val="center"/>
            <w:tcPrChange w:id="2145" w:author="Windows 用户" w:date="2021-12-06T11:24:00Z">
              <w:tcPr>
                <w:tcW w:w="991" w:type="pct"/>
              </w:tcPr>
            </w:tcPrChange>
          </w:tcPr>
          <w:p w14:paraId="46A16548" w14:textId="16167594" w:rsidR="00CE32DE" w:rsidRPr="00D46136" w:rsidRDefault="00CE32DE" w:rsidP="00CE32DE">
            <w:pPr>
              <w:pStyle w:val="af"/>
              <w:rPr>
                <w:ins w:id="2146" w:author="Windows 用户" w:date="2021-12-01T16:24:00Z"/>
                <w:color w:val="0070C0"/>
                <w:szCs w:val="21"/>
                <w:rPrChange w:id="2147" w:author="Windows 用户" w:date="2021-12-03T15:37:00Z">
                  <w:rPr>
                    <w:ins w:id="2148" w:author="Windows 用户" w:date="2021-12-01T16:24:00Z"/>
                    <w:sz w:val="18"/>
                    <w:szCs w:val="18"/>
                  </w:rPr>
                </w:rPrChange>
              </w:rPr>
            </w:pPr>
            <w:ins w:id="2149" w:author="Windows 用户" w:date="2021-12-01T16:25:00Z">
              <w:r w:rsidRPr="00D46136">
                <w:rPr>
                  <w:color w:val="0070C0"/>
                  <w:szCs w:val="21"/>
                  <w:rPrChange w:id="2150" w:author="Windows 用户" w:date="2021-12-03T15:37:00Z">
                    <w:rPr>
                      <w:szCs w:val="21"/>
                    </w:rPr>
                  </w:rPrChange>
                </w:rPr>
                <w:t>2.23%</w:t>
              </w:r>
            </w:ins>
          </w:p>
        </w:tc>
        <w:tc>
          <w:tcPr>
            <w:tcW w:w="1001" w:type="pct"/>
            <w:vAlign w:val="center"/>
            <w:tcPrChange w:id="2151" w:author="Windows 用户" w:date="2021-12-06T11:24:00Z">
              <w:tcPr>
                <w:tcW w:w="990" w:type="pct"/>
              </w:tcPr>
            </w:tcPrChange>
          </w:tcPr>
          <w:p w14:paraId="38B764CE" w14:textId="76A971AC" w:rsidR="00CE32DE" w:rsidRPr="00D46136" w:rsidRDefault="00CE32DE" w:rsidP="00CE32DE">
            <w:pPr>
              <w:pStyle w:val="af"/>
              <w:rPr>
                <w:ins w:id="2152" w:author="Windows 用户" w:date="2021-12-01T16:24:00Z"/>
                <w:color w:val="0070C0"/>
                <w:szCs w:val="21"/>
                <w:rPrChange w:id="2153" w:author="Windows 用户" w:date="2021-12-03T15:37:00Z">
                  <w:rPr>
                    <w:ins w:id="2154" w:author="Windows 用户" w:date="2021-12-01T16:24:00Z"/>
                    <w:sz w:val="18"/>
                    <w:szCs w:val="18"/>
                  </w:rPr>
                </w:rPrChange>
              </w:rPr>
            </w:pPr>
            <w:ins w:id="2155" w:author="Windows 用户" w:date="2021-12-01T16:25:00Z">
              <w:r w:rsidRPr="00D46136">
                <w:rPr>
                  <w:color w:val="0070C0"/>
                  <w:szCs w:val="21"/>
                  <w:rPrChange w:id="2156" w:author="Windows 用户" w:date="2021-12-03T15:37:00Z">
                    <w:rPr>
                      <w:szCs w:val="21"/>
                    </w:rPr>
                  </w:rPrChange>
                </w:rPr>
                <w:t>1.73%</w:t>
              </w:r>
            </w:ins>
          </w:p>
        </w:tc>
        <w:tc>
          <w:tcPr>
            <w:tcW w:w="998" w:type="pct"/>
            <w:tcPrChange w:id="2157" w:author="Windows 用户" w:date="2021-12-06T11:24:00Z">
              <w:tcPr>
                <w:tcW w:w="1" w:type="pct"/>
              </w:tcPr>
            </w:tcPrChange>
          </w:tcPr>
          <w:p w14:paraId="46A5D1B6" w14:textId="78BCCFDE" w:rsidR="00CE32DE" w:rsidRPr="009348F2" w:rsidRDefault="00CE32DE" w:rsidP="00CE32DE">
            <w:pPr>
              <w:pStyle w:val="af"/>
              <w:rPr>
                <w:ins w:id="2158" w:author="Windows 用户" w:date="2021-12-06T11:19:00Z"/>
                <w:color w:val="0070C0"/>
                <w:szCs w:val="21"/>
              </w:rPr>
            </w:pPr>
            <w:ins w:id="2159" w:author="Windows 用户" w:date="2021-12-06T11:24:00Z">
              <w:r w:rsidRPr="00CE32DE">
                <w:rPr>
                  <w:color w:val="0070C0"/>
                  <w:rPrChange w:id="2160" w:author="Windows 用户" w:date="2021-12-06T11:24:00Z">
                    <w:rPr/>
                  </w:rPrChange>
                </w:rPr>
                <w:t>15.44%</w:t>
              </w:r>
            </w:ins>
          </w:p>
        </w:tc>
      </w:tr>
      <w:tr w:rsidR="00CE32DE" w:rsidRPr="00D46136" w14:paraId="30B5A75F" w14:textId="626B0563" w:rsidTr="00BB4D1C">
        <w:trPr>
          <w:trHeight w:val="20"/>
          <w:jc w:val="center"/>
          <w:ins w:id="2161" w:author="Windows 用户" w:date="2021-12-01T16:24:00Z"/>
          <w:trPrChange w:id="2162" w:author="Windows 用户" w:date="2021-12-06T11:24:00Z">
            <w:trPr>
              <w:trHeight w:val="20"/>
              <w:jc w:val="center"/>
            </w:trPr>
          </w:trPrChange>
        </w:trPr>
        <w:tc>
          <w:tcPr>
            <w:tcW w:w="393" w:type="pct"/>
            <w:vMerge w:val="restart"/>
            <w:vAlign w:val="center"/>
            <w:tcPrChange w:id="2163" w:author="Windows 用户" w:date="2021-12-06T11:24:00Z">
              <w:tcPr>
                <w:tcW w:w="624" w:type="pct"/>
                <w:gridSpan w:val="2"/>
                <w:vMerge w:val="restart"/>
                <w:vAlign w:val="center"/>
              </w:tcPr>
            </w:tcPrChange>
          </w:tcPr>
          <w:p w14:paraId="00D0D306" w14:textId="0548C440" w:rsidR="00CE32DE" w:rsidRPr="00D46136" w:rsidRDefault="00CE32DE">
            <w:pPr>
              <w:pStyle w:val="af"/>
              <w:rPr>
                <w:ins w:id="2164" w:author="Windows 用户" w:date="2021-12-01T16:24:00Z"/>
                <w:color w:val="0070C0"/>
                <w:szCs w:val="21"/>
                <w:rPrChange w:id="2165" w:author="Windows 用户" w:date="2021-12-03T15:37:00Z">
                  <w:rPr>
                    <w:ins w:id="2166" w:author="Windows 用户" w:date="2021-12-01T16:24:00Z"/>
                    <w:sz w:val="18"/>
                    <w:szCs w:val="18"/>
                  </w:rPr>
                </w:rPrChange>
              </w:rPr>
            </w:pPr>
            <w:ins w:id="2167" w:author="Windows 用户" w:date="2021-12-01T16:24:00Z">
              <w:r w:rsidRPr="00D46136">
                <w:rPr>
                  <w:color w:val="0070C0"/>
                  <w:szCs w:val="21"/>
                  <w:rPrChange w:id="2168" w:author="Windows 用户" w:date="2021-12-03T15:37:00Z">
                    <w:rPr>
                      <w:sz w:val="18"/>
                      <w:szCs w:val="18"/>
                    </w:rPr>
                  </w:rPrChange>
                </w:rPr>
                <w:t>12</w:t>
              </w:r>
            </w:ins>
            <w:ins w:id="2169" w:author="Windows 用户" w:date="2021-12-17T15:46:00Z">
              <w:r w:rsidR="007B0C54">
                <w:rPr>
                  <w:color w:val="0070C0"/>
                  <w:szCs w:val="21"/>
                </w:rPr>
                <w:t>2</w:t>
              </w:r>
            </w:ins>
          </w:p>
        </w:tc>
        <w:tc>
          <w:tcPr>
            <w:tcW w:w="881" w:type="pct"/>
            <w:vAlign w:val="center"/>
            <w:tcPrChange w:id="2170" w:author="Windows 用户" w:date="2021-12-06T11:24:00Z">
              <w:tcPr>
                <w:tcW w:w="1404" w:type="pct"/>
                <w:gridSpan w:val="2"/>
                <w:vAlign w:val="center"/>
              </w:tcPr>
            </w:tcPrChange>
          </w:tcPr>
          <w:p w14:paraId="663C375D" w14:textId="77777777" w:rsidR="00CE32DE" w:rsidRPr="00D46136" w:rsidRDefault="00CE32DE" w:rsidP="00CE32DE">
            <w:pPr>
              <w:pStyle w:val="af"/>
              <w:rPr>
                <w:ins w:id="2171" w:author="Windows 用户" w:date="2021-12-01T16:24:00Z"/>
                <w:color w:val="0070C0"/>
                <w:szCs w:val="21"/>
                <w:rPrChange w:id="2172" w:author="Windows 用户" w:date="2021-12-03T15:37:00Z">
                  <w:rPr>
                    <w:ins w:id="2173" w:author="Windows 用户" w:date="2021-12-01T16:24:00Z"/>
                    <w:sz w:val="18"/>
                    <w:szCs w:val="18"/>
                  </w:rPr>
                </w:rPrChange>
              </w:rPr>
            </w:pPr>
            <m:oMathPara>
              <m:oMath>
                <m:r>
                  <w:ins w:id="2174" w:author="Windows 用户" w:date="2021-12-01T16:24:00Z">
                    <m:rPr>
                      <m:sty m:val="p"/>
                    </m:rPr>
                    <w:rPr>
                      <w:rFonts w:ascii="Cambria Math" w:hAnsi="Cambria Math"/>
                      <w:color w:val="0070C0"/>
                      <w:szCs w:val="21"/>
                      <w:rPrChange w:id="2175" w:author="Windows 用户" w:date="2021-12-03T15:37:00Z">
                        <w:rPr>
                          <w:rFonts w:ascii="Cambria Math" w:hAnsi="Cambria Math"/>
                          <w:sz w:val="18"/>
                          <w:szCs w:val="18"/>
                        </w:rPr>
                      </w:rPrChange>
                    </w:rPr>
                    <m:t>1.0×</m:t>
                  </w:ins>
                </m:r>
                <m:sSub>
                  <m:sSubPr>
                    <m:ctrlPr>
                      <w:ins w:id="2176" w:author="Windows 用户" w:date="2021-12-01T16:24:00Z">
                        <w:rPr>
                          <w:rFonts w:ascii="Cambria Math" w:hAnsi="Cambria Math"/>
                          <w:color w:val="0070C0"/>
                          <w:szCs w:val="21"/>
                        </w:rPr>
                      </w:ins>
                    </m:ctrlPr>
                  </m:sSubPr>
                  <m:e>
                    <m:r>
                      <w:ins w:id="2177" w:author="Windows 用户" w:date="2021-12-01T16:24:00Z">
                        <w:rPr>
                          <w:rFonts w:ascii="Cambria Math" w:hAnsi="Cambria Math"/>
                          <w:color w:val="0070C0"/>
                          <w:szCs w:val="21"/>
                          <w:rPrChange w:id="2178" w:author="Windows 用户" w:date="2021-12-03T15:37:00Z">
                            <w:rPr>
                              <w:rFonts w:ascii="Cambria Math" w:hAnsi="Cambria Math"/>
                              <w:sz w:val="18"/>
                              <w:szCs w:val="18"/>
                            </w:rPr>
                          </w:rPrChange>
                        </w:rPr>
                        <m:t>es</m:t>
                      </w:ins>
                    </m:r>
                  </m:e>
                  <m:sub>
                    <m:r>
                      <w:ins w:id="2179" w:author="Windows 用户" w:date="2021-12-01T16:24:00Z">
                        <w:rPr>
                          <w:rFonts w:ascii="Cambria Math" w:hAnsi="Cambria Math"/>
                          <w:color w:val="0070C0"/>
                          <w:szCs w:val="21"/>
                          <w:rPrChange w:id="2180" w:author="Windows 用户" w:date="2021-12-03T15:37:00Z">
                            <w:rPr>
                              <w:rFonts w:ascii="Cambria Math" w:hAnsi="Cambria Math"/>
                              <w:sz w:val="18"/>
                              <w:szCs w:val="18"/>
                            </w:rPr>
                          </w:rPrChange>
                        </w:rPr>
                        <m:t>n</m:t>
                      </w:ins>
                    </m:r>
                    <m:r>
                      <w:ins w:id="2181" w:author="Windows 用户" w:date="2021-12-01T16:24:00Z">
                        <m:rPr>
                          <m:sty m:val="p"/>
                        </m:rPr>
                        <w:rPr>
                          <w:rFonts w:ascii="Cambria Math" w:hAnsi="Cambria Math"/>
                          <w:color w:val="0070C0"/>
                          <w:szCs w:val="21"/>
                          <w:rPrChange w:id="2182" w:author="Windows 用户" w:date="2021-12-03T15:37:00Z">
                            <w:rPr>
                              <w:rFonts w:ascii="Cambria Math" w:hAnsi="Cambria Math"/>
                              <w:sz w:val="18"/>
                              <w:szCs w:val="18"/>
                            </w:rPr>
                          </w:rPrChange>
                        </w:rPr>
                        <m:t>+1</m:t>
                      </w:ins>
                    </m:r>
                  </m:sub>
                </m:sSub>
              </m:oMath>
            </m:oMathPara>
          </w:p>
        </w:tc>
        <w:tc>
          <w:tcPr>
            <w:tcW w:w="977" w:type="pct"/>
            <w:vAlign w:val="center"/>
            <w:tcPrChange w:id="2183" w:author="Windows 用户" w:date="2021-12-06T11:24:00Z">
              <w:tcPr>
                <w:tcW w:w="991" w:type="pct"/>
              </w:tcPr>
            </w:tcPrChange>
          </w:tcPr>
          <w:p w14:paraId="2F24CEBE" w14:textId="263359AC" w:rsidR="00CE32DE" w:rsidRPr="00D46136" w:rsidRDefault="00CE32DE" w:rsidP="00CE32DE">
            <w:pPr>
              <w:pStyle w:val="af"/>
              <w:rPr>
                <w:ins w:id="2184" w:author="Windows 用户" w:date="2021-12-01T16:24:00Z"/>
                <w:color w:val="0070C0"/>
                <w:szCs w:val="21"/>
                <w:rPrChange w:id="2185" w:author="Windows 用户" w:date="2021-12-03T15:37:00Z">
                  <w:rPr>
                    <w:ins w:id="2186" w:author="Windows 用户" w:date="2021-12-01T16:24:00Z"/>
                    <w:sz w:val="18"/>
                    <w:szCs w:val="18"/>
                  </w:rPr>
                </w:rPrChange>
              </w:rPr>
            </w:pPr>
            <w:ins w:id="2187" w:author="Windows 用户" w:date="2021-12-01T16:26:00Z">
              <w:r w:rsidRPr="00D46136">
                <w:rPr>
                  <w:color w:val="0070C0"/>
                  <w:szCs w:val="21"/>
                  <w:rPrChange w:id="2188" w:author="Windows 用户" w:date="2021-12-03T15:37:00Z">
                    <w:rPr>
                      <w:szCs w:val="21"/>
                    </w:rPr>
                  </w:rPrChange>
                </w:rPr>
                <w:t>-6.09%</w:t>
              </w:r>
            </w:ins>
          </w:p>
        </w:tc>
        <w:tc>
          <w:tcPr>
            <w:tcW w:w="750" w:type="pct"/>
            <w:vAlign w:val="center"/>
            <w:tcPrChange w:id="2189" w:author="Windows 用户" w:date="2021-12-06T11:24:00Z">
              <w:tcPr>
                <w:tcW w:w="991" w:type="pct"/>
              </w:tcPr>
            </w:tcPrChange>
          </w:tcPr>
          <w:p w14:paraId="321C19CE" w14:textId="1B03DF5F" w:rsidR="00CE32DE" w:rsidRPr="00D46136" w:rsidRDefault="00CE32DE" w:rsidP="00CE32DE">
            <w:pPr>
              <w:pStyle w:val="af"/>
              <w:rPr>
                <w:ins w:id="2190" w:author="Windows 用户" w:date="2021-12-01T16:24:00Z"/>
                <w:color w:val="0070C0"/>
                <w:szCs w:val="21"/>
                <w:rPrChange w:id="2191" w:author="Windows 用户" w:date="2021-12-03T15:37:00Z">
                  <w:rPr>
                    <w:ins w:id="2192" w:author="Windows 用户" w:date="2021-12-01T16:24:00Z"/>
                    <w:sz w:val="18"/>
                    <w:szCs w:val="18"/>
                  </w:rPr>
                </w:rPrChange>
              </w:rPr>
            </w:pPr>
            <w:ins w:id="2193" w:author="Windows 用户" w:date="2021-12-01T16:26:00Z">
              <w:r w:rsidRPr="00D46136">
                <w:rPr>
                  <w:color w:val="0070C0"/>
                  <w:szCs w:val="21"/>
                  <w:rPrChange w:id="2194" w:author="Windows 用户" w:date="2021-12-03T15:37:00Z">
                    <w:rPr>
                      <w:szCs w:val="21"/>
                    </w:rPr>
                  </w:rPrChange>
                </w:rPr>
                <w:t>-6.95%</w:t>
              </w:r>
            </w:ins>
          </w:p>
        </w:tc>
        <w:tc>
          <w:tcPr>
            <w:tcW w:w="1001" w:type="pct"/>
            <w:vAlign w:val="center"/>
            <w:tcPrChange w:id="2195" w:author="Windows 用户" w:date="2021-12-06T11:24:00Z">
              <w:tcPr>
                <w:tcW w:w="990" w:type="pct"/>
              </w:tcPr>
            </w:tcPrChange>
          </w:tcPr>
          <w:p w14:paraId="7B16B1F3" w14:textId="7E9D08B7" w:rsidR="00CE32DE" w:rsidRPr="00D46136" w:rsidRDefault="00CE32DE" w:rsidP="00CE32DE">
            <w:pPr>
              <w:pStyle w:val="af"/>
              <w:rPr>
                <w:ins w:id="2196" w:author="Windows 用户" w:date="2021-12-01T16:24:00Z"/>
                <w:color w:val="0070C0"/>
                <w:szCs w:val="21"/>
                <w:rPrChange w:id="2197" w:author="Windows 用户" w:date="2021-12-03T15:37:00Z">
                  <w:rPr>
                    <w:ins w:id="2198" w:author="Windows 用户" w:date="2021-12-01T16:24:00Z"/>
                    <w:sz w:val="18"/>
                    <w:szCs w:val="18"/>
                  </w:rPr>
                </w:rPrChange>
              </w:rPr>
            </w:pPr>
            <w:ins w:id="2199" w:author="Windows 用户" w:date="2021-12-01T16:26:00Z">
              <w:r w:rsidRPr="00D46136">
                <w:rPr>
                  <w:color w:val="0070C0"/>
                  <w:szCs w:val="21"/>
                  <w:rPrChange w:id="2200" w:author="Windows 用户" w:date="2021-12-03T15:37:00Z">
                    <w:rPr>
                      <w:szCs w:val="21"/>
                    </w:rPr>
                  </w:rPrChange>
                </w:rPr>
                <w:t>-7.28%</w:t>
              </w:r>
            </w:ins>
          </w:p>
        </w:tc>
        <w:tc>
          <w:tcPr>
            <w:tcW w:w="998" w:type="pct"/>
            <w:tcPrChange w:id="2201" w:author="Windows 用户" w:date="2021-12-06T11:24:00Z">
              <w:tcPr>
                <w:tcW w:w="1" w:type="pct"/>
              </w:tcPr>
            </w:tcPrChange>
          </w:tcPr>
          <w:p w14:paraId="3EBA91BD" w14:textId="7E7F7467" w:rsidR="00CE32DE" w:rsidRPr="009348F2" w:rsidRDefault="00CE32DE" w:rsidP="00CE32DE">
            <w:pPr>
              <w:pStyle w:val="af"/>
              <w:rPr>
                <w:ins w:id="2202" w:author="Windows 用户" w:date="2021-12-06T11:19:00Z"/>
                <w:color w:val="0070C0"/>
                <w:szCs w:val="21"/>
              </w:rPr>
            </w:pPr>
            <w:ins w:id="2203" w:author="Windows 用户" w:date="2021-12-06T11:24:00Z">
              <w:r w:rsidRPr="00CE32DE">
                <w:rPr>
                  <w:color w:val="0070C0"/>
                  <w:rPrChange w:id="2204" w:author="Windows 用户" w:date="2021-12-06T11:24:00Z">
                    <w:rPr/>
                  </w:rPrChange>
                </w:rPr>
                <w:t>5.74%</w:t>
              </w:r>
            </w:ins>
          </w:p>
        </w:tc>
      </w:tr>
      <w:tr w:rsidR="00CE32DE" w:rsidRPr="00D46136" w14:paraId="7968CBCF" w14:textId="1675D348" w:rsidTr="00BB4D1C">
        <w:trPr>
          <w:trHeight w:val="20"/>
          <w:jc w:val="center"/>
          <w:ins w:id="2205" w:author="Windows 用户" w:date="2021-12-01T16:24:00Z"/>
          <w:trPrChange w:id="2206" w:author="Windows 用户" w:date="2021-12-06T11:24:00Z">
            <w:trPr>
              <w:trHeight w:val="20"/>
              <w:jc w:val="center"/>
            </w:trPr>
          </w:trPrChange>
        </w:trPr>
        <w:tc>
          <w:tcPr>
            <w:tcW w:w="393" w:type="pct"/>
            <w:vMerge/>
            <w:vAlign w:val="center"/>
            <w:tcPrChange w:id="2207" w:author="Windows 用户" w:date="2021-12-06T11:24:00Z">
              <w:tcPr>
                <w:tcW w:w="624" w:type="pct"/>
                <w:gridSpan w:val="2"/>
                <w:vMerge/>
                <w:vAlign w:val="center"/>
              </w:tcPr>
            </w:tcPrChange>
          </w:tcPr>
          <w:p w14:paraId="43E2B729" w14:textId="77777777" w:rsidR="00CE32DE" w:rsidRPr="00D46136" w:rsidRDefault="00CE32DE" w:rsidP="00CE32DE">
            <w:pPr>
              <w:pStyle w:val="af"/>
              <w:rPr>
                <w:ins w:id="2208" w:author="Windows 用户" w:date="2021-12-01T16:24:00Z"/>
                <w:color w:val="0070C0"/>
                <w:szCs w:val="21"/>
                <w:rPrChange w:id="2209" w:author="Windows 用户" w:date="2021-12-03T15:37:00Z">
                  <w:rPr>
                    <w:ins w:id="2210" w:author="Windows 用户" w:date="2021-12-01T16:24:00Z"/>
                    <w:sz w:val="18"/>
                    <w:szCs w:val="18"/>
                  </w:rPr>
                </w:rPrChange>
              </w:rPr>
            </w:pPr>
          </w:p>
        </w:tc>
        <w:tc>
          <w:tcPr>
            <w:tcW w:w="881" w:type="pct"/>
            <w:vAlign w:val="center"/>
            <w:tcPrChange w:id="2211" w:author="Windows 用户" w:date="2021-12-06T11:24:00Z">
              <w:tcPr>
                <w:tcW w:w="1404" w:type="pct"/>
                <w:gridSpan w:val="2"/>
                <w:vAlign w:val="center"/>
              </w:tcPr>
            </w:tcPrChange>
          </w:tcPr>
          <w:p w14:paraId="6B997CF4" w14:textId="77777777" w:rsidR="00CE32DE" w:rsidRPr="00D46136" w:rsidRDefault="00CE32DE" w:rsidP="00CE32DE">
            <w:pPr>
              <w:pStyle w:val="af"/>
              <w:rPr>
                <w:ins w:id="2212" w:author="Windows 用户" w:date="2021-12-01T16:24:00Z"/>
                <w:color w:val="0070C0"/>
                <w:szCs w:val="21"/>
                <w:rPrChange w:id="2213" w:author="Windows 用户" w:date="2021-12-03T15:37:00Z">
                  <w:rPr>
                    <w:ins w:id="2214" w:author="Windows 用户" w:date="2021-12-01T16:24:00Z"/>
                    <w:sz w:val="18"/>
                    <w:szCs w:val="18"/>
                  </w:rPr>
                </w:rPrChange>
              </w:rPr>
            </w:pPr>
            <m:oMathPara>
              <m:oMath>
                <m:r>
                  <w:ins w:id="2215" w:author="Windows 用户" w:date="2021-12-01T16:24:00Z">
                    <m:rPr>
                      <m:sty m:val="p"/>
                    </m:rPr>
                    <w:rPr>
                      <w:rFonts w:ascii="Cambria Math" w:hAnsi="Cambria Math"/>
                      <w:color w:val="0070C0"/>
                      <w:szCs w:val="21"/>
                      <w:rPrChange w:id="2216" w:author="Windows 用户" w:date="2021-12-03T15:37:00Z">
                        <w:rPr>
                          <w:rFonts w:ascii="Cambria Math" w:hAnsi="Cambria Math"/>
                          <w:sz w:val="18"/>
                          <w:szCs w:val="18"/>
                        </w:rPr>
                      </w:rPrChange>
                    </w:rPr>
                    <m:t>1.2×</m:t>
                  </w:ins>
                </m:r>
                <m:sSub>
                  <m:sSubPr>
                    <m:ctrlPr>
                      <w:ins w:id="2217" w:author="Windows 用户" w:date="2021-12-01T16:24:00Z">
                        <w:rPr>
                          <w:rFonts w:ascii="Cambria Math" w:hAnsi="Cambria Math"/>
                          <w:color w:val="0070C0"/>
                          <w:szCs w:val="21"/>
                        </w:rPr>
                      </w:ins>
                    </m:ctrlPr>
                  </m:sSubPr>
                  <m:e>
                    <m:r>
                      <w:ins w:id="2218" w:author="Windows 用户" w:date="2021-12-01T16:24:00Z">
                        <w:rPr>
                          <w:rFonts w:ascii="Cambria Math" w:hAnsi="Cambria Math"/>
                          <w:color w:val="0070C0"/>
                          <w:szCs w:val="21"/>
                          <w:rPrChange w:id="2219" w:author="Windows 用户" w:date="2021-12-03T15:37:00Z">
                            <w:rPr>
                              <w:rFonts w:ascii="Cambria Math" w:hAnsi="Cambria Math"/>
                              <w:sz w:val="18"/>
                              <w:szCs w:val="18"/>
                            </w:rPr>
                          </w:rPrChange>
                        </w:rPr>
                        <m:t>es</m:t>
                      </w:ins>
                    </m:r>
                  </m:e>
                  <m:sub>
                    <m:r>
                      <w:ins w:id="2220" w:author="Windows 用户" w:date="2021-12-01T16:24:00Z">
                        <w:rPr>
                          <w:rFonts w:ascii="Cambria Math" w:hAnsi="Cambria Math"/>
                          <w:color w:val="0070C0"/>
                          <w:szCs w:val="21"/>
                          <w:rPrChange w:id="2221" w:author="Windows 用户" w:date="2021-12-03T15:37:00Z">
                            <w:rPr>
                              <w:rFonts w:ascii="Cambria Math" w:hAnsi="Cambria Math"/>
                              <w:sz w:val="18"/>
                              <w:szCs w:val="18"/>
                            </w:rPr>
                          </w:rPrChange>
                        </w:rPr>
                        <m:t>n</m:t>
                      </w:ins>
                    </m:r>
                    <m:r>
                      <w:ins w:id="2222" w:author="Windows 用户" w:date="2021-12-01T16:24:00Z">
                        <m:rPr>
                          <m:sty m:val="p"/>
                        </m:rPr>
                        <w:rPr>
                          <w:rFonts w:ascii="Cambria Math" w:hAnsi="Cambria Math"/>
                          <w:color w:val="0070C0"/>
                          <w:szCs w:val="21"/>
                          <w:rPrChange w:id="2223" w:author="Windows 用户" w:date="2021-12-03T15:37:00Z">
                            <w:rPr>
                              <w:rFonts w:ascii="Cambria Math" w:hAnsi="Cambria Math"/>
                              <w:sz w:val="18"/>
                              <w:szCs w:val="18"/>
                            </w:rPr>
                          </w:rPrChange>
                        </w:rPr>
                        <m:t>+1</m:t>
                      </w:ins>
                    </m:r>
                  </m:sub>
                </m:sSub>
              </m:oMath>
            </m:oMathPara>
          </w:p>
        </w:tc>
        <w:tc>
          <w:tcPr>
            <w:tcW w:w="977" w:type="pct"/>
            <w:vAlign w:val="center"/>
            <w:tcPrChange w:id="2224" w:author="Windows 用户" w:date="2021-12-06T11:24:00Z">
              <w:tcPr>
                <w:tcW w:w="991" w:type="pct"/>
                <w:vAlign w:val="center"/>
              </w:tcPr>
            </w:tcPrChange>
          </w:tcPr>
          <w:p w14:paraId="7A5B8D68" w14:textId="66A5F8F6" w:rsidR="00CE32DE" w:rsidRPr="00D46136" w:rsidRDefault="00AD7374" w:rsidP="00CE32DE">
            <w:pPr>
              <w:pStyle w:val="af"/>
              <w:rPr>
                <w:ins w:id="2225" w:author="Windows 用户" w:date="2021-12-01T16:24:00Z"/>
                <w:color w:val="0070C0"/>
                <w:szCs w:val="21"/>
                <w:rPrChange w:id="2226" w:author="Windows 用户" w:date="2021-12-03T15:37:00Z">
                  <w:rPr>
                    <w:ins w:id="2227" w:author="Windows 用户" w:date="2021-12-01T16:24:00Z"/>
                    <w:sz w:val="18"/>
                    <w:szCs w:val="18"/>
                  </w:rPr>
                </w:rPrChange>
              </w:rPr>
            </w:pPr>
            <w:ins w:id="2228"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2229" w:author="Windows 用户" w:date="2021-12-06T11:24:00Z">
              <w:tcPr>
                <w:tcW w:w="991" w:type="pct"/>
                <w:vAlign w:val="center"/>
              </w:tcPr>
            </w:tcPrChange>
          </w:tcPr>
          <w:p w14:paraId="254CB6DC" w14:textId="2820AAD4" w:rsidR="00CE32DE" w:rsidRPr="00D46136" w:rsidRDefault="00AD7374" w:rsidP="00CE32DE">
            <w:pPr>
              <w:pStyle w:val="af"/>
              <w:rPr>
                <w:ins w:id="2230" w:author="Windows 用户" w:date="2021-12-01T16:24:00Z"/>
                <w:color w:val="0070C0"/>
                <w:szCs w:val="21"/>
                <w:rPrChange w:id="2231" w:author="Windows 用户" w:date="2021-12-03T15:37:00Z">
                  <w:rPr>
                    <w:ins w:id="2232" w:author="Windows 用户" w:date="2021-12-01T16:24:00Z"/>
                    <w:sz w:val="18"/>
                    <w:szCs w:val="18"/>
                  </w:rPr>
                </w:rPrChange>
              </w:rPr>
            </w:pPr>
            <w:ins w:id="2233" w:author="Windows 用户" w:date="2021-12-06T14:32:00Z">
              <w:r>
                <w:rPr>
                  <w:rFonts w:hint="eastAsia"/>
                  <w:color w:val="0070C0"/>
                  <w:szCs w:val="21"/>
                </w:rPr>
                <w:t>-</w:t>
              </w:r>
              <w:r>
                <w:rPr>
                  <w:color w:val="0070C0"/>
                  <w:szCs w:val="21"/>
                </w:rPr>
                <w:t>4</w:t>
              </w:r>
            </w:ins>
            <w:ins w:id="2234"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2235" w:author="Windows 用户" w:date="2021-12-06T11:24:00Z">
              <w:tcPr>
                <w:tcW w:w="990" w:type="pct"/>
                <w:vAlign w:val="center"/>
              </w:tcPr>
            </w:tcPrChange>
          </w:tcPr>
          <w:p w14:paraId="0B0FD4F1" w14:textId="1CD4F218" w:rsidR="00CE32DE" w:rsidRPr="00D46136" w:rsidRDefault="00AD7374" w:rsidP="00CE32DE">
            <w:pPr>
              <w:pStyle w:val="af"/>
              <w:rPr>
                <w:ins w:id="2236" w:author="Windows 用户" w:date="2021-12-01T16:24:00Z"/>
                <w:color w:val="0070C0"/>
                <w:szCs w:val="21"/>
                <w:rPrChange w:id="2237" w:author="Windows 用户" w:date="2021-12-03T15:37:00Z">
                  <w:rPr>
                    <w:ins w:id="2238" w:author="Windows 用户" w:date="2021-12-01T16:24:00Z"/>
                    <w:sz w:val="18"/>
                    <w:szCs w:val="18"/>
                  </w:rPr>
                </w:rPrChange>
              </w:rPr>
            </w:pPr>
            <w:ins w:id="2239"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2240" w:author="Windows 用户" w:date="2021-12-06T11:24:00Z">
              <w:tcPr>
                <w:tcW w:w="1" w:type="pct"/>
              </w:tcPr>
            </w:tcPrChange>
          </w:tcPr>
          <w:p w14:paraId="41373FE8" w14:textId="7AA17DE3" w:rsidR="00CE32DE" w:rsidRPr="009348F2" w:rsidRDefault="00CE32DE" w:rsidP="00CE32DE">
            <w:pPr>
              <w:pStyle w:val="af"/>
              <w:rPr>
                <w:ins w:id="2241" w:author="Windows 用户" w:date="2021-12-06T11:19:00Z"/>
                <w:color w:val="0070C0"/>
                <w:szCs w:val="21"/>
              </w:rPr>
            </w:pPr>
            <w:ins w:id="2242" w:author="Windows 用户" w:date="2021-12-06T11:24:00Z">
              <w:r w:rsidRPr="00CE32DE">
                <w:rPr>
                  <w:color w:val="0070C0"/>
                  <w:rPrChange w:id="2243" w:author="Windows 用户" w:date="2021-12-06T11:24:00Z">
                    <w:rPr/>
                  </w:rPrChange>
                </w:rPr>
                <w:t>-33.85%</w:t>
              </w:r>
            </w:ins>
          </w:p>
        </w:tc>
      </w:tr>
      <w:bookmarkEnd w:id="1946"/>
    </w:tbl>
    <w:p w14:paraId="59FD767C" w14:textId="32D93F0E" w:rsidR="00EB3A45" w:rsidDel="007D7122" w:rsidRDefault="00EB3A45" w:rsidP="001F1E24">
      <w:pPr>
        <w:ind w:firstLine="420"/>
        <w:rPr>
          <w:del w:id="2244" w:author="Windows 用户" w:date="2021-12-06T14:33:00Z"/>
          <w:rFonts w:cs="Times New Roman"/>
        </w:rPr>
      </w:pPr>
    </w:p>
    <w:p w14:paraId="5354C990" w14:textId="537D8011" w:rsidR="007D7122" w:rsidRDefault="007D7122" w:rsidP="001F1E24">
      <w:pPr>
        <w:ind w:firstLine="420"/>
        <w:rPr>
          <w:ins w:id="2245"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6B3DFCD7" w:rsidR="007D716A" w:rsidRPr="00A57B74" w:rsidRDefault="007D716A" w:rsidP="001F1E24">
      <w:pPr>
        <w:ind w:firstLine="420"/>
      </w:pPr>
      <w:r w:rsidRPr="00A57B74">
        <w:lastRenderedPageBreak/>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2246" w:author="Windows 用户" w:date="2022-01-12T20:17:00Z">
        <w:r w:rsidR="00B26F87" w:rsidRPr="00867963">
          <w:t xml:space="preserve">Fig. </w:t>
        </w:r>
        <w:r w:rsidR="00B26F87">
          <w:rPr>
            <w:noProof/>
          </w:rPr>
          <w:t>6</w:t>
        </w:r>
      </w:ins>
      <w:del w:id="2247"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2248" w:name="OLE_LINK46"/>
      <w:bookmarkStart w:id="2249"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2248"/>
      <w:bookmarkEnd w:id="2249"/>
    </w:p>
    <w:p w14:paraId="1B62F0CA" w14:textId="7DFABD01"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2250" w:author="Windows 用户" w:date="2022-01-12T20:17:00Z">
        <w:r w:rsidR="00B26F87" w:rsidRPr="00867963">
          <w:t xml:space="preserve">Fig. </w:t>
        </w:r>
        <w:r w:rsidR="00B26F87">
          <w:rPr>
            <w:noProof/>
          </w:rPr>
          <w:t>6</w:t>
        </w:r>
      </w:ins>
      <w:del w:id="2251"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5BE673F9" w:rsidR="007D716A" w:rsidRPr="00867963" w:rsidRDefault="00811358" w:rsidP="00867963">
      <w:pPr>
        <w:pStyle w:val="a4"/>
      </w:pPr>
      <w:bookmarkStart w:id="2252" w:name="_Ref81394975"/>
      <w:r w:rsidRPr="00867963">
        <w:t xml:space="preserve">Fig. </w:t>
      </w:r>
      <w:fldSimple w:instr=" SEQ Fig. \* ARABIC ">
        <w:ins w:id="2253" w:author="Windows 用户" w:date="2022-01-12T20:17:00Z">
          <w:r w:rsidR="00B26F87">
            <w:rPr>
              <w:noProof/>
            </w:rPr>
            <w:t>6</w:t>
          </w:r>
        </w:ins>
        <w:del w:id="2254" w:author="Windows 用户" w:date="2021-11-17T15:57:00Z">
          <w:r w:rsidR="00254FC4" w:rsidDel="00660CB8">
            <w:rPr>
              <w:noProof/>
            </w:rPr>
            <w:delText>7</w:delText>
          </w:r>
        </w:del>
      </w:fldSimple>
      <w:bookmarkEnd w:id="2252"/>
      <w:r w:rsidR="00867963" w:rsidRPr="00867963">
        <w:t xml:space="preserve"> The impacts of PSPLIB parameters on the GA-5K for J30</w:t>
      </w:r>
    </w:p>
    <w:p w14:paraId="4623A3EB" w14:textId="36A297C8"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w:t>
      </w:r>
      <w:ins w:id="2255" w:author="Windows 用户" w:date="2022-01-12T20:17:00Z">
        <w:r w:rsidR="00B26F87" w:rsidRPr="00B26F87">
          <w:rPr>
            <w:color w:val="0070C0"/>
            <w:rPrChange w:id="2256" w:author="Windows 用户" w:date="2022-01-12T20:17:00Z">
              <w:rPr/>
            </w:rPrChange>
          </w:rPr>
          <w:t>10</w:t>
        </w:r>
      </w:ins>
      <w:del w:id="2257" w:author="Windows 用户" w:date="2022-01-12T20:17:00Z">
        <w:r w:rsidRPr="00A57B74" w:rsidDel="00B26F87">
          <w:delText>9</w:delText>
        </w:r>
      </w:del>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w:t>
      </w:r>
      <w:r w:rsidRPr="00A57B74">
        <w:lastRenderedPageBreak/>
        <w:t xml:space="preserve">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2258" w:author="Windows 用户" w:date="2022-01-12T20:17:00Z">
        <w:r w:rsidR="00B26F87">
          <w:t xml:space="preserve">Fig. </w:t>
        </w:r>
        <w:r w:rsidR="00B26F87">
          <w:rPr>
            <w:noProof/>
          </w:rPr>
          <w:t>7</w:t>
        </w:r>
      </w:ins>
      <w:del w:id="2259"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2260" w:author="Windows 用户" w:date="2022-01-12T20:17:00Z">
        <w:r w:rsidR="00B26F87">
          <w:t xml:space="preserve">Fig. </w:t>
        </w:r>
        <w:r w:rsidR="00B26F87">
          <w:rPr>
            <w:noProof/>
          </w:rPr>
          <w:t>7</w:t>
        </w:r>
      </w:ins>
      <w:del w:id="2261"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1E85A085" w:rsidR="007D716A" w:rsidRPr="00A57B74" w:rsidRDefault="007D716A" w:rsidP="001F1E24">
      <w:pPr>
        <w:pStyle w:val="a4"/>
        <w:keepNext/>
      </w:pPr>
      <w:bookmarkStart w:id="2262" w:name="_Ref73026566"/>
      <w:r w:rsidRPr="00A57B74">
        <w:t xml:space="preserve">Table </w:t>
      </w:r>
      <w:fldSimple w:instr=" SEQ Table \* ARABIC ">
        <w:ins w:id="2263" w:author="Windows 用户" w:date="2022-01-12T20:17:00Z">
          <w:r w:rsidR="00B26F87">
            <w:rPr>
              <w:noProof/>
            </w:rPr>
            <w:t>10</w:t>
          </w:r>
        </w:ins>
        <w:del w:id="2264" w:author="Windows 用户" w:date="2022-01-12T20:16:00Z">
          <w:r w:rsidR="00D00A17" w:rsidDel="00E651CC">
            <w:rPr>
              <w:noProof/>
            </w:rPr>
            <w:delText>9</w:delText>
          </w:r>
        </w:del>
      </w:fldSimple>
      <w:bookmarkEnd w:id="2262"/>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962422"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962422"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962422"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962422"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D95501D" w:rsidR="007D716A" w:rsidRPr="00A57B74" w:rsidRDefault="00254FC4" w:rsidP="00254FC4">
      <w:pPr>
        <w:pStyle w:val="a4"/>
      </w:pPr>
      <w:bookmarkStart w:id="2265" w:name="_Ref81395074"/>
      <w:r>
        <w:t xml:space="preserve">Fig. </w:t>
      </w:r>
      <w:fldSimple w:instr=" SEQ Fig. \* ARABIC ">
        <w:ins w:id="2266" w:author="Windows 用户" w:date="2022-01-12T20:17:00Z">
          <w:r w:rsidR="00B26F87">
            <w:rPr>
              <w:noProof/>
            </w:rPr>
            <w:t>7</w:t>
          </w:r>
        </w:ins>
        <w:del w:id="2267" w:author="Windows 用户" w:date="2021-11-17T15:57:00Z">
          <w:r w:rsidDel="00660CB8">
            <w:rPr>
              <w:noProof/>
            </w:rPr>
            <w:delText>8</w:delText>
          </w:r>
        </w:del>
      </w:fldSimple>
      <w:bookmarkEnd w:id="2265"/>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lastRenderedPageBreak/>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33680FB6"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2268" w:author="Windows 用户" w:date="2022-01-12T20:17:00Z">
        <w:r w:rsidR="00B26F87" w:rsidRPr="00A57B74">
          <w:t xml:space="preserve">Table </w:t>
        </w:r>
        <w:r w:rsidR="00B26F87">
          <w:rPr>
            <w:noProof/>
          </w:rPr>
          <w:t>11</w:t>
        </w:r>
      </w:ins>
      <w:del w:id="2269"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w:t>
      </w:r>
      <w:ins w:id="2270" w:author="Windows 用户" w:date="2022-01-12T20:18:00Z">
        <w:r w:rsidR="00B26F87" w:rsidRPr="00A57B74">
          <w:fldChar w:fldCharType="begin"/>
        </w:r>
        <w:r w:rsidR="00B26F87" w:rsidRPr="00A57B74">
          <w:instrText xml:space="preserve"> REF _Ref73032812 \h </w:instrText>
        </w:r>
      </w:ins>
      <w:ins w:id="2271" w:author="Windows 用户" w:date="2022-01-12T20:18:00Z">
        <w:r w:rsidR="00B26F87" w:rsidRPr="00A57B74">
          <w:fldChar w:fldCharType="separate"/>
        </w:r>
        <w:r w:rsidR="00B26F87" w:rsidRPr="00A57B74">
          <w:t xml:space="preserve">Table </w:t>
        </w:r>
        <w:r w:rsidR="00B26F87">
          <w:rPr>
            <w:noProof/>
          </w:rPr>
          <w:t>11</w:t>
        </w:r>
        <w:r w:rsidR="00B26F87" w:rsidRPr="00A57B74">
          <w:fldChar w:fldCharType="end"/>
        </w:r>
      </w:ins>
      <w:del w:id="2272" w:author="Windows 用户" w:date="2022-01-12T20:18:00Z">
        <w:r w:rsidRPr="00A57B74" w:rsidDel="00B26F87">
          <w:delText>Table 10</w:delText>
        </w:r>
      </w:del>
      <w:r w:rsidRPr="00A57B74">
        <w:t xml:space="preserve">,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w:t>
      </w:r>
      <w:ins w:id="2273" w:author="Windows 用户" w:date="2022-01-12T20:19:00Z">
        <w:r w:rsidR="00B26F87" w:rsidRPr="00A57B74">
          <w:fldChar w:fldCharType="begin"/>
        </w:r>
        <w:r w:rsidR="00B26F87" w:rsidRPr="00A57B74">
          <w:instrText xml:space="preserve"> REF _Ref73032812 \h </w:instrText>
        </w:r>
      </w:ins>
      <w:ins w:id="2274" w:author="Windows 用户" w:date="2022-01-12T20:19:00Z">
        <w:r w:rsidR="00B26F87" w:rsidRPr="00A57B74">
          <w:fldChar w:fldCharType="separate"/>
        </w:r>
        <w:r w:rsidR="00B26F87" w:rsidRPr="00A57B74">
          <w:t xml:space="preserve">Table </w:t>
        </w:r>
        <w:r w:rsidR="00B26F87">
          <w:rPr>
            <w:noProof/>
          </w:rPr>
          <w:t>11</w:t>
        </w:r>
        <w:r w:rsidR="00B26F87" w:rsidRPr="00A57B74">
          <w:fldChar w:fldCharType="end"/>
        </w:r>
      </w:ins>
      <w:del w:id="2275" w:author="Windows 用户" w:date="2022-01-12T20:19:00Z">
        <w:r w:rsidRPr="00A57B74" w:rsidDel="00B26F87">
          <w:delText>Table 10</w:delText>
        </w:r>
      </w:del>
      <w:r w:rsidRPr="00A57B74">
        <w:t xml:space="preserve"> are marked with “-”.</w:t>
      </w:r>
    </w:p>
    <w:p w14:paraId="2949159B" w14:textId="3A7855C4" w:rsidR="007D716A" w:rsidRPr="00A57B74" w:rsidRDefault="007D716A" w:rsidP="001F1E24">
      <w:pPr>
        <w:pStyle w:val="a4"/>
        <w:keepNext/>
      </w:pPr>
      <w:bookmarkStart w:id="2276" w:name="_Ref73032812"/>
      <w:bookmarkStart w:id="2277" w:name="_Ref73032807"/>
      <w:r w:rsidRPr="00A57B74">
        <w:t xml:space="preserve">Table </w:t>
      </w:r>
      <w:fldSimple w:instr=" SEQ Table \* ARABIC ">
        <w:ins w:id="2278" w:author="Windows 用户" w:date="2022-01-12T20:17:00Z">
          <w:r w:rsidR="00B26F87">
            <w:rPr>
              <w:noProof/>
            </w:rPr>
            <w:t>11</w:t>
          </w:r>
        </w:ins>
        <w:del w:id="2279" w:author="Windows 用户" w:date="2022-01-12T20:16:00Z">
          <w:r w:rsidR="00D00A17" w:rsidDel="00E651CC">
            <w:rPr>
              <w:noProof/>
            </w:rPr>
            <w:delText>10</w:delText>
          </w:r>
        </w:del>
      </w:fldSimple>
      <w:bookmarkEnd w:id="2276"/>
      <w:r w:rsidRPr="00A57B74">
        <w:t>. Comparison results</w:t>
      </w:r>
      <w:bookmarkEnd w:id="2277"/>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962422"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2280" w:author="Windows 用户" w:date="2021-12-17T15:47:00Z">
                  <w:rPr>
                    <w:rFonts w:cs="Times New Roman"/>
                    <w:kern w:val="0"/>
                    <w:szCs w:val="20"/>
                  </w:rPr>
                </w:rPrChange>
              </w:rPr>
            </w:pPr>
            <w:del w:id="2281" w:author="Windows 用户" w:date="2021-12-17T15:46:00Z">
              <w:r w:rsidRPr="007B0C54" w:rsidDel="007B0C54">
                <w:rPr>
                  <w:rFonts w:cs="Times New Roman"/>
                  <w:color w:val="0070C0"/>
                  <w:kern w:val="0"/>
                  <w:szCs w:val="20"/>
                  <w:rPrChange w:id="2282" w:author="Windows 用户" w:date="2021-12-17T15:47:00Z">
                    <w:rPr>
                      <w:rFonts w:cs="Times New Roman"/>
                      <w:kern w:val="0"/>
                      <w:szCs w:val="20"/>
                    </w:rPr>
                  </w:rPrChange>
                </w:rPr>
                <w:delText>30</w:delText>
              </w:r>
            </w:del>
            <w:ins w:id="2283" w:author="Windows 用户" w:date="2021-12-17T15:46:00Z">
              <w:r w:rsidR="007B0C54" w:rsidRPr="007B0C54">
                <w:rPr>
                  <w:rFonts w:cs="Times New Roman"/>
                  <w:color w:val="0070C0"/>
                  <w:kern w:val="0"/>
                  <w:szCs w:val="20"/>
                  <w:rPrChange w:id="2284"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2285"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2286" w:author="Windows 用户" w:date="2021-12-17T15:47:00Z">
                  <w:rPr>
                    <w:rFonts w:cs="Times New Roman"/>
                    <w:kern w:val="0"/>
                    <w:szCs w:val="20"/>
                  </w:rPr>
                </w:rPrChange>
              </w:rPr>
            </w:pPr>
            <w:del w:id="2287" w:author="Windows 用户" w:date="2021-12-17T15:46:00Z">
              <w:r w:rsidRPr="007B0C54" w:rsidDel="007B0C54">
                <w:rPr>
                  <w:rFonts w:cs="Times New Roman"/>
                  <w:color w:val="0070C0"/>
                  <w:kern w:val="0"/>
                  <w:szCs w:val="20"/>
                  <w:rPrChange w:id="2288" w:author="Windows 用户" w:date="2021-12-17T15:47:00Z">
                    <w:rPr>
                      <w:rFonts w:cs="Times New Roman"/>
                      <w:kern w:val="0"/>
                      <w:szCs w:val="20"/>
                    </w:rPr>
                  </w:rPrChange>
                </w:rPr>
                <w:delText>60</w:delText>
              </w:r>
            </w:del>
            <w:ins w:id="2289" w:author="Windows 用户" w:date="2021-12-17T15:46:00Z">
              <w:r w:rsidR="007B0C54" w:rsidRPr="007B0C54">
                <w:rPr>
                  <w:rFonts w:cs="Times New Roman"/>
                  <w:color w:val="0070C0"/>
                  <w:kern w:val="0"/>
                  <w:szCs w:val="20"/>
                  <w:rPrChange w:id="2290"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2291"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2292" w:author="Windows 用户" w:date="2021-12-17T15:47:00Z">
                  <w:rPr>
                    <w:rFonts w:cs="Times New Roman"/>
                    <w:kern w:val="0"/>
                    <w:szCs w:val="20"/>
                  </w:rPr>
                </w:rPrChange>
              </w:rPr>
            </w:pPr>
            <w:del w:id="2293" w:author="Windows 用户" w:date="2021-12-17T15:46:00Z">
              <w:r w:rsidRPr="007B0C54" w:rsidDel="007B0C54">
                <w:rPr>
                  <w:rFonts w:cs="Times New Roman"/>
                  <w:color w:val="0070C0"/>
                  <w:kern w:val="0"/>
                  <w:szCs w:val="20"/>
                  <w:rPrChange w:id="2294" w:author="Windows 用户" w:date="2021-12-17T15:47:00Z">
                    <w:rPr>
                      <w:rFonts w:cs="Times New Roman"/>
                      <w:kern w:val="0"/>
                      <w:szCs w:val="20"/>
                    </w:rPr>
                  </w:rPrChange>
                </w:rPr>
                <w:delText>120</w:delText>
              </w:r>
            </w:del>
            <w:ins w:id="2295" w:author="Windows 用户" w:date="2021-12-17T15:46:00Z">
              <w:r w:rsidR="007B0C54" w:rsidRPr="007B0C54">
                <w:rPr>
                  <w:rFonts w:cs="Times New Roman"/>
                  <w:color w:val="0070C0"/>
                  <w:kern w:val="0"/>
                  <w:szCs w:val="20"/>
                  <w:rPrChange w:id="2296"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2297" w:name="OLE_LINK90"/>
      <w:bookmarkStart w:id="2298"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2297"/>
      <w:bookmarkEnd w:id="2298"/>
      <w:r w:rsidRPr="00A57B74">
        <w:t>To efficiently solve the RLP-PS, we design a TSHA and a</w:t>
      </w:r>
      <w:del w:id="2299" w:author="Windows 用户" w:date="2021-11-18T21:33:00Z">
        <w:r w:rsidRPr="00A57B74" w:rsidDel="008A1EC3">
          <w:delText>n</w:delText>
        </w:r>
      </w:del>
      <w:r w:rsidRPr="00A57B74">
        <w:t xml:space="preserve"> </w:t>
      </w:r>
      <w:ins w:id="2300" w:author="Windows 用户" w:date="2021-11-18T21:33:00Z">
        <w:r w:rsidR="008A1EC3" w:rsidRPr="00B35284">
          <w:rPr>
            <w:color w:val="0070C0"/>
            <w:rPrChange w:id="2301" w:author="Windows 用户" w:date="2021-12-06T14:42:00Z">
              <w:rPr/>
            </w:rPrChange>
          </w:rPr>
          <w:t>customized</w:t>
        </w:r>
      </w:ins>
      <w:del w:id="2302"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lastRenderedPageBreak/>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2303" w:author="Windows 用户" w:date="2021-12-27T14:27:00Z"/>
          <w:color w:val="0070C0"/>
          <w:rPrChange w:id="2304" w:author="Windows 用户" w:date="2021-12-27T14:27:00Z">
            <w:rPr>
              <w:ins w:id="2305" w:author="Windows 用户" w:date="2021-12-27T14:27:00Z"/>
            </w:rPr>
          </w:rPrChange>
        </w:rPr>
      </w:pPr>
      <w:ins w:id="2306" w:author="Windows 用户" w:date="2021-12-27T14:27:00Z">
        <w:r w:rsidRPr="009F0DFA">
          <w:rPr>
            <w:color w:val="0070C0"/>
            <w:rPrChange w:id="2307" w:author="Windows 用户" w:date="2021-12-27T14:27:00Z">
              <w:rPr/>
            </w:rPrChange>
          </w:rPr>
          <w:t xml:space="preserve">Alsayegh, H., &amp; Hariga, M. (2012). Hybrid meta-heuristic methods for the multi-resource leveling problem with activity splitting. </w:t>
        </w:r>
        <w:r w:rsidRPr="009F0DFA">
          <w:rPr>
            <w:i/>
            <w:color w:val="0070C0"/>
            <w:rPrChange w:id="2308" w:author="Windows 用户" w:date="2021-12-27T14:27:00Z">
              <w:rPr>
                <w:i/>
              </w:rPr>
            </w:rPrChange>
          </w:rPr>
          <w:t>Automation in Construction, 27</w:t>
        </w:r>
        <w:r w:rsidRPr="009F0DFA">
          <w:rPr>
            <w:color w:val="0070C0"/>
            <w:rPrChange w:id="2309"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2310" w:author="Windows 用户" w:date="2021-12-06T14:56:00Z"/>
          <w:highlight w:val="yellow"/>
        </w:rPr>
      </w:pPr>
      <w:bookmarkStart w:id="2311" w:name="OLE_LINK57"/>
      <w:bookmarkStart w:id="2312" w:name="OLE_LINK66"/>
      <w:ins w:id="2313" w:author="Windows 用户" w:date="2021-12-06T14:56:00Z">
        <w:r w:rsidRPr="00FD19DB">
          <w:t>Barták</w:t>
        </w:r>
        <w:bookmarkEnd w:id="2311"/>
        <w:bookmarkEnd w:id="2312"/>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2314"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2315" w:author="Windows 用户" w:date="2021-12-06T14:56:00Z"/>
        </w:rPr>
      </w:pPr>
      <w:del w:id="2316" w:author="Windows 用户" w:date="2021-12-06T14:56:00Z">
        <w:r w:rsidRPr="00CA6D5E" w:rsidDel="00FD19DB">
          <w:rPr>
            <w:highlight w:val="yellow"/>
            <w:rPrChange w:id="2317" w:author="Windows 用户" w:date="2021-11-18T21:35:00Z">
              <w:rPr/>
            </w:rPrChange>
          </w:rPr>
          <w:delText xml:space="preserve">Barták, R., Čepek, O., &amp; Hejna, M. (2007). </w:delText>
        </w:r>
        <w:r w:rsidRPr="00CA6D5E" w:rsidDel="00FD19DB">
          <w:rPr>
            <w:i/>
            <w:highlight w:val="yellow"/>
            <w:rPrChange w:id="2318" w:author="Windows 用户" w:date="2021-11-18T21:35:00Z">
              <w:rPr>
                <w:i/>
              </w:rPr>
            </w:rPrChange>
          </w:rPr>
          <w:delText>Temporal reasoning in nested temporal networks with alternatives.</w:delText>
        </w:r>
        <w:r w:rsidRPr="00CA6D5E" w:rsidDel="00FD19DB">
          <w:rPr>
            <w:highlight w:val="yellow"/>
            <w:rPrChange w:id="2319"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2320"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2321" w:author="Windows 用户" w:date="2021-12-31T15:09:00Z">
            <w:rPr/>
          </w:rPrChange>
        </w:rPr>
      </w:pPr>
      <w:ins w:id="2322" w:author="Windows 用户" w:date="2021-12-31T15:09:00Z">
        <w:r w:rsidRPr="00406416">
          <w:rPr>
            <w:color w:val="0070C0"/>
            <w:rPrChange w:id="2323"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2324" w:author="Windows 用户" w:date="2021-12-31T15:09:00Z">
              <w:rPr>
                <w:i/>
              </w:rPr>
            </w:rPrChange>
          </w:rPr>
          <w:t>Journal of Quality Engineering and Production Optimization, 4</w:t>
        </w:r>
        <w:r w:rsidRPr="00406416">
          <w:rPr>
            <w:color w:val="0070C0"/>
            <w:rPrChange w:id="2325"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 xml:space="preserve">Journal of </w:t>
      </w:r>
      <w:r w:rsidRPr="00AE0EBE">
        <w:rPr>
          <w:i/>
        </w:rPr>
        <w:lastRenderedPageBreak/>
        <w:t>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2326"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2327" w:author="Windows 用户" w:date="2021-12-27T14:22:00Z"/>
        </w:rPr>
      </w:pPr>
      <w:bookmarkStart w:id="2328" w:name="OLE_LINK56"/>
      <w:ins w:id="2329" w:author="Windows 用户" w:date="2021-12-27T14:22:00Z">
        <w:r w:rsidRPr="00090DCA">
          <w:rPr>
            <w:color w:val="0070C0"/>
          </w:rPr>
          <w:t>Jaskowski, P., &amp; Biruk, S.</w:t>
        </w:r>
        <w:bookmarkEnd w:id="2328"/>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2330" w:author="Windows 用户" w:date="2021-12-28T11:03:00Z"/>
          <w:color w:val="0070C0"/>
        </w:rPr>
      </w:pPr>
      <w:ins w:id="2331" w:author="Windows 用户" w:date="2021-12-27T14:22:00Z">
        <w:r w:rsidRPr="0009126E">
          <w:rPr>
            <w:color w:val="0070C0"/>
            <w:rPrChange w:id="2332" w:author="Windows 用户" w:date="2021-12-27T14:24:00Z">
              <w:rPr/>
            </w:rPrChange>
          </w:rPr>
          <w:t xml:space="preserve">Karaa, F. A., &amp; Nasr, A. Y. (1986). Resource management in construction. </w:t>
        </w:r>
        <w:r w:rsidRPr="0009126E">
          <w:rPr>
            <w:i/>
            <w:color w:val="0070C0"/>
            <w:rPrChange w:id="2333" w:author="Windows 用户" w:date="2021-12-27T14:24:00Z">
              <w:rPr>
                <w:i/>
              </w:rPr>
            </w:rPrChange>
          </w:rPr>
          <w:t>Journal of construction engineering and management, 112</w:t>
        </w:r>
        <w:r w:rsidRPr="0009126E">
          <w:rPr>
            <w:color w:val="0070C0"/>
            <w:rPrChange w:id="2334"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2335" w:author="Windows 用户" w:date="2021-12-28T11:03:00Z">
            <w:rPr/>
          </w:rPrChange>
        </w:rPr>
      </w:pPr>
      <w:ins w:id="2336" w:author="Windows 用户" w:date="2021-12-28T11:03:00Z">
        <w:r w:rsidRPr="00213DC7">
          <w:rPr>
            <w:color w:val="0070C0"/>
            <w:rPrChange w:id="2337" w:author="Windows 用户" w:date="2021-12-28T11:03:00Z">
              <w:rPr/>
            </w:rPrChange>
          </w:rPr>
          <w:t xml:space="preserve">Kazemi, S., &amp; Davari-Ardakani, H. (2020). Integrated resource leveling and material procurement with variable execution intensities. </w:t>
        </w:r>
        <w:r w:rsidRPr="00213DC7">
          <w:rPr>
            <w:i/>
            <w:color w:val="0070C0"/>
            <w:rPrChange w:id="2338" w:author="Windows 用户" w:date="2021-12-28T11:03:00Z">
              <w:rPr>
                <w:i/>
              </w:rPr>
            </w:rPrChange>
          </w:rPr>
          <w:t>Computers &amp; Industrial Engineering, 148</w:t>
        </w:r>
        <w:r w:rsidRPr="00213DC7">
          <w:rPr>
            <w:color w:val="0070C0"/>
            <w:rPrChange w:id="2339" w:author="Windows 用户" w:date="2021-12-28T11:03:00Z">
              <w:rPr/>
            </w:rPrChange>
          </w:rPr>
          <w:t>, 106673.</w:t>
        </w:r>
      </w:ins>
    </w:p>
    <w:p w14:paraId="511C005F" w14:textId="47B78D24" w:rsidR="007D716A" w:rsidRDefault="007D716A" w:rsidP="001F1E24">
      <w:pPr>
        <w:pStyle w:val="EndNoteBibliography"/>
        <w:ind w:left="400" w:hanging="400"/>
        <w:rPr>
          <w:ins w:id="2340"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2341" w:author="Windows 用户" w:date="2021-12-31T14:56:00Z"/>
          <w:color w:val="0070C0"/>
          <w:rPrChange w:id="2342" w:author="Windows 用户" w:date="2021-12-27T19:13:00Z">
            <w:rPr>
              <w:del w:id="2343"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2344"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2345" w:author="Windows 用户" w:date="2021-12-27T14:24:00Z">
            <w:rPr/>
          </w:rPrChange>
        </w:rPr>
      </w:pPr>
      <w:ins w:id="2346" w:author="Windows 用户" w:date="2021-12-27T14:24:00Z">
        <w:r w:rsidRPr="0009126E">
          <w:rPr>
            <w:color w:val="0070C0"/>
            <w:rPrChange w:id="2347" w:author="Windows 用户" w:date="2021-12-27T14:24:00Z">
              <w:rPr/>
            </w:rPrChange>
          </w:rPr>
          <w:t xml:space="preserve">Kosztyán, Z. T., &amp; Szalkai, I. (2020). Multimode resource-constrained project scheduling in flexible projects. </w:t>
        </w:r>
        <w:r w:rsidRPr="0009126E">
          <w:rPr>
            <w:i/>
            <w:color w:val="0070C0"/>
            <w:rPrChange w:id="2348" w:author="Windows 用户" w:date="2021-12-27T14:24:00Z">
              <w:rPr>
                <w:i/>
              </w:rPr>
            </w:rPrChange>
          </w:rPr>
          <w:t>Journal of Global Optimization, 76</w:t>
        </w:r>
        <w:r w:rsidRPr="0009126E">
          <w:rPr>
            <w:color w:val="0070C0"/>
            <w:rPrChange w:id="2349"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2350" w:author="Windows 用户" w:date="2021-12-27T14:26:00Z"/>
        </w:rPr>
      </w:pPr>
      <w:r w:rsidRPr="00AE0EBE">
        <w:t xml:space="preserve">Li, H., &amp; Demeulemeester, E. (2016). A genetic algorithm for the robust resource leveling problem. </w:t>
      </w:r>
      <w:r w:rsidRPr="00AE0EBE">
        <w:rPr>
          <w:i/>
        </w:rPr>
        <w:t xml:space="preserve">Journal </w:t>
      </w:r>
      <w:r w:rsidRPr="00AE0EBE">
        <w:rPr>
          <w:i/>
        </w:rPr>
        <w:lastRenderedPageBreak/>
        <w:t>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2351" w:author="Windows 用户" w:date="2021-12-27T14:26:00Z">
            <w:rPr/>
          </w:rPrChange>
        </w:rPr>
      </w:pPr>
      <w:ins w:id="2352" w:author="Windows 用户" w:date="2021-12-27T14:26:00Z">
        <w:r w:rsidRPr="009F0DFA">
          <w:rPr>
            <w:color w:val="0070C0"/>
            <w:rPrChange w:id="2353" w:author="Windows 用户" w:date="2021-12-27T14:26:00Z">
              <w:rPr/>
            </w:rPrChange>
          </w:rPr>
          <w:t xml:space="preserve">Li, H., &amp; Dong, X. (2018). Multi-mode resource leveling in projects with mode-dependent generalized precedence relations. </w:t>
        </w:r>
        <w:r w:rsidRPr="009F0DFA">
          <w:rPr>
            <w:i/>
            <w:color w:val="0070C0"/>
            <w:rPrChange w:id="2354" w:author="Windows 用户" w:date="2021-12-27T14:26:00Z">
              <w:rPr>
                <w:i/>
              </w:rPr>
            </w:rPrChange>
          </w:rPr>
          <w:t>Expert Systems with Applications, 97</w:t>
        </w:r>
        <w:r w:rsidRPr="009F0DFA">
          <w:rPr>
            <w:color w:val="0070C0"/>
            <w:rPrChange w:id="2355"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2356"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2357" w:author="Windows 用户" w:date="2021-11-21T10:24:00Z">
        <w:r w:rsidRPr="00AE0EBE" w:rsidDel="00C97A38">
          <w:delText xml:space="preserve"> </w:delText>
        </w:r>
      </w:del>
      <w:ins w:id="2358"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2359"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rPr>
          <w:ins w:id="2360" w:author="Windows 用户" w:date="2022-01-11T10:21:00Z"/>
        </w:rPr>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BE1952" w:rsidRDefault="00BE1952" w:rsidP="004E0903">
      <w:pPr>
        <w:pStyle w:val="EndNoteBibliography"/>
        <w:ind w:left="400" w:hanging="400"/>
        <w:rPr>
          <w:color w:val="0070C0"/>
          <w:rPrChange w:id="2361" w:author="Windows 用户" w:date="2022-01-11T10:21:00Z">
            <w:rPr/>
          </w:rPrChange>
        </w:rPr>
      </w:pPr>
      <w:ins w:id="2362" w:author="Windows 用户" w:date="2022-01-11T10:21:00Z">
        <w:r w:rsidRPr="00BE1952">
          <w:rPr>
            <w:color w:val="0070C0"/>
            <w:rPrChange w:id="2363" w:author="Windows 用户" w:date="2022-01-11T10:21:00Z">
              <w:rPr/>
            </w:rPrChange>
          </w:rPr>
          <w:t xml:space="preserve">Servranckx, T., Coelho, J., &amp; Vanhoucke, M. (2021). Various extensions in resource-constrained project scheduling with alternative subgraphs. </w:t>
        </w:r>
        <w:r w:rsidRPr="00BE1952">
          <w:rPr>
            <w:i/>
            <w:color w:val="0070C0"/>
            <w:rPrChange w:id="2364" w:author="Windows 用户" w:date="2022-01-11T10:21:00Z">
              <w:rPr>
                <w:i/>
              </w:rPr>
            </w:rPrChange>
          </w:rPr>
          <w:t>International Journal of Production Research</w:t>
        </w:r>
        <w:r w:rsidRPr="00BE1952">
          <w:rPr>
            <w:color w:val="0070C0"/>
            <w:rPrChange w:id="2365" w:author="Windows 用户" w:date="2022-01-11T10:21:00Z">
              <w:rPr/>
            </w:rPrChange>
          </w:rPr>
          <w:t>, 1-20.</w:t>
        </w:r>
      </w:ins>
    </w:p>
    <w:p w14:paraId="610554A9" w14:textId="6561874B" w:rsidR="007D716A" w:rsidRDefault="007D716A" w:rsidP="001F1E24">
      <w:pPr>
        <w:pStyle w:val="EndNoteBibliography"/>
        <w:ind w:left="400" w:hanging="400"/>
        <w:rPr>
          <w:ins w:id="2366"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2367" w:author="Windows 用户" w:date="2021-12-31T15:22:00Z"/>
        </w:rPr>
      </w:pPr>
      <w:ins w:id="2368" w:author="Windows 用户" w:date="2021-12-31T15:22:00Z">
        <w:r w:rsidRPr="00E41D7E">
          <w:rPr>
            <w:color w:val="0070C0"/>
            <w:rPrChange w:id="2369" w:author="Windows 用户" w:date="2021-12-31T15:22:00Z">
              <w:rPr/>
            </w:rPrChange>
          </w:rPr>
          <w:t xml:space="preserve">Son, J., &amp; Mattila, K. G. (2004). Binary resource leveling model: Activity splitting allowed. </w:t>
        </w:r>
        <w:r w:rsidRPr="00E41D7E">
          <w:rPr>
            <w:i/>
            <w:color w:val="0070C0"/>
            <w:rPrChange w:id="2370" w:author="Windows 用户" w:date="2021-12-31T15:22:00Z">
              <w:rPr>
                <w:i/>
              </w:rPr>
            </w:rPrChange>
          </w:rPr>
          <w:t>Journal of construction engineering and management, 130</w:t>
        </w:r>
        <w:r w:rsidRPr="00E41D7E">
          <w:rPr>
            <w:color w:val="0070C0"/>
            <w:rPrChange w:id="2371"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2372"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2373"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2374" w:author="Windows 用户" w:date="2021-12-27T14:25:00Z">
            <w:rPr/>
          </w:rPrChange>
        </w:rPr>
      </w:pPr>
      <w:ins w:id="2375" w:author="Windows 用户" w:date="2021-12-27T14:25:00Z">
        <w:r w:rsidRPr="001C405A">
          <w:rPr>
            <w:color w:val="0070C0"/>
            <w:rPrChange w:id="2376" w:author="Windows 用户" w:date="2021-12-27T14:25:00Z">
              <w:rPr/>
            </w:rPrChange>
          </w:rPr>
          <w:t xml:space="preserve">Tao, S., Wu, C., Sheng, Z., &amp; Wang, X. (2018). Stochastic project scheduling with hierarchical alternatives. </w:t>
        </w:r>
        <w:r w:rsidRPr="001C405A">
          <w:rPr>
            <w:i/>
            <w:color w:val="0070C0"/>
            <w:rPrChange w:id="2377" w:author="Windows 用户" w:date="2021-12-27T14:25:00Z">
              <w:rPr>
                <w:i/>
              </w:rPr>
            </w:rPrChange>
          </w:rPr>
          <w:t>Applied Mathematical Modelling, 58</w:t>
        </w:r>
        <w:r w:rsidRPr="001C405A">
          <w:rPr>
            <w:color w:val="0070C0"/>
            <w:rPrChange w:id="2378"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2379" w:author="Windows 用户" w:date="2021-12-06T15:03:00Z"/>
        </w:rPr>
      </w:pPr>
    </w:p>
    <w:p w14:paraId="320470DF" w14:textId="493F760A" w:rsidR="006D3BBE" w:rsidDel="00A90CB6" w:rsidRDefault="003E5E86" w:rsidP="00BE1952">
      <w:pPr>
        <w:pStyle w:val="EndNoteBibliography"/>
        <w:ind w:left="400" w:hanging="400"/>
        <w:rPr>
          <w:del w:id="2380" w:author="Windows 用户" w:date="2021-12-06T15:03:00Z"/>
        </w:rPr>
      </w:pPr>
      <w:del w:id="2381" w:author="Windows 用户" w:date="2021-12-06T15:03:00Z">
        <w:r w:rsidDel="00A90CB6">
          <w:lastRenderedPageBreak/>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0D8CDE0A" w14:textId="77777777" w:rsidR="00BE1952" w:rsidRPr="00BE1952" w:rsidRDefault="006D3BBE" w:rsidP="00BE1952">
      <w:pPr>
        <w:pStyle w:val="EndNoteBibliography"/>
        <w:ind w:left="400" w:hanging="400"/>
      </w:pPr>
      <w:r>
        <w:fldChar w:fldCharType="begin"/>
      </w:r>
      <w:r>
        <w:instrText xml:space="preserve"> ADDIN EN.REFLIST </w:instrText>
      </w:r>
      <w:r>
        <w:fldChar w:fldCharType="separate"/>
      </w:r>
      <w:r w:rsidR="00BE1952" w:rsidRPr="00BE1952">
        <w:t xml:space="preserve">Alsayegh, H., &amp; Hariga, M. (2012). Hybrid meta-heuristic methods for the multi-resource leveling problem with activity splitting. </w:t>
      </w:r>
      <w:r w:rsidR="00BE1952" w:rsidRPr="00BE1952">
        <w:rPr>
          <w:i/>
        </w:rPr>
        <w:t>Automation in Construction, 27</w:t>
      </w:r>
      <w:r w:rsidR="00BE1952" w:rsidRPr="00BE1952">
        <w:t>, 89-98.</w:t>
      </w:r>
    </w:p>
    <w:p w14:paraId="2BC167A7" w14:textId="77777777" w:rsidR="00BE1952" w:rsidRPr="00BE1952" w:rsidRDefault="00BE1952" w:rsidP="00BE1952">
      <w:pPr>
        <w:pStyle w:val="EndNoteBibliography"/>
        <w:ind w:left="400" w:hanging="400"/>
      </w:pPr>
      <w:r w:rsidRPr="00BE1952">
        <w:t xml:space="preserve">Birjandi, A., Mousavi, S. M., Hajirezaie, M., &amp; Vahdani, B. (2019). Optimizing and solving project scheduling problem for flexible networks with multiple routes in production environments. </w:t>
      </w:r>
      <w:r w:rsidRPr="00BE1952">
        <w:rPr>
          <w:i/>
        </w:rPr>
        <w:t>Journal of Quality Engineering and Production Optimization, 4</w:t>
      </w:r>
      <w:r w:rsidRPr="00BE1952">
        <w:t>(1), 175-196.</w:t>
      </w:r>
    </w:p>
    <w:p w14:paraId="4442F1CA" w14:textId="77777777" w:rsidR="00BE1952" w:rsidRPr="00BE1952" w:rsidRDefault="00BE1952" w:rsidP="00BE1952">
      <w:pPr>
        <w:pStyle w:val="EndNoteBibliography"/>
        <w:ind w:left="400" w:hanging="400"/>
      </w:pPr>
      <w:r w:rsidRPr="00BE1952">
        <w:t xml:space="preserve">Hariga, M., &amp; El-Sayegh, S. M. (2011). Cost optimization model for the multiresource leveling problem with allowed activity splitting. </w:t>
      </w:r>
      <w:r w:rsidRPr="00BE1952">
        <w:rPr>
          <w:i/>
        </w:rPr>
        <w:t>Journal of construction engineering and management, 137</w:t>
      </w:r>
      <w:r w:rsidRPr="00BE1952">
        <w:t>(1), 56-64.</w:t>
      </w:r>
    </w:p>
    <w:p w14:paraId="6F0C86DF" w14:textId="77777777" w:rsidR="00BE1952" w:rsidRPr="00BE1952" w:rsidRDefault="00BE1952" w:rsidP="00BE1952">
      <w:pPr>
        <w:pStyle w:val="EndNoteBibliography"/>
        <w:ind w:left="400" w:hanging="400"/>
      </w:pPr>
      <w:r w:rsidRPr="00BE1952">
        <w:t xml:space="preserve">Karaa, F. A., &amp; Nasr, A. Y. (1986). Resource management in construction. </w:t>
      </w:r>
      <w:r w:rsidRPr="00BE1952">
        <w:rPr>
          <w:i/>
        </w:rPr>
        <w:t>Journal of construction engineering and management, 112</w:t>
      </w:r>
      <w:r w:rsidRPr="00BE1952">
        <w:t>(3), 346-357.</w:t>
      </w:r>
    </w:p>
    <w:p w14:paraId="464F9EE8" w14:textId="77777777" w:rsidR="00BE1952" w:rsidRPr="00BE1952" w:rsidRDefault="00BE1952" w:rsidP="00BE1952">
      <w:pPr>
        <w:pStyle w:val="EndNoteBibliography"/>
        <w:ind w:left="400" w:hanging="400"/>
      </w:pPr>
      <w:r w:rsidRPr="00BE1952">
        <w:t xml:space="preserve">Kazemi, S., &amp; Davari-Ardakani, H. (2020). Integrated resource leveling and material procurement with variable execution intensities. </w:t>
      </w:r>
      <w:r w:rsidRPr="00BE1952">
        <w:rPr>
          <w:i/>
        </w:rPr>
        <w:t>Computers &amp; Industrial Engineering, 148</w:t>
      </w:r>
      <w:r w:rsidRPr="00BE1952">
        <w:t>, 106673.</w:t>
      </w:r>
    </w:p>
    <w:p w14:paraId="7C323DC4" w14:textId="77777777" w:rsidR="00BE1952" w:rsidRPr="00BE1952" w:rsidRDefault="00BE1952" w:rsidP="00BE1952">
      <w:pPr>
        <w:pStyle w:val="EndNoteBibliography"/>
        <w:ind w:left="400" w:hanging="400"/>
      </w:pPr>
      <w:r w:rsidRPr="00BE1952">
        <w:t xml:space="preserve">Li, H., &amp; Dong, X. (2018). Multi-mode resource leveling in projects with mode-dependent generalized precedence relations. </w:t>
      </w:r>
      <w:r w:rsidRPr="00BE1952">
        <w:rPr>
          <w:i/>
        </w:rPr>
        <w:t>Expert Systems with Applications, 97</w:t>
      </w:r>
      <w:r w:rsidRPr="00BE1952">
        <w:t>, 193-204.</w:t>
      </w:r>
    </w:p>
    <w:p w14:paraId="4E2368BB" w14:textId="77777777" w:rsidR="00BE1952" w:rsidRPr="00BE1952" w:rsidRDefault="00BE1952" w:rsidP="00BE1952">
      <w:pPr>
        <w:pStyle w:val="EndNoteBibliography"/>
        <w:ind w:left="400" w:hanging="400"/>
      </w:pPr>
      <w:r w:rsidRPr="00BE1952">
        <w:t xml:space="preserve">Servranckx, T., Coelho, J., &amp; Vanhoucke, M. (2021). Various extensions in resource-constrained project scheduling with alternative subgraphs. </w:t>
      </w:r>
      <w:r w:rsidRPr="00BE1952">
        <w:rPr>
          <w:i/>
        </w:rPr>
        <w:t>International Journal of Production Research</w:t>
      </w:r>
      <w:r w:rsidRPr="00BE1952">
        <w:t>, 1-20.</w:t>
      </w:r>
    </w:p>
    <w:p w14:paraId="1F7E6AEF" w14:textId="77777777" w:rsidR="00BE1952" w:rsidRPr="00BE1952" w:rsidRDefault="00BE1952" w:rsidP="00BE1952">
      <w:pPr>
        <w:pStyle w:val="EndNoteBibliography"/>
        <w:ind w:left="400" w:hanging="400"/>
      </w:pPr>
      <w:r w:rsidRPr="00BE1952">
        <w:t xml:space="preserve">Son, J., &amp; Mattila, K. G. (2004). Binary resource leveling model: Activity splitting allowed. </w:t>
      </w:r>
      <w:r w:rsidRPr="00BE1952">
        <w:rPr>
          <w:i/>
        </w:rPr>
        <w:t>Journal of construction engineering and management, 130</w:t>
      </w:r>
      <w:r w:rsidRPr="00BE1952">
        <w:t>(6), 887-894.</w:t>
      </w:r>
    </w:p>
    <w:p w14:paraId="65076541" w14:textId="3F75A66D"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5" w:author="Windows 用户" w:date="2021-11-17T15:55:00Z" w:initials="W用">
    <w:p w14:paraId="5A22662A" w14:textId="77777777" w:rsidR="00962422" w:rsidRDefault="00962422">
      <w:pPr>
        <w:pStyle w:val="af1"/>
        <w:ind w:firstLine="320"/>
      </w:pPr>
      <w:r>
        <w:rPr>
          <w:rStyle w:val="af0"/>
        </w:rPr>
        <w:annotationRef/>
      </w:r>
      <w:r>
        <w:rPr>
          <w:rFonts w:hint="eastAsia"/>
        </w:rPr>
        <w:t>缩减成一段，简单讨论</w:t>
      </w:r>
    </w:p>
  </w:comment>
  <w:comment w:id="951" w:author="Windows 用户" w:date="2021-11-22T15:01:00Z" w:initials="W用">
    <w:p w14:paraId="0D8D134F" w14:textId="19A4130E" w:rsidR="00962422" w:rsidRDefault="00962422">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D95814" w14:textId="77777777" w:rsidR="00E90DBC" w:rsidRDefault="00E90DBC">
      <w:pPr>
        <w:spacing w:line="240" w:lineRule="auto"/>
        <w:ind w:firstLine="420"/>
      </w:pPr>
      <w:r>
        <w:separator/>
      </w:r>
    </w:p>
  </w:endnote>
  <w:endnote w:type="continuationSeparator" w:id="0">
    <w:p w14:paraId="632A2B21" w14:textId="77777777" w:rsidR="00E90DBC" w:rsidRDefault="00E90DBC">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1-gul-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32218B09" w:rsidR="00962422" w:rsidRDefault="00962422" w:rsidP="001F1E24">
        <w:pPr>
          <w:pStyle w:val="ab"/>
        </w:pPr>
        <w:r>
          <w:fldChar w:fldCharType="begin"/>
        </w:r>
        <w:r>
          <w:instrText>PAGE   \* MERGEFORMAT</w:instrText>
        </w:r>
        <w:r>
          <w:fldChar w:fldCharType="separate"/>
        </w:r>
        <w:r w:rsidR="00BD3CFB" w:rsidRPr="00BD3CFB">
          <w:rPr>
            <w:noProof/>
            <w:lang w:val="zh-CN"/>
          </w:rPr>
          <w:t>2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E7DDC4" w14:textId="77777777" w:rsidR="00E90DBC" w:rsidRDefault="00E90DBC">
      <w:pPr>
        <w:spacing w:line="240" w:lineRule="auto"/>
        <w:ind w:firstLine="420"/>
      </w:pPr>
      <w:r>
        <w:separator/>
      </w:r>
    </w:p>
  </w:footnote>
  <w:footnote w:type="continuationSeparator" w:id="0">
    <w:p w14:paraId="3616F3F1" w14:textId="77777777" w:rsidR="00E90DBC" w:rsidRDefault="00E90DBC">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sawFABAxYTg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item&gt;129&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261"/>
    <w:rsid w:val="00151DB0"/>
    <w:rsid w:val="00152223"/>
    <w:rsid w:val="001538BA"/>
    <w:rsid w:val="00153914"/>
    <w:rsid w:val="00153B66"/>
    <w:rsid w:val="001542CF"/>
    <w:rsid w:val="00156846"/>
    <w:rsid w:val="001655CA"/>
    <w:rsid w:val="001679B2"/>
    <w:rsid w:val="00176BD7"/>
    <w:rsid w:val="0017753F"/>
    <w:rsid w:val="00186FF1"/>
    <w:rsid w:val="00191CE4"/>
    <w:rsid w:val="00192CF9"/>
    <w:rsid w:val="001A7960"/>
    <w:rsid w:val="001B4830"/>
    <w:rsid w:val="001B4FE4"/>
    <w:rsid w:val="001C00BF"/>
    <w:rsid w:val="001C25E5"/>
    <w:rsid w:val="001C2CF9"/>
    <w:rsid w:val="001C405A"/>
    <w:rsid w:val="001D06A6"/>
    <w:rsid w:val="001D4F78"/>
    <w:rsid w:val="001D763C"/>
    <w:rsid w:val="001E46F8"/>
    <w:rsid w:val="001E5E40"/>
    <w:rsid w:val="001F1E24"/>
    <w:rsid w:val="001F22DC"/>
    <w:rsid w:val="001F2774"/>
    <w:rsid w:val="001F4289"/>
    <w:rsid w:val="001F5500"/>
    <w:rsid w:val="001F68F0"/>
    <w:rsid w:val="00202CE0"/>
    <w:rsid w:val="002055C2"/>
    <w:rsid w:val="00207634"/>
    <w:rsid w:val="002102E6"/>
    <w:rsid w:val="00213DC7"/>
    <w:rsid w:val="002173E2"/>
    <w:rsid w:val="00227926"/>
    <w:rsid w:val="00230224"/>
    <w:rsid w:val="0023283F"/>
    <w:rsid w:val="002334C3"/>
    <w:rsid w:val="00234AB5"/>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D6C5E"/>
    <w:rsid w:val="002E51B5"/>
    <w:rsid w:val="002F1585"/>
    <w:rsid w:val="002F6311"/>
    <w:rsid w:val="002F6855"/>
    <w:rsid w:val="002F70F6"/>
    <w:rsid w:val="0030364D"/>
    <w:rsid w:val="00310077"/>
    <w:rsid w:val="003117F4"/>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20C"/>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6DC"/>
    <w:rsid w:val="0044287C"/>
    <w:rsid w:val="004430BE"/>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94850"/>
    <w:rsid w:val="004A1DE1"/>
    <w:rsid w:val="004B041B"/>
    <w:rsid w:val="004B32BC"/>
    <w:rsid w:val="004B38F3"/>
    <w:rsid w:val="004C25C3"/>
    <w:rsid w:val="004C6CDA"/>
    <w:rsid w:val="004C78C6"/>
    <w:rsid w:val="004D286D"/>
    <w:rsid w:val="004D4EFA"/>
    <w:rsid w:val="004D6026"/>
    <w:rsid w:val="004E0903"/>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0FDF"/>
    <w:rsid w:val="0052126D"/>
    <w:rsid w:val="005233F4"/>
    <w:rsid w:val="005246C2"/>
    <w:rsid w:val="00524DEA"/>
    <w:rsid w:val="00537FCB"/>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3516"/>
    <w:rsid w:val="00595F93"/>
    <w:rsid w:val="005A6EC5"/>
    <w:rsid w:val="005A78A8"/>
    <w:rsid w:val="005B2EB6"/>
    <w:rsid w:val="005B4AEA"/>
    <w:rsid w:val="005C07A9"/>
    <w:rsid w:val="005D1CD3"/>
    <w:rsid w:val="005D3CF5"/>
    <w:rsid w:val="005D5D5F"/>
    <w:rsid w:val="005E1749"/>
    <w:rsid w:val="005E2ED7"/>
    <w:rsid w:val="005E40A1"/>
    <w:rsid w:val="005E4C5E"/>
    <w:rsid w:val="005E602E"/>
    <w:rsid w:val="005E643A"/>
    <w:rsid w:val="005F5586"/>
    <w:rsid w:val="00602211"/>
    <w:rsid w:val="006036C6"/>
    <w:rsid w:val="0060422D"/>
    <w:rsid w:val="006102F3"/>
    <w:rsid w:val="00614211"/>
    <w:rsid w:val="006171FA"/>
    <w:rsid w:val="0062109A"/>
    <w:rsid w:val="006258A3"/>
    <w:rsid w:val="00631525"/>
    <w:rsid w:val="00631C0E"/>
    <w:rsid w:val="0063460A"/>
    <w:rsid w:val="006363E7"/>
    <w:rsid w:val="006439C4"/>
    <w:rsid w:val="006556E6"/>
    <w:rsid w:val="006568AE"/>
    <w:rsid w:val="00656B5F"/>
    <w:rsid w:val="0065744E"/>
    <w:rsid w:val="00660CB8"/>
    <w:rsid w:val="00661F69"/>
    <w:rsid w:val="00663A90"/>
    <w:rsid w:val="00665102"/>
    <w:rsid w:val="0066568C"/>
    <w:rsid w:val="00666310"/>
    <w:rsid w:val="00667210"/>
    <w:rsid w:val="00684995"/>
    <w:rsid w:val="0068541F"/>
    <w:rsid w:val="006906B7"/>
    <w:rsid w:val="00692251"/>
    <w:rsid w:val="0069301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E2058"/>
    <w:rsid w:val="006E754D"/>
    <w:rsid w:val="006F0A0D"/>
    <w:rsid w:val="006F2560"/>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6AD6"/>
    <w:rsid w:val="00727281"/>
    <w:rsid w:val="0073090D"/>
    <w:rsid w:val="007339B0"/>
    <w:rsid w:val="00735B32"/>
    <w:rsid w:val="00737CF3"/>
    <w:rsid w:val="00746A0D"/>
    <w:rsid w:val="00746CF2"/>
    <w:rsid w:val="00752687"/>
    <w:rsid w:val="00752913"/>
    <w:rsid w:val="00755AB7"/>
    <w:rsid w:val="00760871"/>
    <w:rsid w:val="00764AA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6461"/>
    <w:rsid w:val="007B70B7"/>
    <w:rsid w:val="007C2D37"/>
    <w:rsid w:val="007C5C18"/>
    <w:rsid w:val="007C7E3B"/>
    <w:rsid w:val="007D7122"/>
    <w:rsid w:val="007D716A"/>
    <w:rsid w:val="007E15B0"/>
    <w:rsid w:val="007E56F4"/>
    <w:rsid w:val="007E5E24"/>
    <w:rsid w:val="007F0BBA"/>
    <w:rsid w:val="007F19CD"/>
    <w:rsid w:val="007F3411"/>
    <w:rsid w:val="007F64AD"/>
    <w:rsid w:val="007F6BD4"/>
    <w:rsid w:val="00802659"/>
    <w:rsid w:val="00807109"/>
    <w:rsid w:val="0081052C"/>
    <w:rsid w:val="008107C8"/>
    <w:rsid w:val="00811358"/>
    <w:rsid w:val="00811F14"/>
    <w:rsid w:val="00813FF5"/>
    <w:rsid w:val="008141C7"/>
    <w:rsid w:val="00815E1A"/>
    <w:rsid w:val="008172EF"/>
    <w:rsid w:val="0081753B"/>
    <w:rsid w:val="008217E1"/>
    <w:rsid w:val="00824734"/>
    <w:rsid w:val="008263C1"/>
    <w:rsid w:val="00831181"/>
    <w:rsid w:val="00835197"/>
    <w:rsid w:val="008363B4"/>
    <w:rsid w:val="0084133A"/>
    <w:rsid w:val="00842D5F"/>
    <w:rsid w:val="00851F06"/>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A0172"/>
    <w:rsid w:val="008A19C6"/>
    <w:rsid w:val="008A1EC3"/>
    <w:rsid w:val="008A5125"/>
    <w:rsid w:val="008A7A1E"/>
    <w:rsid w:val="008B38D8"/>
    <w:rsid w:val="008B3E22"/>
    <w:rsid w:val="008B4ACC"/>
    <w:rsid w:val="008C3BBB"/>
    <w:rsid w:val="008C5715"/>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2422"/>
    <w:rsid w:val="00963A62"/>
    <w:rsid w:val="009649D2"/>
    <w:rsid w:val="00967962"/>
    <w:rsid w:val="00970C97"/>
    <w:rsid w:val="009714FF"/>
    <w:rsid w:val="00977AA9"/>
    <w:rsid w:val="0098050D"/>
    <w:rsid w:val="00981230"/>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E42D5"/>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56B9D"/>
    <w:rsid w:val="00A61A7D"/>
    <w:rsid w:val="00A63651"/>
    <w:rsid w:val="00A63755"/>
    <w:rsid w:val="00A648E9"/>
    <w:rsid w:val="00A676C0"/>
    <w:rsid w:val="00A732BF"/>
    <w:rsid w:val="00A748AD"/>
    <w:rsid w:val="00A772C0"/>
    <w:rsid w:val="00A81F8C"/>
    <w:rsid w:val="00A83BDB"/>
    <w:rsid w:val="00A86588"/>
    <w:rsid w:val="00A87DC2"/>
    <w:rsid w:val="00A9033B"/>
    <w:rsid w:val="00A90CB6"/>
    <w:rsid w:val="00A92D87"/>
    <w:rsid w:val="00A937FC"/>
    <w:rsid w:val="00AA7978"/>
    <w:rsid w:val="00AB0C84"/>
    <w:rsid w:val="00AC3415"/>
    <w:rsid w:val="00AC5D6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2DF5"/>
    <w:rsid w:val="00B507B6"/>
    <w:rsid w:val="00B53DF2"/>
    <w:rsid w:val="00B56798"/>
    <w:rsid w:val="00B57B82"/>
    <w:rsid w:val="00B708BC"/>
    <w:rsid w:val="00B71F95"/>
    <w:rsid w:val="00B72591"/>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C4DFC"/>
    <w:rsid w:val="00BD3CFB"/>
    <w:rsid w:val="00BD5BA6"/>
    <w:rsid w:val="00BD5F07"/>
    <w:rsid w:val="00BE1952"/>
    <w:rsid w:val="00BE1BA3"/>
    <w:rsid w:val="00BE6287"/>
    <w:rsid w:val="00BF0805"/>
    <w:rsid w:val="00BF5989"/>
    <w:rsid w:val="00BF5D08"/>
    <w:rsid w:val="00C103A3"/>
    <w:rsid w:val="00C128ED"/>
    <w:rsid w:val="00C13242"/>
    <w:rsid w:val="00C14A54"/>
    <w:rsid w:val="00C1565B"/>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284"/>
    <w:rsid w:val="00C75315"/>
    <w:rsid w:val="00C75BC8"/>
    <w:rsid w:val="00C76384"/>
    <w:rsid w:val="00C86CA8"/>
    <w:rsid w:val="00C9506F"/>
    <w:rsid w:val="00C9789D"/>
    <w:rsid w:val="00C97A38"/>
    <w:rsid w:val="00CA1B4A"/>
    <w:rsid w:val="00CA3AF2"/>
    <w:rsid w:val="00CA6D5E"/>
    <w:rsid w:val="00CB106B"/>
    <w:rsid w:val="00CB6AE1"/>
    <w:rsid w:val="00CC12A5"/>
    <w:rsid w:val="00CC1DBD"/>
    <w:rsid w:val="00CC463C"/>
    <w:rsid w:val="00CC5F37"/>
    <w:rsid w:val="00CC6D40"/>
    <w:rsid w:val="00CD0D25"/>
    <w:rsid w:val="00CD25D7"/>
    <w:rsid w:val="00CD68F8"/>
    <w:rsid w:val="00CD6945"/>
    <w:rsid w:val="00CE32DE"/>
    <w:rsid w:val="00CE6372"/>
    <w:rsid w:val="00CF6D1C"/>
    <w:rsid w:val="00CF7EEC"/>
    <w:rsid w:val="00D00A17"/>
    <w:rsid w:val="00D0182B"/>
    <w:rsid w:val="00D027DF"/>
    <w:rsid w:val="00D10BD6"/>
    <w:rsid w:val="00D12214"/>
    <w:rsid w:val="00D155A8"/>
    <w:rsid w:val="00D161EF"/>
    <w:rsid w:val="00D25AE2"/>
    <w:rsid w:val="00D260ED"/>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833"/>
    <w:rsid w:val="00DA0C88"/>
    <w:rsid w:val="00DA22FE"/>
    <w:rsid w:val="00DB3FDF"/>
    <w:rsid w:val="00DD2057"/>
    <w:rsid w:val="00DD20F1"/>
    <w:rsid w:val="00DD3AEE"/>
    <w:rsid w:val="00DD49F0"/>
    <w:rsid w:val="00DD525E"/>
    <w:rsid w:val="00DD6E33"/>
    <w:rsid w:val="00DD77BE"/>
    <w:rsid w:val="00DE01F2"/>
    <w:rsid w:val="00DE2AE6"/>
    <w:rsid w:val="00DE3075"/>
    <w:rsid w:val="00DE690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1CC"/>
    <w:rsid w:val="00E65E3D"/>
    <w:rsid w:val="00E735A1"/>
    <w:rsid w:val="00E80D97"/>
    <w:rsid w:val="00E8154D"/>
    <w:rsid w:val="00E832B6"/>
    <w:rsid w:val="00E84741"/>
    <w:rsid w:val="00E8545E"/>
    <w:rsid w:val="00E90DBC"/>
    <w:rsid w:val="00E919B4"/>
    <w:rsid w:val="00E92613"/>
    <w:rsid w:val="00E92C27"/>
    <w:rsid w:val="00E93C31"/>
    <w:rsid w:val="00E94828"/>
    <w:rsid w:val="00E97A04"/>
    <w:rsid w:val="00E97BBF"/>
    <w:rsid w:val="00EB11ED"/>
    <w:rsid w:val="00EB13E4"/>
    <w:rsid w:val="00EB3A45"/>
    <w:rsid w:val="00EB4972"/>
    <w:rsid w:val="00ED2196"/>
    <w:rsid w:val="00ED7D63"/>
    <w:rsid w:val="00EE0FD6"/>
    <w:rsid w:val="00EE266A"/>
    <w:rsid w:val="00EF09B0"/>
    <w:rsid w:val="00EF230C"/>
    <w:rsid w:val="00EF7E09"/>
    <w:rsid w:val="00F01D74"/>
    <w:rsid w:val="00F06CE1"/>
    <w:rsid w:val="00F1041D"/>
    <w:rsid w:val="00F17D7C"/>
    <w:rsid w:val="00F20068"/>
    <w:rsid w:val="00F21560"/>
    <w:rsid w:val="00F2614D"/>
    <w:rsid w:val="00F31784"/>
    <w:rsid w:val="00F367D5"/>
    <w:rsid w:val="00F368DD"/>
    <w:rsid w:val="00F41804"/>
    <w:rsid w:val="00F45BC1"/>
    <w:rsid w:val="00F46634"/>
    <w:rsid w:val="00F5189C"/>
    <w:rsid w:val="00F544E0"/>
    <w:rsid w:val="00F56B5C"/>
    <w:rsid w:val="00F6561D"/>
    <w:rsid w:val="00F659B5"/>
    <w:rsid w:val="00F71206"/>
    <w:rsid w:val="00F71BA5"/>
    <w:rsid w:val="00F73557"/>
    <w:rsid w:val="00F7786C"/>
    <w:rsid w:val="00F8283D"/>
    <w:rsid w:val="00F83DEC"/>
    <w:rsid w:val="00F85AD0"/>
    <w:rsid w:val="00F86204"/>
    <w:rsid w:val="00F942BC"/>
    <w:rsid w:val="00FA2BAE"/>
    <w:rsid w:val="00FA4AA2"/>
    <w:rsid w:val="00FA72D5"/>
    <w:rsid w:val="00FB10A8"/>
    <w:rsid w:val="00FB36DF"/>
    <w:rsid w:val="00FB4792"/>
    <w:rsid w:val="00FB480C"/>
    <w:rsid w:val="00FB5063"/>
    <w:rsid w:val="00FC0892"/>
    <w:rsid w:val="00FC0B49"/>
    <w:rsid w:val="00FC169C"/>
    <w:rsid w:val="00FC3AF4"/>
    <w:rsid w:val="00FD19DB"/>
    <w:rsid w:val="00FE0E5A"/>
    <w:rsid w:val="00FE134E"/>
    <w:rsid w:val="00FE16F5"/>
    <w:rsid w:val="00FE1D58"/>
    <w:rsid w:val="00FF18F5"/>
    <w:rsid w:val="00FF2C78"/>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43FEF-8B6B-412A-9F58-455BD8CF9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2</TotalTime>
  <Pages>34</Pages>
  <Words>14039</Words>
  <Characters>80026</Characters>
  <Application>Microsoft Office Word</Application>
  <DocSecurity>0</DocSecurity>
  <Lines>666</Lines>
  <Paragraphs>187</Paragraphs>
  <ScaleCrop>false</ScaleCrop>
  <Company/>
  <LinksUpToDate>false</LinksUpToDate>
  <CharactersWithSpaces>9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4</cp:revision>
  <dcterms:created xsi:type="dcterms:W3CDTF">2021-08-28T12:19:00Z</dcterms:created>
  <dcterms:modified xsi:type="dcterms:W3CDTF">2022-01-21T03:48:00Z</dcterms:modified>
</cp:coreProperties>
</file>